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91AC5E" w14:textId="042CA821" w:rsidR="000A3F43" w:rsidRDefault="009F6D37" w:rsidP="00F827DE">
      <w:r w:rsidRPr="006A7A36">
        <w:br w:type="page"/>
      </w:r>
    </w:p>
    <w:p w14:paraId="131D99E4" w14:textId="2473A941" w:rsidR="0097625A" w:rsidRPr="006A7A36" w:rsidRDefault="0097625A" w:rsidP="0097625A">
      <w:pPr>
        <w:sectPr w:rsidR="0097625A" w:rsidRPr="006A7A36" w:rsidSect="00F33D21">
          <w:headerReference w:type="even" r:id="rId8"/>
          <w:headerReference w:type="default" r:id="rId9"/>
          <w:pgSz w:w="11909" w:h="16834" w:code="9"/>
          <w:pgMar w:top="1418" w:right="1418" w:bottom="1418" w:left="2268" w:header="851" w:footer="851" w:gutter="0"/>
          <w:pgNumType w:fmt="lowerRoman"/>
          <w:cols w:space="720"/>
          <w:docGrid w:linePitch="360"/>
        </w:sectPr>
      </w:pPr>
    </w:p>
    <w:p w14:paraId="7691AC65" w14:textId="77777777" w:rsidR="00655E19" w:rsidRPr="006A7A36" w:rsidRDefault="00655E19" w:rsidP="000064E7">
      <w:pPr>
        <w:pStyle w:val="Heading1"/>
        <w:ind w:hanging="1942"/>
      </w:pPr>
    </w:p>
    <w:p w14:paraId="7691AC66" w14:textId="77777777" w:rsidR="00655E19" w:rsidRPr="006A7A36" w:rsidRDefault="00655E19" w:rsidP="00655E19">
      <w:pPr>
        <w:jc w:val="center"/>
      </w:pPr>
    </w:p>
    <w:p w14:paraId="7691AC67" w14:textId="77777777" w:rsidR="002C7EFD" w:rsidRPr="006A7A36" w:rsidRDefault="002C7EFD" w:rsidP="00655E19">
      <w:pPr>
        <w:pStyle w:val="Heading2"/>
        <w:tabs>
          <w:tab w:val="clear" w:pos="130"/>
          <w:tab w:val="left" w:pos="0"/>
        </w:tabs>
        <w:ind w:left="-144"/>
      </w:pPr>
      <w:bookmarkStart w:id="0" w:name="_Toc50084325"/>
      <w:r w:rsidRPr="006A7A36">
        <w:t>INTRODUCTION</w:t>
      </w:r>
      <w:bookmarkEnd w:id="0"/>
    </w:p>
    <w:p w14:paraId="7691AC68" w14:textId="77777777" w:rsidR="00A372F4" w:rsidRPr="006A7A36" w:rsidRDefault="00A372F4" w:rsidP="0097625A"/>
    <w:p w14:paraId="7691AC69" w14:textId="77777777" w:rsidR="00472434" w:rsidRPr="006A7A36" w:rsidRDefault="00DC4FF1" w:rsidP="003F3A42">
      <w:pPr>
        <w:pStyle w:val="Heading3"/>
      </w:pPr>
      <w:bookmarkStart w:id="1" w:name="_Toc50084326"/>
      <w:r w:rsidRPr="00DC4FF1">
        <w:t>Introduction</w:t>
      </w:r>
      <w:bookmarkEnd w:id="1"/>
    </w:p>
    <w:p w14:paraId="7691AC6A" w14:textId="43E832D1" w:rsidR="00A372F4" w:rsidRPr="006A7A36" w:rsidRDefault="00C73FEE" w:rsidP="00A372F4">
      <w:r w:rsidRPr="00C73FEE">
        <w:t>The COVID-19 pandemic infection has significantly changed how people interact with each other, causing individuals to consider different forms of communicating, learning, hosting special events, and interacting with friends and family. This also contributed to tremendous increases in the number of users of video conferencing. Video conferencing application is utilized in a wide range of areas, from personal user software to more specialized systems, such as apps relevant to the industry, education, and healthcare. Several specific video conferencing devices are accessible today. Zoom, Microsoft Team and Cisco Webex are examples of famous video conferencing platform. This project aims to develop a new video conferencing system to incorporate useful features from various existing systems and promote user engagement. This chapter will provide details about the general overview of the project, problem statement, objectives, proposed solution, project approach as well as the scope.</w:t>
      </w:r>
    </w:p>
    <w:p w14:paraId="7691AC6C" w14:textId="77777777" w:rsidR="00A372F4" w:rsidRPr="006A7A36" w:rsidRDefault="00A372F4" w:rsidP="00A372F4"/>
    <w:p w14:paraId="7691AC6D" w14:textId="1409828E" w:rsidR="00FF0C03" w:rsidRPr="00E10A41" w:rsidRDefault="005A31E3" w:rsidP="00E10A41">
      <w:pPr>
        <w:pStyle w:val="Heading3"/>
      </w:pPr>
      <w:bookmarkStart w:id="2" w:name="_Toc50084327"/>
      <w:r w:rsidRPr="005A31E3">
        <w:t>Background of The Problem</w:t>
      </w:r>
      <w:bookmarkEnd w:id="2"/>
    </w:p>
    <w:p w14:paraId="7691AC6E" w14:textId="3B77A427" w:rsidR="00FF0C03" w:rsidRPr="006A7A36" w:rsidRDefault="00AA5270" w:rsidP="00A372F4">
      <w:r w:rsidRPr="00AA5270">
        <w:t>The idea of communicating over long distances, both audibly and visually begin from audio wires in the 1870s and Bell Lab's video phone in 1927 (Wolfe,2019). In 1964, AT&amp;T introduced the first video conferencing at the World Fair in New York (Business Matters, 2015).  It was a basic device where a listener on the other side of the line could see the image and hear the voice of the caller (Janice,2017). Video conferencing turn out to be free through Internet services during the 2000s (Janice,2017). Skype was one of the first to popularize video conferencing in 2003. (Wilson,2014). The technology has transformed from hardware and application-based to cloud-based systems in the evolution of video conferencing. Now, there are companies such as Zoom, Join. Me and BlueJeans that provide cloud-based video conferencing systems that make it easier for companies and individuals across the globe to communicate with others (Business Matters, 2015).</w:t>
      </w:r>
    </w:p>
    <w:p w14:paraId="5C9CB1EF" w14:textId="77777777" w:rsidR="00AC0D3A" w:rsidRDefault="00AC0D3A" w:rsidP="00935B7A">
      <w:pPr>
        <w:ind w:firstLine="720"/>
      </w:pPr>
    </w:p>
    <w:p w14:paraId="2E7D0898" w14:textId="1AA06B28" w:rsidR="00935B7A" w:rsidRDefault="00935B7A" w:rsidP="00935B7A">
      <w:pPr>
        <w:ind w:firstLine="720"/>
      </w:pPr>
      <w:r>
        <w:lastRenderedPageBreak/>
        <w:t xml:space="preserve">Zoom’s founder and CEO Eric Yuan recently announced in a webinar that Zoom has seen an increase in usage after the Covid-19 pandemic has forced many enterprises and universities towards remote work and online study. Data published from Zoom’s blog (2020) reveals the number of Zoom users </w:t>
      </w:r>
      <w:r w:rsidR="003B1919">
        <w:t xml:space="preserve">in March 2020 </w:t>
      </w:r>
      <w:r>
        <w:t xml:space="preserve">grew </w:t>
      </w:r>
      <w:r w:rsidR="003B1919">
        <w:t xml:space="preserve">to </w:t>
      </w:r>
      <w:r>
        <w:t>200 million</w:t>
      </w:r>
      <w:r w:rsidR="003B1919">
        <w:t xml:space="preserve"> from aroun</w:t>
      </w:r>
      <w:r w:rsidR="009158E5">
        <w:t xml:space="preserve">d </w:t>
      </w:r>
      <w:r w:rsidR="003B1919">
        <w:t xml:space="preserve">10 million </w:t>
      </w:r>
      <w:r w:rsidR="009158E5">
        <w:t>three months ago</w:t>
      </w:r>
      <w:r>
        <w:t xml:space="preserve">. According to UC Today, video conferencing app Webex hosted over 20 billion meeting minutes this April 2020, double February's count (Beufor,2020). Google Meet added three million new users last month, and since the beginning of the year, the average number of people in video calls has risen by five. (Peters, 2020). </w:t>
      </w:r>
    </w:p>
    <w:p w14:paraId="7691AC82" w14:textId="0CC26498" w:rsidR="00817B13" w:rsidRPr="006A7A36" w:rsidRDefault="00935B7A" w:rsidP="00FF477C">
      <w:pPr>
        <w:ind w:firstLine="720"/>
      </w:pPr>
      <w:r>
        <w:t xml:space="preserve">When technology evolves, the way we learn, interact and work also change. Many organizations, as well as individuals, utilize video conferencing to communicate with others, boost work productivity, facilitate telecommuting, and more. However, organisations and individuals have still encountered some issues when using the existing online video conferencing system to set up a virtual meeting. </w:t>
      </w:r>
    </w:p>
    <w:p w14:paraId="7691AC83" w14:textId="77777777" w:rsidR="00FF0C03" w:rsidRPr="006A7A36" w:rsidRDefault="00FF0C03" w:rsidP="00A372F4"/>
    <w:p w14:paraId="7691AC84" w14:textId="2A16B173" w:rsidR="003716B2" w:rsidRPr="006A7A36" w:rsidRDefault="005A31E3" w:rsidP="00E10A41">
      <w:pPr>
        <w:pStyle w:val="Heading3"/>
      </w:pPr>
      <w:bookmarkStart w:id="3" w:name="_Toc50084328"/>
      <w:r w:rsidRPr="005A31E3">
        <w:rPr>
          <w:lang w:val="en-US"/>
        </w:rPr>
        <w:t>Problem Statement</w:t>
      </w:r>
      <w:bookmarkEnd w:id="3"/>
    </w:p>
    <w:p w14:paraId="7691AC85" w14:textId="7474AD6E" w:rsidR="00E76BEA" w:rsidRPr="006A7A36" w:rsidRDefault="005A31E3" w:rsidP="00E76BEA">
      <w:r w:rsidRPr="005A31E3">
        <w:t>The current problems in a video conferencing system can be divided into two main areas. For the problem statements identified below, the first and second statements address the problems in the existing video conferencing system. The last problem statement, on the other hand, addresses the shortcoming of using the video conferencing system.</w:t>
      </w:r>
    </w:p>
    <w:p w14:paraId="7691AC87" w14:textId="4BE24159" w:rsidR="00AD7FD6" w:rsidRDefault="00AD7FD6" w:rsidP="005A31E3"/>
    <w:p w14:paraId="41F1E346" w14:textId="7B6E42F0" w:rsidR="005A31E3" w:rsidRDefault="005A31E3" w:rsidP="005A31E3">
      <w:pPr>
        <w:pStyle w:val="Heading4"/>
      </w:pPr>
      <w:bookmarkStart w:id="4" w:name="_Toc50084329"/>
      <w:r w:rsidRPr="005A31E3">
        <w:t>Lack of Personal Interaction and Engagement</w:t>
      </w:r>
      <w:bookmarkEnd w:id="4"/>
    </w:p>
    <w:p w14:paraId="500AE0FB" w14:textId="5AD1FA68" w:rsidR="005A31E3" w:rsidRPr="005A31E3" w:rsidRDefault="005A31E3" w:rsidP="005A31E3">
      <w:r w:rsidRPr="005A31E3">
        <w:t>Most meetings involve personal interaction. Unlike traditional face-to-face conferences, online video conferencing does not allow direct interaction between the participants. 90% of people daydreaming in meetings, according to Dr Donald Wetmore (2018), founder of the Productivity Institute. Nevertheless, virtual meetings are often more difficult because of people more likely to get bored, multitasking, and many other disruptions. According to The Muse (2020), Majority of employees surveyed reported multitasking at meetings, while two-third of the employees reviewed their email during meetings. Hence, making a virtual meeting interesting with lively engagement is necessary to keep everyone's attention in the meeting.</w:t>
      </w:r>
    </w:p>
    <w:p w14:paraId="3F21B179" w14:textId="44804BA9" w:rsidR="005A31E3" w:rsidRDefault="005A31E3" w:rsidP="005A31E3"/>
    <w:p w14:paraId="08E3711C" w14:textId="714F8FB5" w:rsidR="005A31E3" w:rsidRDefault="005A31E3" w:rsidP="005A31E3">
      <w:pPr>
        <w:pStyle w:val="Heading4"/>
      </w:pPr>
      <w:bookmarkStart w:id="5" w:name="_Toc50084330"/>
      <w:r w:rsidRPr="005A31E3">
        <w:lastRenderedPageBreak/>
        <w:t xml:space="preserve">Lack of </w:t>
      </w:r>
      <w:r>
        <w:t>B</w:t>
      </w:r>
      <w:r w:rsidRPr="005A31E3">
        <w:t>uilt-</w:t>
      </w:r>
      <w:r>
        <w:t>I</w:t>
      </w:r>
      <w:r w:rsidRPr="005A31E3">
        <w:t xml:space="preserve">n </w:t>
      </w:r>
      <w:r>
        <w:t>S</w:t>
      </w:r>
      <w:r w:rsidRPr="005A31E3">
        <w:t xml:space="preserve">peed </w:t>
      </w:r>
      <w:r>
        <w:t>T</w:t>
      </w:r>
      <w:r w:rsidRPr="005A31E3">
        <w:t xml:space="preserve">est to </w:t>
      </w:r>
      <w:r>
        <w:t>D</w:t>
      </w:r>
      <w:r w:rsidRPr="005A31E3">
        <w:t xml:space="preserve">etect </w:t>
      </w:r>
      <w:r>
        <w:t>N</w:t>
      </w:r>
      <w:r w:rsidRPr="005A31E3">
        <w:t xml:space="preserve">etwork </w:t>
      </w:r>
      <w:r>
        <w:t>C</w:t>
      </w:r>
      <w:r w:rsidRPr="005A31E3">
        <w:t>onnectivity</w:t>
      </w:r>
      <w:bookmarkEnd w:id="5"/>
    </w:p>
    <w:p w14:paraId="43302F64" w14:textId="05B6F068" w:rsidR="005A31E3" w:rsidRDefault="005A31E3" w:rsidP="005A31E3">
      <w:r w:rsidRPr="005A31E3">
        <w:t>A good quality video conferencing requires fast network connections. Inadequate bandwidth and network connectivity issues affect user experience. The common problems faced by users are delay, a freezing computer, bad audio quality or disconnected, screen sharing failure and extended, unexplained delays (Bell, 2020). A research in 2014 German (Schoenenberg et al., 2014) found that delays in a virtual meeting had a negative influence on the participants: delays of only 1.2 seconds will make people feel the person presenting is less polite or not concentrated. Although silence is a common part of the discussion in real life, it can appear uncomfortable in video conferencing, or trigger us to worry that others cannot hear our voice. Hence it is essential to provide a speed test to detect the participants' network connectivity. However, the existing video conferencing system does not have a built-in speed test, and the participant can only use a third-party device to verify the speed of the internet connection.</w:t>
      </w:r>
    </w:p>
    <w:p w14:paraId="5631829F" w14:textId="446CFA7C" w:rsidR="005A31E3" w:rsidRDefault="005A31E3" w:rsidP="005A31E3"/>
    <w:p w14:paraId="23D23007" w14:textId="28A982ED" w:rsidR="005A31E3" w:rsidRDefault="005A31E3" w:rsidP="005A31E3">
      <w:pPr>
        <w:pStyle w:val="Heading4"/>
      </w:pPr>
      <w:bookmarkStart w:id="6" w:name="_Toc50084331"/>
      <w:r w:rsidRPr="005A31E3">
        <w:t xml:space="preserve">Low </w:t>
      </w:r>
      <w:r>
        <w:t>P</w:t>
      </w:r>
      <w:r w:rsidRPr="005A31E3">
        <w:t xml:space="preserve">roductivity of </w:t>
      </w:r>
      <w:r>
        <w:t>V</w:t>
      </w:r>
      <w:r w:rsidRPr="005A31E3">
        <w:t xml:space="preserve">ideo </w:t>
      </w:r>
      <w:r>
        <w:t>C</w:t>
      </w:r>
      <w:r w:rsidRPr="005A31E3">
        <w:t>onferencing</w:t>
      </w:r>
      <w:bookmarkEnd w:id="6"/>
    </w:p>
    <w:p w14:paraId="48EC1336" w14:textId="522C9843" w:rsidR="00AC0D3A" w:rsidRDefault="005A31E3" w:rsidP="005A31E3">
      <w:r w:rsidRPr="005A31E3">
        <w:t>Look Up Research Now (2018) questioned enterprise employees about their conference call experiences. The study showed that an average conference call lasting around 38 minutes with a total of 15 minutes were wasted. The time wasted on a regular conference call mostly because of failing to start the meeting on time, addressing conference infrastructure problems and dealing with disruptions. Data indicates that 85.3% of respondents noticed the negative effect of disruptions on conference calls, including in meeting productivity, becoming able to progress into an agenda, being passionate or being able to stay focused. Besides, the research found that only 53% of respondents found video conferencing to be effective for everyday meetings. More than 63% of participants mentioned that they must wait for more than five minutes to get everyone to set up on online conference devices until the meeting could start properly.</w:t>
      </w:r>
    </w:p>
    <w:p w14:paraId="067B2E0F" w14:textId="47AADBB5" w:rsidR="005A31E3" w:rsidRPr="005A31E3" w:rsidRDefault="00AC0D3A" w:rsidP="00AC0D3A">
      <w:pPr>
        <w:spacing w:line="240" w:lineRule="auto"/>
        <w:jc w:val="left"/>
      </w:pPr>
      <w:r>
        <w:br w:type="page"/>
      </w:r>
    </w:p>
    <w:p w14:paraId="7691AC88" w14:textId="1C3318DB" w:rsidR="00AD7FD6" w:rsidRDefault="005A31E3" w:rsidP="00AD7FD6">
      <w:pPr>
        <w:pStyle w:val="Heading3"/>
        <w:rPr>
          <w:lang w:val="en-US"/>
        </w:rPr>
      </w:pPr>
      <w:bookmarkStart w:id="7" w:name="_Toc50084332"/>
      <w:r w:rsidRPr="005A31E3">
        <w:rPr>
          <w:lang w:val="en-US"/>
        </w:rPr>
        <w:lastRenderedPageBreak/>
        <w:t>Project Objectives</w:t>
      </w:r>
      <w:bookmarkEnd w:id="7"/>
    </w:p>
    <w:p w14:paraId="28103109" w14:textId="77777777" w:rsidR="005A31E3" w:rsidRPr="005A31E3" w:rsidRDefault="005A31E3" w:rsidP="005A31E3">
      <w:pPr>
        <w:rPr>
          <w:u w:val="single"/>
          <w:lang w:val="en-US"/>
        </w:rPr>
      </w:pPr>
      <w:r w:rsidRPr="005A31E3">
        <w:rPr>
          <w:u w:val="single"/>
          <w:lang w:val="en-US"/>
        </w:rPr>
        <w:t>Main objective:</w:t>
      </w:r>
    </w:p>
    <w:p w14:paraId="1035FCE4" w14:textId="77777777" w:rsidR="005A31E3" w:rsidRPr="005A31E3" w:rsidRDefault="005A31E3" w:rsidP="005A31E3">
      <w:pPr>
        <w:rPr>
          <w:lang w:val="en-US"/>
        </w:rPr>
      </w:pPr>
      <w:r w:rsidRPr="005A31E3">
        <w:rPr>
          <w:lang w:val="en-US"/>
        </w:rPr>
        <w:t>To implement a new web-based video conferencing system that delivers enhanced engagement for team collaboration and productivity using Prototyping approach in 24 weeks.</w:t>
      </w:r>
    </w:p>
    <w:p w14:paraId="02336969" w14:textId="77777777" w:rsidR="005A31E3" w:rsidRPr="005A31E3" w:rsidRDefault="005A31E3" w:rsidP="005A31E3">
      <w:pPr>
        <w:rPr>
          <w:u w:val="single"/>
          <w:lang w:val="en-US"/>
        </w:rPr>
      </w:pPr>
      <w:r w:rsidRPr="005A31E3">
        <w:rPr>
          <w:u w:val="single"/>
          <w:lang w:val="en-US"/>
        </w:rPr>
        <w:t>Sub-objectives:</w:t>
      </w:r>
    </w:p>
    <w:p w14:paraId="7B5D8E5D" w14:textId="5549106C" w:rsidR="005A31E3" w:rsidRDefault="005A31E3" w:rsidP="00130716">
      <w:pPr>
        <w:pStyle w:val="ListParagraph"/>
        <w:numPr>
          <w:ilvl w:val="0"/>
          <w:numId w:val="3"/>
        </w:numPr>
        <w:rPr>
          <w:lang w:val="en-US"/>
        </w:rPr>
      </w:pPr>
      <w:r w:rsidRPr="005A31E3">
        <w:rPr>
          <w:lang w:val="en-US"/>
        </w:rPr>
        <w:t xml:space="preserve">To </w:t>
      </w:r>
      <w:r w:rsidR="00DD637F" w:rsidRPr="005A31E3">
        <w:rPr>
          <w:lang w:val="en-US"/>
        </w:rPr>
        <w:t>analyze</w:t>
      </w:r>
      <w:r w:rsidRPr="005A31E3">
        <w:rPr>
          <w:lang w:val="en-US"/>
        </w:rPr>
        <w:t xml:space="preserve"> project requirements and existing similar video conferencing system during Project 1 period.</w:t>
      </w:r>
    </w:p>
    <w:p w14:paraId="78805E79" w14:textId="77777777" w:rsidR="005A31E3" w:rsidRDefault="005A31E3" w:rsidP="00130716">
      <w:pPr>
        <w:pStyle w:val="ListParagraph"/>
        <w:numPr>
          <w:ilvl w:val="0"/>
          <w:numId w:val="3"/>
        </w:numPr>
        <w:rPr>
          <w:lang w:val="en-US"/>
        </w:rPr>
      </w:pPr>
      <w:r w:rsidRPr="005A31E3">
        <w:rPr>
          <w:lang w:val="en-US"/>
        </w:rPr>
        <w:t>To design a model of web-based video conferencing system during Project 1 period.</w:t>
      </w:r>
    </w:p>
    <w:p w14:paraId="0EA0EBB1" w14:textId="77777777" w:rsidR="005A31E3" w:rsidRDefault="005A31E3" w:rsidP="00130716">
      <w:pPr>
        <w:pStyle w:val="ListParagraph"/>
        <w:numPr>
          <w:ilvl w:val="0"/>
          <w:numId w:val="3"/>
        </w:numPr>
        <w:rPr>
          <w:lang w:val="en-US"/>
        </w:rPr>
      </w:pPr>
      <w:r w:rsidRPr="005A31E3">
        <w:rPr>
          <w:lang w:val="en-US"/>
        </w:rPr>
        <w:t xml:space="preserve">To develop a new web-based video conferencing system with collaboration tools to promote user engagement using Prototyping approach. </w:t>
      </w:r>
    </w:p>
    <w:p w14:paraId="7691AC89" w14:textId="4DA3592D" w:rsidR="00AD7FD6" w:rsidRPr="005A31E3" w:rsidRDefault="005A31E3" w:rsidP="00130716">
      <w:pPr>
        <w:pStyle w:val="ListParagraph"/>
        <w:numPr>
          <w:ilvl w:val="0"/>
          <w:numId w:val="3"/>
        </w:numPr>
        <w:rPr>
          <w:lang w:val="en-US"/>
        </w:rPr>
      </w:pPr>
      <w:r w:rsidRPr="005A31E3">
        <w:rPr>
          <w:lang w:val="en-US"/>
        </w:rPr>
        <w:t>To evaluate the functionalities of the applications by using functional testing and user acceptance testing results during Project 2 period.</w:t>
      </w:r>
    </w:p>
    <w:p w14:paraId="03DD34E8" w14:textId="77777777" w:rsidR="005A31E3" w:rsidRPr="00AD7FD6" w:rsidRDefault="005A31E3" w:rsidP="00AD7FD6">
      <w:pPr>
        <w:rPr>
          <w:lang w:val="en-US"/>
        </w:rPr>
      </w:pPr>
    </w:p>
    <w:p w14:paraId="7691AC8A" w14:textId="327B3BCA" w:rsidR="00AD7FD6" w:rsidRDefault="00AD7FD6" w:rsidP="00AD7FD6">
      <w:pPr>
        <w:pStyle w:val="Heading3"/>
        <w:rPr>
          <w:lang w:val="en-US"/>
        </w:rPr>
      </w:pPr>
      <w:bookmarkStart w:id="8" w:name="_Toc50084333"/>
      <w:r>
        <w:rPr>
          <w:lang w:val="en-US"/>
        </w:rPr>
        <w:t>P</w:t>
      </w:r>
      <w:r w:rsidR="005A31E3" w:rsidRPr="005A31E3">
        <w:rPr>
          <w:lang w:val="en-US"/>
        </w:rPr>
        <w:t>roposed Solution</w:t>
      </w:r>
      <w:bookmarkEnd w:id="8"/>
    </w:p>
    <w:p w14:paraId="3CB174AC" w14:textId="10D96F2A" w:rsidR="005A31E3" w:rsidRDefault="005A31E3" w:rsidP="005A31E3">
      <w:pPr>
        <w:pStyle w:val="Heading4"/>
        <w:rPr>
          <w:lang w:val="en-US"/>
        </w:rPr>
      </w:pPr>
      <w:bookmarkStart w:id="9" w:name="_Toc50084334"/>
      <w:r w:rsidRPr="005A31E3">
        <w:rPr>
          <w:lang w:val="en-US"/>
        </w:rPr>
        <w:t>Front-</w:t>
      </w:r>
      <w:r>
        <w:rPr>
          <w:lang w:val="en-US"/>
        </w:rPr>
        <w:t>E</w:t>
      </w:r>
      <w:r w:rsidRPr="005A31E3">
        <w:rPr>
          <w:lang w:val="en-US"/>
        </w:rPr>
        <w:t xml:space="preserve">nd </w:t>
      </w:r>
      <w:r>
        <w:rPr>
          <w:lang w:val="en-US"/>
        </w:rPr>
        <w:t>D</w:t>
      </w:r>
      <w:r w:rsidRPr="005A31E3">
        <w:rPr>
          <w:lang w:val="en-US"/>
        </w:rPr>
        <w:t>evelopment</w:t>
      </w:r>
      <w:bookmarkEnd w:id="9"/>
    </w:p>
    <w:p w14:paraId="364C565B" w14:textId="77777777" w:rsidR="005A31E3" w:rsidRDefault="005A31E3" w:rsidP="005A31E3">
      <w:pPr>
        <w:keepNext/>
      </w:pPr>
      <w:r>
        <w:rPr>
          <w:noProof/>
        </w:rPr>
        <w:drawing>
          <wp:inline distT="0" distB="0" distL="0" distR="0" wp14:anchorId="40F5CFB0" wp14:editId="6B7131A1">
            <wp:extent cx="5120640" cy="2106930"/>
            <wp:effectExtent l="19050" t="19050" r="3810" b="7620"/>
            <wp:docPr id="3" name="Picture 3" descr="A picture containing screenshot&#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120640" cy="2106930"/>
                    </a:xfrm>
                    <a:prstGeom prst="rect">
                      <a:avLst/>
                    </a:prstGeom>
                    <a:ln>
                      <a:solidFill>
                        <a:schemeClr val="tx1"/>
                      </a:solidFill>
                    </a:ln>
                  </pic:spPr>
                </pic:pic>
              </a:graphicData>
            </a:graphic>
          </wp:inline>
        </w:drawing>
      </w:r>
    </w:p>
    <w:p w14:paraId="238133EC" w14:textId="6DCC2099" w:rsidR="005A31E3" w:rsidRPr="000F7473" w:rsidRDefault="005A31E3" w:rsidP="005A31E3">
      <w:pPr>
        <w:pStyle w:val="Caption"/>
        <w:jc w:val="center"/>
        <w:rPr>
          <w:b/>
          <w:bCs w:val="0"/>
          <w:lang w:val="en-US"/>
        </w:rPr>
      </w:pPr>
      <w:bookmarkStart w:id="10" w:name="_Toc50087093"/>
      <w:r>
        <w:t xml:space="preserve">Figure </w:t>
      </w:r>
      <w:r w:rsidR="00663AE5">
        <w:fldChar w:fldCharType="begin"/>
      </w:r>
      <w:r w:rsidR="00663AE5">
        <w:instrText xml:space="preserve"> STYLEREF 1 \s </w:instrText>
      </w:r>
      <w:r w:rsidR="00663AE5">
        <w:fldChar w:fldCharType="separate"/>
      </w:r>
      <w:r w:rsidR="005B39F8">
        <w:rPr>
          <w:noProof/>
        </w:rPr>
        <w:t>1</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w:t>
      </w:r>
      <w:r w:rsidR="00663AE5">
        <w:fldChar w:fldCharType="end"/>
      </w:r>
      <w:r w:rsidRPr="00C56098">
        <w:t>: Front-End Development (</w:t>
      </w:r>
      <w:r w:rsidR="000F7473" w:rsidRPr="00C56098">
        <w:t xml:space="preserve">Wodehouse, </w:t>
      </w:r>
      <w:r w:rsidRPr="00C56098">
        <w:t>2020)</w:t>
      </w:r>
      <w:bookmarkEnd w:id="10"/>
    </w:p>
    <w:p w14:paraId="37BB86A3" w14:textId="77777777" w:rsidR="00AC0D3A" w:rsidRDefault="005A31E3" w:rsidP="00AD7FD6">
      <w:pPr>
        <w:rPr>
          <w:lang w:val="en-US"/>
        </w:rPr>
      </w:pPr>
      <w:r w:rsidRPr="005A31E3">
        <w:rPr>
          <w:lang w:val="en-US"/>
        </w:rPr>
        <w:t xml:space="preserve">According to Sagara Idea Lab (2019), front-end development is referred to as the "client-side" programming, is all about the UI and UX. UI is the abbreviation of the "user interface" while UX refers to the term "user experience". While design a software application, UI designs come in the first place. Design and interaction are strongly tied to the interfaces. It is important in supporting software functions visually. The UI is about icons and buttons, links, typography and colour schemes, layout, images, and responsive design (Lamprecht, 2019). </w:t>
      </w:r>
    </w:p>
    <w:p w14:paraId="7691AC8B" w14:textId="00BB97CF" w:rsidR="00AD7FD6" w:rsidRDefault="005A31E3" w:rsidP="00AC0D3A">
      <w:pPr>
        <w:ind w:firstLine="720"/>
        <w:rPr>
          <w:lang w:val="en-US"/>
        </w:rPr>
      </w:pPr>
      <w:r w:rsidRPr="005A31E3">
        <w:rPr>
          <w:lang w:val="en-US"/>
        </w:rPr>
        <w:lastRenderedPageBreak/>
        <w:t xml:space="preserve">Unlike UI design is about visuals, the UX emphases on the overall feel of the experience. It emphasizes on software usability, functionality and features, user satisfaction, and stakeholder value (Joo,2017). The "Eight Golden Rules of Interface Design" from Shneiderman is being used as a guide to enhance user interface design and improve user experience. HTML as the organizer, JavaScript as the multitasker and CSS as the stylist are some of the key technologies used in front-end web development (Sagara </w:t>
      </w:r>
      <w:r w:rsidR="00AE5FDF">
        <w:rPr>
          <w:lang w:val="en-US"/>
        </w:rPr>
        <w:t>Idea</w:t>
      </w:r>
      <w:r w:rsidRPr="005A31E3">
        <w:rPr>
          <w:lang w:val="en-US"/>
        </w:rPr>
        <w:t xml:space="preserve"> Lab, 2019).</w:t>
      </w:r>
    </w:p>
    <w:p w14:paraId="6A62132C" w14:textId="449BA7C5" w:rsidR="005A31E3" w:rsidRDefault="005A31E3" w:rsidP="00AD7FD6">
      <w:pPr>
        <w:rPr>
          <w:lang w:val="en-US"/>
        </w:rPr>
      </w:pPr>
    </w:p>
    <w:p w14:paraId="22801353" w14:textId="5635F352" w:rsidR="005A31E3" w:rsidRDefault="005A31E3" w:rsidP="005A31E3">
      <w:pPr>
        <w:pStyle w:val="Heading4"/>
        <w:rPr>
          <w:lang w:val="en-US"/>
        </w:rPr>
      </w:pPr>
      <w:bookmarkStart w:id="11" w:name="_Toc50084335"/>
      <w:r w:rsidRPr="005A31E3">
        <w:rPr>
          <w:lang w:val="en-US"/>
        </w:rPr>
        <w:t>Back-</w:t>
      </w:r>
      <w:r>
        <w:rPr>
          <w:lang w:val="en-US"/>
        </w:rPr>
        <w:t>E</w:t>
      </w:r>
      <w:r w:rsidRPr="005A31E3">
        <w:rPr>
          <w:lang w:val="en-US"/>
        </w:rPr>
        <w:t>nd Development</w:t>
      </w:r>
      <w:bookmarkEnd w:id="11"/>
    </w:p>
    <w:p w14:paraId="72B275C3" w14:textId="77777777" w:rsidR="005A31E3" w:rsidRDefault="005A31E3" w:rsidP="005A31E3">
      <w:pPr>
        <w:keepNext/>
      </w:pPr>
      <w:r>
        <w:rPr>
          <w:noProof/>
        </w:rPr>
        <w:drawing>
          <wp:inline distT="0" distB="0" distL="0" distR="0" wp14:anchorId="0462EB59" wp14:editId="34F5BD1C">
            <wp:extent cx="5120640" cy="2312035"/>
            <wp:effectExtent l="19050" t="19050" r="3810" b="0"/>
            <wp:docPr id="2" name="Picture 2" descr="A picture containing screenshot&#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picture containing screensho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120640" cy="2312035"/>
                    </a:xfrm>
                    <a:prstGeom prst="rect">
                      <a:avLst/>
                    </a:prstGeom>
                    <a:ln>
                      <a:solidFill>
                        <a:schemeClr val="tx1"/>
                      </a:solidFill>
                    </a:ln>
                  </pic:spPr>
                </pic:pic>
              </a:graphicData>
            </a:graphic>
          </wp:inline>
        </w:drawing>
      </w:r>
    </w:p>
    <w:p w14:paraId="75852936" w14:textId="1E232F64" w:rsidR="005A31E3" w:rsidRPr="00C56098" w:rsidRDefault="005A31E3" w:rsidP="005A31E3">
      <w:pPr>
        <w:pStyle w:val="Caption"/>
        <w:jc w:val="center"/>
      </w:pPr>
      <w:bookmarkStart w:id="12" w:name="_Toc50087094"/>
      <w:r w:rsidRPr="00C56098">
        <w:t xml:space="preserve">Figure </w:t>
      </w:r>
      <w:r w:rsidR="00663AE5">
        <w:fldChar w:fldCharType="begin"/>
      </w:r>
      <w:r w:rsidR="00663AE5">
        <w:instrText xml:space="preserve"> STYLEREF 1 \s </w:instrText>
      </w:r>
      <w:r w:rsidR="00663AE5">
        <w:fldChar w:fldCharType="separate"/>
      </w:r>
      <w:r w:rsidR="005B39F8">
        <w:rPr>
          <w:noProof/>
        </w:rPr>
        <w:t>1</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w:t>
      </w:r>
      <w:r w:rsidR="00663AE5">
        <w:fldChar w:fldCharType="end"/>
      </w:r>
      <w:r w:rsidRPr="00C56098">
        <w:t>: Back-End Development (</w:t>
      </w:r>
      <w:r w:rsidR="009B3E92" w:rsidRPr="00C56098">
        <w:rPr>
          <w:szCs w:val="24"/>
        </w:rPr>
        <w:t>Wodehouse, 2020</w:t>
      </w:r>
      <w:r w:rsidRPr="00C56098">
        <w:t>)</w:t>
      </w:r>
      <w:bookmarkEnd w:id="12"/>
    </w:p>
    <w:p w14:paraId="66065491" w14:textId="08C304BC" w:rsidR="005A31E3" w:rsidRDefault="005A31E3" w:rsidP="005A31E3">
      <w:r w:rsidRPr="005A31E3">
        <w:t>Sagara Idea Lab (2019) clarified that the backend, also known as "server-side" programming, is the mechanism that operates behind the scenes to assist consumers communicating with the applications on the client-side. The major back-end components are a server as a machine, middleware as plumbing, programming languages and framework as nuts and bolts, and a database as a brain (Wodehouse,2020). Back-end development is important to make these components communicate with each other. It involves writing APIs, writing code to connect with a database, designing databases, and system infrastructure, and more. Krystal Tolani (2020) from GoSkills shares the various types of backend languages used by backend developers: Java, Python, Ruby, SQL, Javascript, .Net and PHP.</w:t>
      </w:r>
    </w:p>
    <w:p w14:paraId="4C0B8C1C" w14:textId="7BAFE3DF" w:rsidR="005A31E3" w:rsidRDefault="000A5A0B" w:rsidP="000A5A0B">
      <w:pPr>
        <w:spacing w:line="240" w:lineRule="auto"/>
        <w:jc w:val="left"/>
      </w:pPr>
      <w:r>
        <w:br w:type="page"/>
      </w:r>
    </w:p>
    <w:p w14:paraId="3D48E83E" w14:textId="62DBEC67" w:rsidR="005A31E3" w:rsidRDefault="00FC31BE" w:rsidP="005A31E3">
      <w:pPr>
        <w:pStyle w:val="Heading4"/>
      </w:pPr>
      <w:bookmarkStart w:id="13" w:name="_Toc50084336"/>
      <w:r w:rsidRPr="00FC31BE">
        <w:lastRenderedPageBreak/>
        <w:t>Video Streaming Protocol Integration</w:t>
      </w:r>
      <w:bookmarkEnd w:id="13"/>
    </w:p>
    <w:p w14:paraId="2A0908C8" w14:textId="70CFB5E1" w:rsidR="00FC31BE" w:rsidRPr="00FC31BE" w:rsidRDefault="00FC31BE" w:rsidP="00FC31BE">
      <w:r w:rsidRPr="00FC31BE">
        <w:t>Max Wilbert (2020) described a video streaming protocol as a structured distribution technique for splitting up, distributing, and reconstructing a video into chunks. In other words, a streaming protocol is to deliver data over the internet. Some protocols prioritize minimizing latency, some operate exclusively on certain devices and some emphasis on digital rights management (DRM), Wilbert added. In this project, the WebRTC (Real-Time Communication) protocol is used. It allows the transmission of a live video or audio through the application (Ruther,2019). WebRTC is a secure protocol and it offers features, such as peering, streaming, audio or video codecs for communication between users (Oleksandr et al., 2020)</w:t>
      </w:r>
      <w:r>
        <w:t>.</w:t>
      </w:r>
    </w:p>
    <w:p w14:paraId="7691AC8C" w14:textId="2312B5C5" w:rsidR="003716B2" w:rsidRDefault="00FC31BE" w:rsidP="00E10A41">
      <w:pPr>
        <w:pStyle w:val="Heading3"/>
      </w:pPr>
      <w:bookmarkStart w:id="14" w:name="_Toc50084337"/>
      <w:r w:rsidRPr="00FC31BE">
        <w:t>Proposed Approach</w:t>
      </w:r>
      <w:bookmarkEnd w:id="14"/>
    </w:p>
    <w:p w14:paraId="7691AC8F" w14:textId="38CC21FC" w:rsidR="003716B2" w:rsidRPr="00FC31BE" w:rsidRDefault="00FC31BE" w:rsidP="003716B2">
      <w:r w:rsidRPr="00FC31BE">
        <w:t xml:space="preserve">There are a lot of methodologies for software development or Software Development Life Cycle (SDLC) models that can be used in a software project. Each of these methodologies has its pros and cons. The methodology is chosen to match the specific requirements and characteristics of a project. In this case, the methodology to be used in this project is the prototyping </w:t>
      </w:r>
      <w:r w:rsidRPr="00B054BF">
        <w:t>methodology as</w:t>
      </w:r>
      <w:r w:rsidR="00B054BF" w:rsidRPr="00B054BF">
        <w:t xml:space="preserve"> show in </w:t>
      </w:r>
      <w:r w:rsidRPr="00B054BF">
        <w:t>Figure 1.3.</w:t>
      </w:r>
    </w:p>
    <w:p w14:paraId="3BD0BB5F" w14:textId="77777777" w:rsidR="00FC31BE" w:rsidRDefault="00FC31BE" w:rsidP="00A83AD2">
      <w:r w:rsidRPr="00FC31BE">
        <w:rPr>
          <w:noProof/>
        </w:rPr>
        <w:drawing>
          <wp:inline distT="0" distB="0" distL="0" distR="0" wp14:anchorId="195EC5FE" wp14:editId="60BBA43C">
            <wp:extent cx="5120640" cy="2627263"/>
            <wp:effectExtent l="19050" t="19050" r="381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20640" cy="2627263"/>
                    </a:xfrm>
                    <a:prstGeom prst="rect">
                      <a:avLst/>
                    </a:prstGeom>
                    <a:ln>
                      <a:solidFill>
                        <a:schemeClr val="tx1"/>
                      </a:solidFill>
                    </a:ln>
                  </pic:spPr>
                </pic:pic>
              </a:graphicData>
            </a:graphic>
          </wp:inline>
        </w:drawing>
      </w:r>
    </w:p>
    <w:p w14:paraId="10607146" w14:textId="0381303E" w:rsidR="00FC31BE" w:rsidRDefault="00FC31BE" w:rsidP="00FC31BE">
      <w:pPr>
        <w:pStyle w:val="Caption"/>
        <w:jc w:val="center"/>
      </w:pPr>
      <w:bookmarkStart w:id="15" w:name="_Toc50087095"/>
      <w:r>
        <w:t xml:space="preserve">Figure </w:t>
      </w:r>
      <w:r w:rsidR="00663AE5">
        <w:fldChar w:fldCharType="begin"/>
      </w:r>
      <w:r w:rsidR="00663AE5">
        <w:instrText xml:space="preserve"> STYLEREF 1 \s </w:instrText>
      </w:r>
      <w:r w:rsidR="00663AE5">
        <w:fldChar w:fldCharType="separate"/>
      </w:r>
      <w:r w:rsidR="005B39F8">
        <w:rPr>
          <w:noProof/>
        </w:rPr>
        <w:t>1</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3</w:t>
      </w:r>
      <w:r w:rsidR="00663AE5">
        <w:fldChar w:fldCharType="end"/>
      </w:r>
      <w:r w:rsidRPr="00C56098">
        <w:t>: Prototyping Methodology</w:t>
      </w:r>
      <w:r w:rsidR="00B94A22">
        <w:t xml:space="preserve"> </w:t>
      </w:r>
      <w:r w:rsidR="0048723C">
        <w:fldChar w:fldCharType="begin" w:fldLock="1"/>
      </w:r>
      <w:r w:rsidR="0048723C">
        <w:instrText>ADDIN CSL_CITATION {"citationItems":[{"id":"ITEM-1","itemData":{"author":[{"dropping-particle":"","family":"Wahab","given":"Mohd Helmy Abd","non-dropping-particle":"","parse-names":false,"suffix":""}],"id":"ITEM-1","issued":{"date-parts":[["2009"]]},"title":"Prototype Methodology","type":"article"},"uris":["http://www.mendeley.com/documents/?uuid=344b101a-365d-4cda-a594-6e5fc38a42b1"]}],"mendeley":{"formattedCitation":"(Wahab, 2009)","plainTextFormattedCitation":"(Wahab, 2009)","previouslyFormattedCitation":"(Wahab, 2009)"},"properties":{"noteIndex":0},"schema":"https://github.com/citation-style-language/schema/raw/master/csl-citation.json"}</w:instrText>
      </w:r>
      <w:r w:rsidR="0048723C">
        <w:fldChar w:fldCharType="separate"/>
      </w:r>
      <w:r w:rsidR="0048723C" w:rsidRPr="0048723C">
        <w:rPr>
          <w:noProof/>
        </w:rPr>
        <w:t>(Wahab, 2009)</w:t>
      </w:r>
      <w:bookmarkEnd w:id="15"/>
      <w:r w:rsidR="0048723C">
        <w:fldChar w:fldCharType="end"/>
      </w:r>
    </w:p>
    <w:p w14:paraId="7403FC4A" w14:textId="77777777" w:rsidR="00FC31BE" w:rsidRDefault="00FC31BE" w:rsidP="00FC31BE">
      <w:pPr>
        <w:ind w:firstLine="720"/>
      </w:pPr>
      <w:r>
        <w:t xml:space="preserve">At the planning stage, develop a system request and conduct a feasibility analysis about a video conferencing system. Establish milestone, purpose, problem statement, objective and target user. A Gantt Chart is used to shows the project tasks to be done with the start and end date. At the analysis phase, study book, research papers, journals and articles about the video conferencing system, communication technology and related project. Then, write a comprehensive summary of the </w:t>
      </w:r>
      <w:r>
        <w:lastRenderedPageBreak/>
        <w:t xml:space="preserve">research. Besides, analyse existing similar systems to define potential features of these systems to integrate certain features into the proposed system and design a more reliable system. Review the latest trends of the video conferencing system. Gather functional and non-functional requirements. </w:t>
      </w:r>
    </w:p>
    <w:p w14:paraId="2DBC2D6F" w14:textId="6D46DDAB" w:rsidR="00FC31BE" w:rsidRPr="00FC31BE" w:rsidRDefault="00FC31BE" w:rsidP="00FC31BE">
      <w:pPr>
        <w:ind w:firstLine="720"/>
      </w:pPr>
      <w:r>
        <w:t xml:space="preserve">The design phase involves creating a use case diagram, design plan, planning the layout and user interfaces, determining the features of the system and design the data model. Identify the inputs and the expected output. Determine overall visual feels, identify colours and fonts used in the user interface. At the implementation phase, develop the first prototype and evaluate the prototype by showing the prototype to the users. The users will test the first prototype and provide feedback or comments. The feedbacks and suggestions are recorded and incorporated into the second iteration. Then re-analyse, re-design </w:t>
      </w:r>
      <w:r w:rsidR="00192F90">
        <w:t>and</w:t>
      </w:r>
      <w:r>
        <w:t xml:space="preserve"> re-implement the second prototype. The process </w:t>
      </w:r>
      <w:r w:rsidR="008B25A9">
        <w:t>keeps going</w:t>
      </w:r>
      <w:r>
        <w:t xml:space="preserve"> until the final prototype meets the user requirements and provides enough functionality. Finally, implement a complete video conferencing system that contains the user interface, back-end development and database management system. </w:t>
      </w:r>
    </w:p>
    <w:p w14:paraId="12D48FD4" w14:textId="7F9E6EDC" w:rsidR="00FC31BE" w:rsidRDefault="00FC31BE" w:rsidP="00A83AD2"/>
    <w:p w14:paraId="7C0FEC9F" w14:textId="532A19CF" w:rsidR="00FC31BE" w:rsidRDefault="00FC31BE" w:rsidP="00FC31BE">
      <w:pPr>
        <w:pStyle w:val="Heading3"/>
      </w:pPr>
      <w:bookmarkStart w:id="16" w:name="_Toc50084338"/>
      <w:r w:rsidRPr="00FC31BE">
        <w:t>Scope</w:t>
      </w:r>
      <w:bookmarkEnd w:id="16"/>
    </w:p>
    <w:p w14:paraId="112CF1B8" w14:textId="2AE50D50" w:rsidR="00FC31BE" w:rsidRDefault="00FC31BE" w:rsidP="00FC31BE">
      <w:pPr>
        <w:pStyle w:val="Heading4"/>
      </w:pPr>
      <w:bookmarkStart w:id="17" w:name="_Toc50084339"/>
      <w:r w:rsidRPr="00FC31BE">
        <w:t>Target User</w:t>
      </w:r>
      <w:bookmarkEnd w:id="17"/>
    </w:p>
    <w:p w14:paraId="303C8D21" w14:textId="019F36D0" w:rsidR="00FC31BE" w:rsidRDefault="00FC31BE" w:rsidP="00FC31BE">
      <w:r w:rsidRPr="00FC31BE">
        <w:t>The primary target user is business, companies, enterprise. This system serves customers of all sizes, from sole businesses to organizations. The second target user is universities and colleges and the system will be used for education purpose. In this project, the video conferencing system will be created on the web platform. The video conferencing mobile app will enable individuals to virtually interact with each other.</w:t>
      </w:r>
    </w:p>
    <w:p w14:paraId="6015F764" w14:textId="6AEAEF50" w:rsidR="00FC31BE" w:rsidRDefault="00B16C9F" w:rsidP="00B16C9F">
      <w:pPr>
        <w:spacing w:line="240" w:lineRule="auto"/>
        <w:jc w:val="left"/>
      </w:pPr>
      <w:r>
        <w:br w:type="page"/>
      </w:r>
    </w:p>
    <w:p w14:paraId="1BE447D0" w14:textId="5A11FC2A" w:rsidR="00FC31BE" w:rsidRDefault="00FC31BE" w:rsidP="00FC31BE">
      <w:pPr>
        <w:pStyle w:val="Heading4"/>
      </w:pPr>
      <w:bookmarkStart w:id="18" w:name="_Toc50084340"/>
      <w:r w:rsidRPr="00FC31BE">
        <w:lastRenderedPageBreak/>
        <w:t>Basic Features</w:t>
      </w:r>
      <w:bookmarkEnd w:id="18"/>
    </w:p>
    <w:p w14:paraId="485DDABD" w14:textId="0AAF92BB" w:rsidR="00FC31BE" w:rsidRDefault="00FC31BE" w:rsidP="00130716">
      <w:pPr>
        <w:pStyle w:val="ListParagraph"/>
        <w:numPr>
          <w:ilvl w:val="0"/>
          <w:numId w:val="4"/>
        </w:numPr>
        <w:ind w:left="851" w:hanging="851"/>
      </w:pPr>
      <w:r>
        <w:t xml:space="preserve">Registration </w:t>
      </w:r>
      <w:r w:rsidR="003B0A28">
        <w:t>and Sign in</w:t>
      </w:r>
    </w:p>
    <w:p w14:paraId="539D57D4" w14:textId="77777777" w:rsidR="00FC31BE" w:rsidRDefault="00FC31BE" w:rsidP="00FC31BE">
      <w:r>
        <w:t>The user may join a meeting without registration if he receives an invitation code for a meeting. However, if the user needs to use the conferencing system constantly, then he may sign up for a free account using email and phone number to prevent unregistered attendees from joining a meeting.</w:t>
      </w:r>
    </w:p>
    <w:p w14:paraId="563F51AE" w14:textId="43C3CAD5" w:rsidR="00FC31BE" w:rsidRDefault="00FC31BE" w:rsidP="00130716">
      <w:pPr>
        <w:pStyle w:val="ListParagraph"/>
        <w:numPr>
          <w:ilvl w:val="0"/>
          <w:numId w:val="4"/>
        </w:numPr>
        <w:ind w:left="851" w:hanging="851"/>
      </w:pPr>
      <w:r>
        <w:t>Profile Management and Settings</w:t>
      </w:r>
    </w:p>
    <w:p w14:paraId="280C320E" w14:textId="25378FAD" w:rsidR="00FC31BE" w:rsidRDefault="00FC31BE" w:rsidP="00FC31BE">
      <w:r>
        <w:t>Registered users need to manage their profile like upload a profile photo and change the current password. They can also set their preference like turn on the notification when receiving a new message and turn the status visible to another user.</w:t>
      </w:r>
    </w:p>
    <w:p w14:paraId="76E9155B" w14:textId="0C9A9054" w:rsidR="00FC31BE" w:rsidRDefault="00FC31BE" w:rsidP="00130716">
      <w:pPr>
        <w:pStyle w:val="ListParagraph"/>
        <w:numPr>
          <w:ilvl w:val="0"/>
          <w:numId w:val="4"/>
        </w:numPr>
        <w:ind w:left="851" w:hanging="851"/>
      </w:pPr>
      <w:r>
        <w:t>Contact List</w:t>
      </w:r>
    </w:p>
    <w:p w14:paraId="23A66D02" w14:textId="77777777" w:rsidR="006B1EA9" w:rsidRDefault="00FC31BE" w:rsidP="00B16C9F">
      <w:r>
        <w:t>The contact list is provided to enable the user to contact another user. Users should be able to find other people by using a search engine in the contact list. The user can add a new contact by entering a phone or email.</w:t>
      </w:r>
    </w:p>
    <w:p w14:paraId="01427514" w14:textId="788BBB89" w:rsidR="00FC31BE" w:rsidRDefault="00D80959" w:rsidP="00130716">
      <w:pPr>
        <w:pStyle w:val="ListParagraph"/>
        <w:numPr>
          <w:ilvl w:val="0"/>
          <w:numId w:val="4"/>
        </w:numPr>
        <w:ind w:left="851" w:hanging="851"/>
      </w:pPr>
      <w:r>
        <w:rPr>
          <w:rFonts w:hint="eastAsia"/>
        </w:rPr>
        <w:t>Audio</w:t>
      </w:r>
      <w:r w:rsidR="00FC31BE">
        <w:t xml:space="preserve"> and Voice Calls</w:t>
      </w:r>
    </w:p>
    <w:p w14:paraId="6D922F9E" w14:textId="77777777" w:rsidR="00FC31BE" w:rsidRDefault="00FC31BE" w:rsidP="00FC31BE">
      <w:r>
        <w:t>Users should be able to make an audio call, a video call or set up a video conferencing. The meeting can be broadcast over the internet in real-time, and two-way audio and video allow quick communication between the attendees. Users can hold one-on-one meetings or host a meeting with several members.</w:t>
      </w:r>
    </w:p>
    <w:p w14:paraId="1C39B8D0" w14:textId="77243B7B" w:rsidR="00FC31BE" w:rsidRDefault="00FC31BE" w:rsidP="00130716">
      <w:pPr>
        <w:pStyle w:val="ListParagraph"/>
        <w:numPr>
          <w:ilvl w:val="0"/>
          <w:numId w:val="4"/>
        </w:numPr>
        <w:ind w:left="851" w:hanging="851"/>
      </w:pPr>
      <w:r>
        <w:t>Text</w:t>
      </w:r>
      <w:r w:rsidR="00D80959">
        <w:t xml:space="preserve"> </w:t>
      </w:r>
      <w:r>
        <w:t>messaging</w:t>
      </w:r>
    </w:p>
    <w:p w14:paraId="6D73BEAE" w14:textId="77777777" w:rsidR="00FC31BE" w:rsidRDefault="00FC31BE" w:rsidP="00FC31BE">
      <w:r>
        <w:t xml:space="preserve">When the users are in a poorly Internet covered area, or busy on a meeting, they cannot make a voice call or video call. Thus, the system must allow the user to send text messages to another person in his contact list. </w:t>
      </w:r>
    </w:p>
    <w:p w14:paraId="0C66FF1E" w14:textId="26E2A0AD" w:rsidR="00FC31BE" w:rsidRDefault="00FC31BE" w:rsidP="00130716">
      <w:pPr>
        <w:pStyle w:val="ListParagraph"/>
        <w:numPr>
          <w:ilvl w:val="0"/>
          <w:numId w:val="4"/>
        </w:numPr>
        <w:ind w:left="851" w:hanging="851"/>
      </w:pPr>
      <w:r>
        <w:t>Notification</w:t>
      </w:r>
    </w:p>
    <w:p w14:paraId="6655D692" w14:textId="77777777" w:rsidR="00FC31BE" w:rsidRDefault="00FC31BE" w:rsidP="00FC31BE">
      <w:r>
        <w:t xml:space="preserve">The app will automatically notify users about new messages in the chat, missed calls, keep them informed about new updates, and more. </w:t>
      </w:r>
    </w:p>
    <w:p w14:paraId="0615937B" w14:textId="287534F2" w:rsidR="00FC31BE" w:rsidRDefault="00FC31BE" w:rsidP="00130716">
      <w:pPr>
        <w:pStyle w:val="ListParagraph"/>
        <w:numPr>
          <w:ilvl w:val="0"/>
          <w:numId w:val="4"/>
        </w:numPr>
        <w:ind w:left="851" w:hanging="851"/>
      </w:pPr>
      <w:r>
        <w:t>Screen Sharing</w:t>
      </w:r>
    </w:p>
    <w:p w14:paraId="7F03CFD0" w14:textId="37F37F03" w:rsidR="00FC31BE" w:rsidRDefault="00FC31BE" w:rsidP="00FC31BE">
      <w:r>
        <w:t>The presenter can share his/her screen for PowerPoint presentation, Word document, video and images. Screen sharing allows other meeting participants to better understand what the presenter conveys.</w:t>
      </w:r>
    </w:p>
    <w:p w14:paraId="21A7B01D" w14:textId="1E82EF39" w:rsidR="008D21FC" w:rsidRDefault="008D21FC" w:rsidP="00130716">
      <w:pPr>
        <w:pStyle w:val="ListParagraph"/>
        <w:numPr>
          <w:ilvl w:val="0"/>
          <w:numId w:val="4"/>
        </w:numPr>
        <w:ind w:left="851" w:hanging="851"/>
      </w:pPr>
      <w:r>
        <w:t>Schedule Meeting</w:t>
      </w:r>
    </w:p>
    <w:p w14:paraId="3F3C5BD9" w14:textId="70CA72EC" w:rsidR="00F430A7" w:rsidRDefault="00F430A7" w:rsidP="00FC31BE">
      <w:r>
        <w:t>The user can create a schedule for the meeting</w:t>
      </w:r>
      <w:r w:rsidR="00F54D69">
        <w:t xml:space="preserve"> to </w:t>
      </w:r>
      <w:r w:rsidR="00F54D69" w:rsidRPr="00F54D69">
        <w:t xml:space="preserve">plan </w:t>
      </w:r>
      <w:r w:rsidR="00F54D69">
        <w:t xml:space="preserve">the meeting </w:t>
      </w:r>
      <w:r w:rsidR="00F54D69" w:rsidRPr="00F54D69">
        <w:t>around their calendars</w:t>
      </w:r>
      <w:r w:rsidR="00F54D69">
        <w:t xml:space="preserve">. </w:t>
      </w:r>
    </w:p>
    <w:p w14:paraId="2FF14669" w14:textId="56270315" w:rsidR="00FC31BE" w:rsidRDefault="00FC31BE" w:rsidP="00FC31BE"/>
    <w:p w14:paraId="31AE2DC6" w14:textId="6125E589" w:rsidR="00FC31BE" w:rsidRDefault="00FC31BE" w:rsidP="00FC31BE">
      <w:pPr>
        <w:pStyle w:val="Heading4"/>
      </w:pPr>
      <w:bookmarkStart w:id="19" w:name="_Toc50084341"/>
      <w:r w:rsidRPr="00FC31BE">
        <w:lastRenderedPageBreak/>
        <w:t>Advance Features</w:t>
      </w:r>
      <w:bookmarkEnd w:id="19"/>
    </w:p>
    <w:p w14:paraId="68E1A6DD" w14:textId="3897C33A" w:rsidR="00FC31BE" w:rsidRDefault="00FC31BE" w:rsidP="00130716">
      <w:pPr>
        <w:pStyle w:val="ListParagraph"/>
        <w:numPr>
          <w:ilvl w:val="0"/>
          <w:numId w:val="5"/>
        </w:numPr>
        <w:ind w:left="851" w:hanging="851"/>
      </w:pPr>
      <w:r>
        <w:t>Rewarding Feature</w:t>
      </w:r>
    </w:p>
    <w:p w14:paraId="33CB56E9" w14:textId="77777777" w:rsidR="00FC31BE" w:rsidRDefault="00FC31BE" w:rsidP="00FC31BE">
      <w:r>
        <w:t xml:space="preserve">The rewarding feature is implemented into a virtual meeting to help boost employee engagement and drive productivity. The user can earn points for attendance or being the first person to check in to a meeting. </w:t>
      </w:r>
    </w:p>
    <w:p w14:paraId="5714C7A5" w14:textId="6D72F0D0" w:rsidR="00FC31BE" w:rsidRDefault="00FC31BE" w:rsidP="00130716">
      <w:pPr>
        <w:pStyle w:val="ListParagraph"/>
        <w:numPr>
          <w:ilvl w:val="0"/>
          <w:numId w:val="5"/>
        </w:numPr>
        <w:ind w:left="851" w:hanging="851"/>
      </w:pPr>
      <w:r>
        <w:t>Agenda Planner</w:t>
      </w:r>
    </w:p>
    <w:p w14:paraId="533BE17B" w14:textId="77777777" w:rsidR="00FC31BE" w:rsidRDefault="00FC31BE" w:rsidP="00FC31BE">
      <w:r>
        <w:t>The agenda planner can help the host to plan the agenda carefully and share it in advance. The host may share the agenda ahead of time to those who will participate so that everyone can prepare their part before the meeting. The agenda planner helps the user to design the meeting session, step by step and assigning time to each session and remind the participants of the meeting goal during a meeting.</w:t>
      </w:r>
    </w:p>
    <w:p w14:paraId="3B4602AD" w14:textId="5B50E041" w:rsidR="00FC31BE" w:rsidRDefault="00FC31BE" w:rsidP="00130716">
      <w:pPr>
        <w:pStyle w:val="ListParagraph"/>
        <w:numPr>
          <w:ilvl w:val="0"/>
          <w:numId w:val="5"/>
        </w:numPr>
        <w:ind w:left="851" w:hanging="851"/>
      </w:pPr>
      <w:r>
        <w:t xml:space="preserve">Speed Test </w:t>
      </w:r>
    </w:p>
    <w:p w14:paraId="700D8D4A" w14:textId="5595091C" w:rsidR="00FC31BE" w:rsidRDefault="00FC31BE" w:rsidP="00FC31BE">
      <w:r>
        <w:t>The system can determine user internet speed to inform the user that the WIFI connection is unstable. The user can check the internet speeds by clicking a button.</w:t>
      </w:r>
    </w:p>
    <w:p w14:paraId="518B55F5" w14:textId="77777777" w:rsidR="008D21FC" w:rsidRDefault="008D21FC" w:rsidP="00FC31BE"/>
    <w:p w14:paraId="30D27D89" w14:textId="72E2508A" w:rsidR="00FC31BE" w:rsidRDefault="00FC31BE" w:rsidP="00FC31BE">
      <w:pPr>
        <w:pStyle w:val="Heading4"/>
      </w:pPr>
      <w:bookmarkStart w:id="20" w:name="_Toc50084342"/>
      <w:r w:rsidRPr="00FC31BE">
        <w:t xml:space="preserve">Limitations of </w:t>
      </w:r>
      <w:r>
        <w:t>T</w:t>
      </w:r>
      <w:r w:rsidRPr="00FC31BE">
        <w:t xml:space="preserve">he </w:t>
      </w:r>
      <w:r>
        <w:t>S</w:t>
      </w:r>
      <w:r w:rsidRPr="00FC31BE">
        <w:t>ystem</w:t>
      </w:r>
      <w:bookmarkEnd w:id="20"/>
    </w:p>
    <w:p w14:paraId="49DEBAD4" w14:textId="5AADA761" w:rsidR="00FC31BE" w:rsidRDefault="00FC31BE" w:rsidP="00A83AD2">
      <w:r w:rsidRPr="00FC31BE">
        <w:t>The focus of this project is to create additional features to enhance user engagement and productivity.</w:t>
      </w:r>
      <w:r w:rsidR="00404A94">
        <w:t xml:space="preserve"> </w:t>
      </w:r>
      <w:r w:rsidRPr="00FC31BE">
        <w:t>Some features are not implemented in this system.</w:t>
      </w:r>
      <w:r w:rsidR="00404A94">
        <w:t xml:space="preserve"> </w:t>
      </w:r>
      <w:r w:rsidRPr="00FC31BE">
        <w:t>Virtual Background and virtual noise cancellation are complicated and require a lot of development time so it will not be integrated into the web application.</w:t>
      </w:r>
    </w:p>
    <w:p w14:paraId="7691AC90" w14:textId="14FD0613" w:rsidR="00FC31BE" w:rsidRPr="006A7A36" w:rsidRDefault="00FC31BE" w:rsidP="00A83AD2">
      <w:pPr>
        <w:sectPr w:rsidR="00FC31BE" w:rsidRPr="006A7A36" w:rsidSect="00CE22F6">
          <w:headerReference w:type="even" r:id="rId13"/>
          <w:headerReference w:type="default" r:id="rId14"/>
          <w:pgSz w:w="11909" w:h="16834" w:code="9"/>
          <w:pgMar w:top="1418" w:right="1418" w:bottom="1418" w:left="2268" w:header="851" w:footer="851" w:gutter="0"/>
          <w:pgNumType w:start="1"/>
          <w:cols w:space="720"/>
          <w:docGrid w:linePitch="360"/>
        </w:sectPr>
      </w:pPr>
    </w:p>
    <w:p w14:paraId="7691AC91" w14:textId="77777777" w:rsidR="00A83AD2" w:rsidRPr="006A7A36" w:rsidRDefault="00A83AD2" w:rsidP="002363BD">
      <w:pPr>
        <w:pStyle w:val="Heading1"/>
        <w:ind w:hanging="1800"/>
      </w:pPr>
    </w:p>
    <w:p w14:paraId="7691AC92" w14:textId="77777777" w:rsidR="00A83AD2" w:rsidRPr="006A7A36" w:rsidRDefault="00A83AD2" w:rsidP="00A83AD2"/>
    <w:p w14:paraId="7691AC93" w14:textId="77777777" w:rsidR="00A83AD2" w:rsidRPr="006A7A36" w:rsidRDefault="00A83AD2" w:rsidP="003F3A42">
      <w:pPr>
        <w:pStyle w:val="Heading2"/>
      </w:pPr>
      <w:bookmarkStart w:id="21" w:name="_Toc50084343"/>
      <w:r w:rsidRPr="006A7A36">
        <w:t>LITERATURE REVIEW</w:t>
      </w:r>
      <w:bookmarkEnd w:id="21"/>
    </w:p>
    <w:p w14:paraId="7691AC94" w14:textId="77777777" w:rsidR="00A83AD2" w:rsidRPr="006A7A36" w:rsidRDefault="00A83AD2" w:rsidP="00A83AD2"/>
    <w:p w14:paraId="08F4ED01" w14:textId="77777777" w:rsidR="00766285" w:rsidRDefault="00E10A41" w:rsidP="00766285">
      <w:pPr>
        <w:pStyle w:val="Heading3"/>
      </w:pPr>
      <w:bookmarkStart w:id="22" w:name="_Toc50084344"/>
      <w:r>
        <w:t>Introduction</w:t>
      </w:r>
      <w:r w:rsidR="0045460F">
        <w:t xml:space="preserve"> </w:t>
      </w:r>
      <w:r w:rsidR="0045460F">
        <w:rPr>
          <w:rFonts w:hint="eastAsia"/>
        </w:rPr>
        <w:t>t</w:t>
      </w:r>
      <w:r w:rsidR="0045460F">
        <w:t>o Video Conferencing</w:t>
      </w:r>
      <w:bookmarkEnd w:id="22"/>
    </w:p>
    <w:p w14:paraId="7691ACEA" w14:textId="52FFF515" w:rsidR="00A83AD2" w:rsidRDefault="00766285" w:rsidP="00766285">
      <w:pPr>
        <w:pStyle w:val="Heading4"/>
      </w:pPr>
      <w:bookmarkStart w:id="23" w:name="_Toc50084345"/>
      <w:r>
        <w:t>Definition</w:t>
      </w:r>
      <w:bookmarkEnd w:id="23"/>
    </w:p>
    <w:p w14:paraId="4069F5C1" w14:textId="09C502A2" w:rsidR="00B00654" w:rsidRDefault="00A808CE" w:rsidP="00766285">
      <w:r>
        <w:t>The v</w:t>
      </w:r>
      <w:r w:rsidR="00F80DFD" w:rsidRPr="00F80DFD">
        <w:t xml:space="preserve">ideo conference also </w:t>
      </w:r>
      <w:r w:rsidR="00577A1D">
        <w:t>refers to</w:t>
      </w:r>
      <w:r w:rsidR="00F80DFD" w:rsidRPr="00F80DFD">
        <w:t xml:space="preserve"> video telephony, video call, video chat, or web conferencing.</w:t>
      </w:r>
      <w:r w:rsidR="00C97D0B">
        <w:t xml:space="preserve"> </w:t>
      </w:r>
      <w:r w:rsidR="00F80DFD" w:rsidRPr="00F80DFD">
        <w:t>Rosi Maria Heller (2010) defines videoconferencing as a type of telecommunications technology that enables a group of participants to communicate in two-way, integrated audio and video interaction at distinct places. The participants will use devices with built-in cameras to attend virtual meetings or conferences. The major component of video conferencing is the combination of audio and video that can transmit text and graphics. This is supported by M. Kouadio and U. Pooch</w:t>
      </w:r>
      <w:r w:rsidR="00C97D0B">
        <w:t xml:space="preserve"> </w:t>
      </w:r>
      <w:r w:rsidR="00F80DFD" w:rsidRPr="00F80DFD">
        <w:t>(2002) who clarify video conferencing as the use of a multimedia software incorporating audio, video, text, graphics to enable real-time connectivity and information sharing within a distributed group of people working together on a shared task.</w:t>
      </w:r>
    </w:p>
    <w:p w14:paraId="5640AE55" w14:textId="56FE9E0D" w:rsidR="00766285" w:rsidRPr="00766285" w:rsidRDefault="00B00654" w:rsidP="00B00654">
      <w:pPr>
        <w:spacing w:line="240" w:lineRule="auto"/>
        <w:jc w:val="left"/>
      </w:pPr>
      <w:r>
        <w:br w:type="page"/>
      </w:r>
    </w:p>
    <w:p w14:paraId="7691ACEB" w14:textId="3C58610D" w:rsidR="00A83AD2" w:rsidRPr="006A7A36" w:rsidRDefault="00451482" w:rsidP="008D21FC">
      <w:pPr>
        <w:pStyle w:val="Heading4"/>
      </w:pPr>
      <w:bookmarkStart w:id="24" w:name="_Toc50084346"/>
      <w:r>
        <w:lastRenderedPageBreak/>
        <w:t>Types of Video Conferencing System</w:t>
      </w:r>
      <w:bookmarkEnd w:id="24"/>
      <w:r>
        <w:t xml:space="preserve"> </w:t>
      </w:r>
    </w:p>
    <w:p w14:paraId="1212D1FF" w14:textId="7A3A81BB" w:rsidR="00CA5A13" w:rsidRDefault="00CA5A13" w:rsidP="00CA5A13">
      <w:r w:rsidRPr="00CA5A13">
        <w:t xml:space="preserve">There are </w:t>
      </w:r>
      <w:r w:rsidR="00BC5EE6">
        <w:t>different types</w:t>
      </w:r>
      <w:r w:rsidRPr="00CA5A13">
        <w:t xml:space="preserve"> of video conferencing systems. It is important to understand different types of video conferencing systems and their real-world usage.</w:t>
      </w:r>
    </w:p>
    <w:p w14:paraId="3F21431A" w14:textId="59A8B2B7" w:rsidR="008D21FC" w:rsidRDefault="00BC2D56" w:rsidP="00130716">
      <w:pPr>
        <w:pStyle w:val="ListParagraph"/>
        <w:numPr>
          <w:ilvl w:val="0"/>
          <w:numId w:val="7"/>
        </w:numPr>
        <w:ind w:left="851" w:hanging="851"/>
      </w:pPr>
      <w:r>
        <w:t>Telepresence Video Conferencing System</w:t>
      </w:r>
    </w:p>
    <w:p w14:paraId="6C4C6166" w14:textId="718C4E97" w:rsidR="00A2303E" w:rsidRDefault="00A2303E" w:rsidP="009F55FC">
      <w:r w:rsidRPr="00A2303E">
        <w:t xml:space="preserve">Telepresence is a video conference </w:t>
      </w:r>
      <w:r w:rsidR="00EB612F">
        <w:t xml:space="preserve">where the local </w:t>
      </w:r>
      <w:r w:rsidRPr="00A2303E">
        <w:t>and remote</w:t>
      </w:r>
      <w:r w:rsidR="00EB612F">
        <w:t xml:space="preserve"> participants</w:t>
      </w:r>
      <w:r w:rsidRPr="00A2303E">
        <w:t xml:space="preserve"> appear to be seated in </w:t>
      </w:r>
      <w:r w:rsidR="00A808CE">
        <w:t>the</w:t>
      </w:r>
      <w:r w:rsidRPr="00A2303E">
        <w:t xml:space="preserve"> same room. Telepresence is designed to host a meeting like a traditional face-to-face meetin</w:t>
      </w:r>
      <w:r w:rsidR="00C61F44">
        <w:t>g where</w:t>
      </w:r>
      <w:r w:rsidRPr="00A2303E">
        <w:t xml:space="preserve"> the participants are physically </w:t>
      </w:r>
      <w:r w:rsidR="00A4611F">
        <w:t xml:space="preserve">together. </w:t>
      </w:r>
      <w:r w:rsidRPr="00A2303E">
        <w:t>The set-up is done in a way that use</w:t>
      </w:r>
      <w:r w:rsidR="00A808CE">
        <w:t>s</w:t>
      </w:r>
      <w:r w:rsidRPr="00A2303E">
        <w:t xml:space="preserve"> big screens and place</w:t>
      </w:r>
      <w:r w:rsidR="00A808CE">
        <w:t>s</w:t>
      </w:r>
      <w:r w:rsidRPr="00A2303E">
        <w:t xml:space="preserve"> the cameras at eye level. The effect is a video conference set-up that looks as if all the attendees are seated in the same room. Each attendee will see a life-size image of the remote people and the outcome is extremely realistic (Brown,2017).</w:t>
      </w:r>
    </w:p>
    <w:p w14:paraId="4AC55C90" w14:textId="3985ACA8" w:rsidR="00BC2D56" w:rsidRDefault="009F55FC" w:rsidP="00130716">
      <w:pPr>
        <w:pStyle w:val="ListParagraph"/>
        <w:numPr>
          <w:ilvl w:val="0"/>
          <w:numId w:val="7"/>
        </w:numPr>
        <w:ind w:left="851" w:hanging="851"/>
      </w:pPr>
      <w:r>
        <w:t>Integrated Video Conferencing System</w:t>
      </w:r>
    </w:p>
    <w:p w14:paraId="7A6735E7" w14:textId="6506BEC8" w:rsidR="008149A4" w:rsidRDefault="008149A4" w:rsidP="00A2303E">
      <w:r w:rsidRPr="008149A4">
        <w:t xml:space="preserve">Integrated video conferencing systems are typically built for group video conferencing. It involves the hardware, codec and a centralized location. All the </w:t>
      </w:r>
      <w:r w:rsidR="00FC3EFD">
        <w:t xml:space="preserve">devices like camera, screen </w:t>
      </w:r>
      <w:r w:rsidR="009E23DB">
        <w:t xml:space="preserve">and peripheral video </w:t>
      </w:r>
      <w:r w:rsidRPr="008149A4">
        <w:t xml:space="preserve">are </w:t>
      </w:r>
      <w:r w:rsidR="00FC3EFD">
        <w:t>placed</w:t>
      </w:r>
      <w:r w:rsidRPr="008149A4">
        <w:t xml:space="preserve"> in the multimedia meeting room. These systems are suitable for boardroom and classroom conferences (Brown,2017).</w:t>
      </w:r>
    </w:p>
    <w:p w14:paraId="17A1A489" w14:textId="648BD813" w:rsidR="009F55FC" w:rsidRDefault="009F55FC" w:rsidP="00130716">
      <w:pPr>
        <w:pStyle w:val="ListParagraph"/>
        <w:numPr>
          <w:ilvl w:val="0"/>
          <w:numId w:val="7"/>
        </w:numPr>
        <w:ind w:left="851" w:hanging="851"/>
      </w:pPr>
      <w:r>
        <w:t>Desktop Video Conferencing System</w:t>
      </w:r>
    </w:p>
    <w:p w14:paraId="63ED462A" w14:textId="1FD0DDD9" w:rsidR="008149A4" w:rsidRDefault="0040017B" w:rsidP="008149A4">
      <w:r w:rsidRPr="0040017B">
        <w:t xml:space="preserve">Desktop video conferencing system </w:t>
      </w:r>
      <w:r w:rsidR="00A808CE">
        <w:t>is</w:t>
      </w:r>
      <w:r w:rsidRPr="0040017B">
        <w:t xml:space="preserve"> common among </w:t>
      </w:r>
      <w:r w:rsidR="00423B78">
        <w:t xml:space="preserve">the </w:t>
      </w:r>
      <w:r w:rsidRPr="0040017B">
        <w:t>office workers. These systems are used by personal computer and provides a full-motion conference (Brown,2017).</w:t>
      </w:r>
    </w:p>
    <w:p w14:paraId="2BE3CC67" w14:textId="58956E0B" w:rsidR="009F55FC" w:rsidRDefault="009F55FC" w:rsidP="00130716">
      <w:pPr>
        <w:pStyle w:val="ListParagraph"/>
        <w:numPr>
          <w:ilvl w:val="0"/>
          <w:numId w:val="7"/>
        </w:numPr>
        <w:ind w:left="851" w:hanging="851"/>
      </w:pPr>
      <w:r>
        <w:t>Service-based Video Conferencing System</w:t>
      </w:r>
    </w:p>
    <w:p w14:paraId="4679AE88" w14:textId="66BDE04C" w:rsidR="00361848" w:rsidRDefault="00276F55" w:rsidP="00361848">
      <w:r>
        <w:t>A</w:t>
      </w:r>
      <w:r w:rsidR="002226A6" w:rsidRPr="002226A6">
        <w:t xml:space="preserve"> provider</w:t>
      </w:r>
      <w:r w:rsidR="00C46BEB">
        <w:t xml:space="preserve"> (</w:t>
      </w:r>
      <w:r w:rsidR="002226A6" w:rsidRPr="002226A6">
        <w:t>a telecom carrier</w:t>
      </w:r>
      <w:r w:rsidR="00C46BEB">
        <w:t>)</w:t>
      </w:r>
      <w:r w:rsidR="009046E3">
        <w:t xml:space="preserve"> is responsible to</w:t>
      </w:r>
      <w:r w:rsidR="002226A6" w:rsidRPr="002226A6">
        <w:t xml:space="preserve"> </w:t>
      </w:r>
      <w:r>
        <w:t xml:space="preserve">control </w:t>
      </w:r>
      <w:r w:rsidR="00A808CE">
        <w:t xml:space="preserve">the </w:t>
      </w:r>
      <w:r w:rsidR="00B70994">
        <w:t>majority of a service-based system</w:t>
      </w:r>
      <w:r w:rsidR="002226A6" w:rsidRPr="002226A6">
        <w:t xml:space="preserve">. The </w:t>
      </w:r>
      <w:r w:rsidR="00C56F99">
        <w:t xml:space="preserve">provider gets paid to manage </w:t>
      </w:r>
      <w:r w:rsidR="000705FB">
        <w:t>it</w:t>
      </w:r>
      <w:r w:rsidR="002226A6" w:rsidRPr="002226A6">
        <w:t>, so the user does not need to bother with the technicalities (Brown,2017).</w:t>
      </w:r>
    </w:p>
    <w:p w14:paraId="43B80B59" w14:textId="3E75C0FE" w:rsidR="009F55FC" w:rsidRDefault="009F55FC" w:rsidP="00130716">
      <w:pPr>
        <w:pStyle w:val="ListParagraph"/>
        <w:numPr>
          <w:ilvl w:val="0"/>
          <w:numId w:val="7"/>
        </w:numPr>
        <w:ind w:left="851" w:hanging="851"/>
      </w:pPr>
      <w:r>
        <w:t>Codec</w:t>
      </w:r>
    </w:p>
    <w:p w14:paraId="0F287B72" w14:textId="091EDEA7" w:rsidR="002954A6" w:rsidRDefault="002954A6" w:rsidP="00F84330">
      <w:r>
        <w:t xml:space="preserve">Codec is an abbreviation of the words “coder” and “decoder” or “compressor” and “decompressor”. It is encoded when one sends a transmission and decoded when another person receives the transmission. A codec means a tool does both encoding and decoding. It uses </w:t>
      </w:r>
      <w:r w:rsidR="00D568E9">
        <w:t xml:space="preserve">a </w:t>
      </w:r>
      <w:r>
        <w:t>camera</w:t>
      </w:r>
      <w:r w:rsidR="00D568E9">
        <w:t xml:space="preserve">, </w:t>
      </w:r>
      <w:r>
        <w:t xml:space="preserve">microphone </w:t>
      </w:r>
      <w:r w:rsidR="00D568E9">
        <w:t xml:space="preserve">and </w:t>
      </w:r>
      <w:r w:rsidR="000B5447">
        <w:t xml:space="preserve">outside display </w:t>
      </w:r>
      <w:r>
        <w:t>which is similar to a room-based video conferencing framework (Neurilink, n.d). If one wants to use a whiteboard and wishes to interact with a physical demonstration or likes to walk around when on a call, then codec is the right choice (Brown,2017).</w:t>
      </w:r>
    </w:p>
    <w:p w14:paraId="55EE4405" w14:textId="30698E67" w:rsidR="00B00654" w:rsidRDefault="002954A6" w:rsidP="00F84330">
      <w:pPr>
        <w:ind w:firstLine="720"/>
      </w:pPr>
      <w:r>
        <w:lastRenderedPageBreak/>
        <w:t>There are soft codecs and hard codecs. Soft codecs transmit and receive audio-visual conference room which is software-rendered. For instance, Microsoft Team and Zoom. Hardcodes are devices that developed for video conferencing where power and raw audio or video supply by the users. In real</w:t>
      </w:r>
      <w:r w:rsidR="00A808CE">
        <w:t>-</w:t>
      </w:r>
      <w:r>
        <w:t>time</w:t>
      </w:r>
      <w:r w:rsidR="00A808CE">
        <w:t>,</w:t>
      </w:r>
      <w:r>
        <w:t xml:space="preserve"> the stream is encoded, distributed and decoded. Examples of hard codecs are Polycom, LifeSize, Cisco and StarLeaf (Neurilink, n.d.).</w:t>
      </w:r>
    </w:p>
    <w:p w14:paraId="4E0C9C75" w14:textId="24CB1E87" w:rsidR="002954A6" w:rsidRPr="006A7A36" w:rsidRDefault="00B00654" w:rsidP="00B00654">
      <w:pPr>
        <w:spacing w:line="240" w:lineRule="auto"/>
        <w:jc w:val="left"/>
      </w:pPr>
      <w:r>
        <w:br w:type="page"/>
      </w:r>
    </w:p>
    <w:p w14:paraId="7691AD17" w14:textId="5C31D3F1" w:rsidR="007A2D9C" w:rsidRPr="006A7A36" w:rsidRDefault="002954A6" w:rsidP="002954A6">
      <w:pPr>
        <w:pStyle w:val="Heading4"/>
      </w:pPr>
      <w:bookmarkStart w:id="25" w:name="_Toc50084347"/>
      <w:r>
        <w:lastRenderedPageBreak/>
        <w:t>Use of Video Conferencing</w:t>
      </w:r>
      <w:bookmarkEnd w:id="25"/>
      <w:r>
        <w:t xml:space="preserve"> </w:t>
      </w:r>
    </w:p>
    <w:p w14:paraId="56C11825" w14:textId="0798C9F4" w:rsidR="00384D3E" w:rsidRDefault="00384D3E" w:rsidP="00384D3E">
      <w:r w:rsidRPr="00384D3E">
        <w:t>In many countries, video conferencing has already been widely applied. The following are the applications of video conferencing in distinct fields.</w:t>
      </w:r>
    </w:p>
    <w:p w14:paraId="0B884FB7" w14:textId="64FB1C6E" w:rsidR="001545B5" w:rsidRDefault="001545B5" w:rsidP="00130716">
      <w:pPr>
        <w:pStyle w:val="ListParagraph"/>
        <w:numPr>
          <w:ilvl w:val="0"/>
          <w:numId w:val="8"/>
        </w:numPr>
        <w:ind w:left="993" w:hanging="993"/>
      </w:pPr>
      <w:r>
        <w:t>Meeting or Collaboration</w:t>
      </w:r>
    </w:p>
    <w:p w14:paraId="6455BC14" w14:textId="7BF8F80D" w:rsidR="007A1F93" w:rsidRDefault="001545B5" w:rsidP="007A2D9C">
      <w:r w:rsidRPr="001545B5">
        <w:t>A video conference is mostly used by an organization’s employees to hold online meetings or communicate with stakeholders (Kagan,</w:t>
      </w:r>
      <w:r w:rsidR="00BC463E">
        <w:t xml:space="preserve"> </w:t>
      </w:r>
      <w:r w:rsidRPr="001545B5">
        <w:t xml:space="preserve">2019). </w:t>
      </w:r>
      <w:r w:rsidR="00A808CE">
        <w:t>Besides</w:t>
      </w:r>
      <w:r w:rsidRPr="001545B5">
        <w:t>, it is used for important announcements or collaborative presentations of information that enables all participants to interact and give feedback (Sharma,</w:t>
      </w:r>
      <w:r w:rsidR="00BC463E">
        <w:t xml:space="preserve"> </w:t>
      </w:r>
      <w:r w:rsidRPr="001545B5">
        <w:t>2017). All the participants can discuss while the presenter share</w:t>
      </w:r>
      <w:r w:rsidR="00A808CE">
        <w:t>s</w:t>
      </w:r>
      <w:r w:rsidRPr="001545B5">
        <w:t xml:space="preserve"> the slide on the screen. </w:t>
      </w:r>
    </w:p>
    <w:p w14:paraId="7691AD1A" w14:textId="07B79D5E" w:rsidR="007A2D9C" w:rsidRDefault="001545B5" w:rsidP="007A1F93">
      <w:pPr>
        <w:ind w:firstLine="720"/>
      </w:pPr>
      <w:r w:rsidRPr="001545B5">
        <w:t>In July 2017, a Forbes Insights (Insights Team, 2017) survey revealed that 80% of respondents say video conferencing is quickly becoming the trend for project teams and the number increasing to 84% for communication with customers or partners. Similarly, a report from Lifesize (2019) found that 80% of employees are using video calling for one-to-one meetings. The employees who use web conferencing tools for team meetings and large meeting</w:t>
      </w:r>
      <w:r w:rsidR="00A808CE">
        <w:t>s</w:t>
      </w:r>
      <w:r w:rsidRPr="001545B5">
        <w:t xml:space="preserve"> are 78% and 77% respectively. The study also found that 62% of workers are using video conferencing tools for meetings with clients or partners. Video conferencing is now commonly deployed in the workplace for meetings and team collaboration.</w:t>
      </w:r>
    </w:p>
    <w:p w14:paraId="2222431A" w14:textId="3DAF2B7A" w:rsidR="007A1F93" w:rsidRDefault="00EB1069" w:rsidP="00130716">
      <w:pPr>
        <w:pStyle w:val="ListParagraph"/>
        <w:numPr>
          <w:ilvl w:val="0"/>
          <w:numId w:val="8"/>
        </w:numPr>
        <w:ind w:left="851" w:hanging="851"/>
      </w:pPr>
      <w:r>
        <w:t>Education</w:t>
      </w:r>
    </w:p>
    <w:p w14:paraId="52F42517" w14:textId="732FA7A4" w:rsidR="00086F5E" w:rsidRDefault="00D216CB" w:rsidP="00D216CB">
      <w:r>
        <w:t xml:space="preserve">With the aids of video conferencing, communicating with a huge number of people at </w:t>
      </w:r>
      <w:r w:rsidR="00A808CE">
        <w:t>the</w:t>
      </w:r>
      <w:r>
        <w:t xml:space="preserve"> same time from all over the world is easy. Education has become more immersive with the introduction of the Internet, with students and teachers connecting internationally without the need of both lecturer and students in the same location. Lecturers can use video conferencing tools to teach students in rural areas (Ebner</w:t>
      </w:r>
      <w:r w:rsidR="00576861" w:rsidRPr="00576861">
        <w:t xml:space="preserve"> </w:t>
      </w:r>
      <w:r w:rsidR="00576861">
        <w:t xml:space="preserve">and </w:t>
      </w:r>
      <w:r w:rsidR="00576861">
        <w:t>Gegenfurtner</w:t>
      </w:r>
      <w:r>
        <w:t xml:space="preserve">, 2019; Paderanga, 2014). Students may upload assignments and access to live and recorded lectures. </w:t>
      </w:r>
      <w:r w:rsidR="00A808CE">
        <w:t>Also</w:t>
      </w:r>
      <w:r>
        <w:t>, organizations can utilize video conferencing for educational purposes, online courses and workshops. In the USA, long</w:t>
      </w:r>
      <w:r w:rsidR="00A808CE">
        <w:t>-</w:t>
      </w:r>
      <w:r>
        <w:t>distance education programs are incorporated with the Ivy League school and included in their syllabus such as Harvard University (Paderanga, 2014).</w:t>
      </w:r>
    </w:p>
    <w:p w14:paraId="0423B493" w14:textId="58EE736B" w:rsidR="003D5214" w:rsidRDefault="00D216CB" w:rsidP="00086F5E">
      <w:pPr>
        <w:ind w:firstLine="720"/>
      </w:pPr>
      <w:r>
        <w:t>One of the examples that the use of video conferencing in education is many universities and colleges had online class due to Covid-19 and Movement Control Order (MCO) imposed by the government in Malaysia (Yee,2020).</w:t>
      </w:r>
    </w:p>
    <w:p w14:paraId="74B65A04" w14:textId="1F490363" w:rsidR="00B00654" w:rsidRDefault="00B00654" w:rsidP="00086F5E">
      <w:pPr>
        <w:ind w:firstLine="720"/>
      </w:pPr>
    </w:p>
    <w:p w14:paraId="4F13B99E" w14:textId="77777777" w:rsidR="00A86B2E" w:rsidRDefault="00A86B2E" w:rsidP="00086F5E">
      <w:pPr>
        <w:ind w:firstLine="720"/>
      </w:pPr>
    </w:p>
    <w:p w14:paraId="77F3C20D" w14:textId="7378EEC5" w:rsidR="00EB1069" w:rsidRDefault="003D5214" w:rsidP="00130716">
      <w:pPr>
        <w:pStyle w:val="ListParagraph"/>
        <w:numPr>
          <w:ilvl w:val="0"/>
          <w:numId w:val="8"/>
        </w:numPr>
        <w:ind w:left="851" w:hanging="851"/>
      </w:pPr>
      <w:r>
        <w:lastRenderedPageBreak/>
        <w:t>Video Interviews</w:t>
      </w:r>
    </w:p>
    <w:p w14:paraId="016CF1F5" w14:textId="4656CE3B" w:rsidR="00D216CB" w:rsidRDefault="00BA68B4" w:rsidP="00D216CB">
      <w:r w:rsidRPr="00BA68B4">
        <w:t xml:space="preserve">Nowadays various companies are using video calls or conferences to meet </w:t>
      </w:r>
      <w:r w:rsidR="00A808CE">
        <w:t xml:space="preserve">a </w:t>
      </w:r>
      <w:r w:rsidRPr="00BA68B4">
        <w:t xml:space="preserve">group of stakeholders and experts at once, interview the potential workers for the organization, contact client and much more. This is proved by a Gartner Inc. (Baker,2020) found that </w:t>
      </w:r>
      <w:r w:rsidR="003814FE" w:rsidRPr="00BA68B4">
        <w:t>due to the COVID-19 pandemic</w:t>
      </w:r>
      <w:r w:rsidR="003814FE">
        <w:t>,</w:t>
      </w:r>
      <w:r w:rsidR="003814FE" w:rsidRPr="00BA68B4">
        <w:t xml:space="preserve"> </w:t>
      </w:r>
      <w:r w:rsidRPr="00BA68B4">
        <w:t xml:space="preserve">86% of </w:t>
      </w:r>
      <w:r w:rsidR="00A86B2E">
        <w:t>companies</w:t>
      </w:r>
      <w:r w:rsidRPr="00BA68B4">
        <w:t xml:space="preserve"> are </w:t>
      </w:r>
      <w:r w:rsidR="00A86B2E">
        <w:t>using video conferencing system</w:t>
      </w:r>
      <w:r w:rsidRPr="00BA68B4">
        <w:t xml:space="preserve"> to interview candidates. Another qualitative research </w:t>
      </w:r>
      <w:r w:rsidR="006B50D7">
        <w:fldChar w:fldCharType="begin" w:fldLock="1"/>
      </w:r>
      <w:r w:rsidR="00F45F84">
        <w:instrText>ADDIN CSL_CITATION {"citationItems":[{"id":"ITEM-1","itemData":{"DOI":"10.4018/978-1-4666-6493-7.ch006","ISBN":"9781466664944","abstract":"This chapter synthesizes the literature on real-time, synchronous, video interviews as a qualitative data collection method. The authors specifically focus on the advantages and disadvantages of this method in social science research and offer conceptual themes, practical techniques, and recommendations for using video-interviews. The growing popularity of computer-mediated communication indicates that a wider audience will be willing and able to participate in research using this method; therefore, online video-conferencing could be considered a viable option for qualitative data collection.","author":[{"dropping-particle":"","family":"Nehls","given":"Kimberly","non-dropping-particle":"","parse-names":false,"suffix":""},{"dropping-particle":"","family":"Smith","given":"Brandy D.","non-dropping-particle":"","parse-names":false,"suffix":""},{"dropping-particle":"","family":"Schneider","given":"Holly A.","non-dropping-particle":"","parse-names":false,"suffix":""}],"container-title":"Enhancing Qualitative and Mixed Methods Research with Technology","id":"ITEM-1","issued":{"date-parts":[["2014"]]},"title":"Video-conferencing interviews in qualitative research","type":"chapter"},"uris":["http://www.mendeley.com/documents/?uuid=49c0ef16-ddda-4630-ba31-7e6a626e9c44"]}],"mendeley":{"formattedCitation":"(Nehls et al., 2014)","plainTextFormattedCitation":"(Nehls et al., 2014)","previouslyFormattedCitation":"(Nehls et al., 2014)"},"properties":{"noteIndex":0},"schema":"https://github.com/citation-style-language/schema/raw/master/csl-citation.json"}</w:instrText>
      </w:r>
      <w:r w:rsidR="006B50D7">
        <w:fldChar w:fldCharType="separate"/>
      </w:r>
      <w:r w:rsidR="006B50D7" w:rsidRPr="006B50D7">
        <w:rPr>
          <w:noProof/>
        </w:rPr>
        <w:t>(Nehls et al., 2014)</w:t>
      </w:r>
      <w:r w:rsidR="006B50D7">
        <w:fldChar w:fldCharType="end"/>
      </w:r>
      <w:r w:rsidR="006B50D7">
        <w:t xml:space="preserve"> </w:t>
      </w:r>
      <w:r w:rsidRPr="00BA68B4">
        <w:t xml:space="preserve">focused on the advantages and disadvantages of </w:t>
      </w:r>
      <w:r w:rsidR="00A808CE">
        <w:t xml:space="preserve">the </w:t>
      </w:r>
      <w:r w:rsidRPr="00BA68B4">
        <w:t>video interview. This research reveals that both interviewer and interviewees feel more comfortable when they attend the interview online at a location that they familiar with. These researches showed that organizations use video conferencing system as a tool to interview the potential worker.</w:t>
      </w:r>
    </w:p>
    <w:p w14:paraId="7861F499" w14:textId="69BD0332" w:rsidR="003D5214" w:rsidRDefault="003D5214" w:rsidP="00130716">
      <w:pPr>
        <w:pStyle w:val="ListParagraph"/>
        <w:numPr>
          <w:ilvl w:val="0"/>
          <w:numId w:val="8"/>
        </w:numPr>
        <w:ind w:left="851" w:hanging="851"/>
      </w:pPr>
      <w:r>
        <w:t>Working from Home</w:t>
      </w:r>
    </w:p>
    <w:p w14:paraId="13307B4B" w14:textId="10BCE060" w:rsidR="00BA68B4" w:rsidRDefault="00086F5E" w:rsidP="00BA68B4">
      <w:r w:rsidRPr="00086F5E">
        <w:t xml:space="preserve">A lot of employees and company owners work from home. This is proven by a study </w:t>
      </w:r>
      <w:r w:rsidR="00415157">
        <w:fldChar w:fldCharType="begin" w:fldLock="1"/>
      </w:r>
      <w:r w:rsidR="006B50D7">
        <w:instrText>ADDIN CSL_CITATION {"citationItems":[{"id":"ITEM-1","itemData":{"DOI":"10.24149/wp2017r1","abstract":"Based on rich novel survey data on almost 5,000 working age adults, we document that 35.2 percent of the workforce worked entirely from home in May 2020, up from 8.2 percent in February 2020. Highly educated, high-income and white individuals were much more likely to shift to remote work and to maintain employment following the virus outbreak. Using available estimates of the potential number of home-based workers suggests that a large majority (71.7 percent) of US workers that could work from home, effectively did so in May. We provide some evidence indicating that apart from the potential for home-based work, industry business conditions and labor demand also mattered for employment outcomes following the virus outbreak.","author":[{"dropping-particle":"","family":"Bick","given":"Alexander","non-dropping-particle":"","parse-names":false,"suffix":""},{"dropping-particle":"","family":"Blandin","given":"Adam","non-dropping-particle":"","parse-names":false,"suffix":""},{"dropping-particle":"","family":"Mertens","given":"Karel","non-dropping-particle":"","parse-names":false,"suffix":""}],"container-title":"Federal Reserve Bank of Dallas, Working Papers","id":"ITEM-1","issued":{"date-parts":[["2020"]]},"title":"Work from Home After the COVID-19 Outbreak","type":"article-journal"},"uris":["http://www.mendeley.com/documents/?uuid=3d6e8a5b-f0a6-4462-8a9e-725bece0b5df"]}],"mendeley":{"formattedCitation":"(Bick et al., 2020)","plainTextFormattedCitation":"(Bick et al., 2020)","previouslyFormattedCitation":"(Bick et al., 2020)"},"properties":{"noteIndex":0},"schema":"https://github.com/citation-style-language/schema/raw/master/csl-citation.json"}</w:instrText>
      </w:r>
      <w:r w:rsidR="00415157">
        <w:fldChar w:fldCharType="separate"/>
      </w:r>
      <w:r w:rsidR="00415157" w:rsidRPr="00415157">
        <w:rPr>
          <w:noProof/>
        </w:rPr>
        <w:t>(Bick et al., 2020)</w:t>
      </w:r>
      <w:r w:rsidR="00415157">
        <w:fldChar w:fldCharType="end"/>
      </w:r>
      <w:r w:rsidR="00F45F84">
        <w:t xml:space="preserve"> </w:t>
      </w:r>
      <w:r w:rsidRPr="00086F5E">
        <w:t xml:space="preserve">showing that 35.2% of the US population worked completely from home in May 2020. Sharma (2017) notes that working from home would save travel time and cost. This could also prevent the workers from being stressed out in traffic congestion. Another survey </w:t>
      </w:r>
      <w:r w:rsidR="00A808CE">
        <w:t xml:space="preserve">was </w:t>
      </w:r>
      <w:r w:rsidRPr="00086F5E">
        <w:t>done by Airtasker in 2019 (Caramela, 2019) found that working at home not only helps workers by reducing their regular travel times, it also improves efficiency and leads to healthy lifestyles.</w:t>
      </w:r>
    </w:p>
    <w:p w14:paraId="45C25EB3" w14:textId="6D908135" w:rsidR="003D5214" w:rsidRDefault="003D5214" w:rsidP="00130716">
      <w:pPr>
        <w:pStyle w:val="ListParagraph"/>
        <w:numPr>
          <w:ilvl w:val="0"/>
          <w:numId w:val="8"/>
        </w:numPr>
        <w:ind w:left="851" w:hanging="851"/>
      </w:pPr>
      <w:r>
        <w:t>Healthcare Professionals</w:t>
      </w:r>
    </w:p>
    <w:p w14:paraId="1BA573F2" w14:textId="53BF0A20" w:rsidR="003B14BA" w:rsidRDefault="003B14BA" w:rsidP="00277230">
      <w:r w:rsidRPr="003B14BA">
        <w:t>Telehealth video conferencing systems allow patients and doctors to meet without the need for travel for treatment. Doctors may remotely inspect a patient and have a diagnosis from a laptop or a mobile device in real</w:t>
      </w:r>
      <w:r w:rsidR="0071523D">
        <w:t>-</w:t>
      </w:r>
      <w:r w:rsidRPr="003B14BA">
        <w:t xml:space="preserve">time. </w:t>
      </w:r>
      <w:r w:rsidR="0071523D">
        <w:t>The r</w:t>
      </w:r>
      <w:r w:rsidRPr="003B14BA">
        <w:t xml:space="preserve">esearch found that the use of telehealth in </w:t>
      </w:r>
      <w:r w:rsidR="0071523D">
        <w:t xml:space="preserve">the </w:t>
      </w:r>
      <w:r w:rsidRPr="003B14BA">
        <w:t>healthcare profession had increased rapidly where 76% of U.S. hospitals utilize video technologies to communicate with patients and remotely meet practitioners</w:t>
      </w:r>
      <w:r w:rsidR="007D5337">
        <w:t xml:space="preserve"> </w:t>
      </w:r>
      <w:r w:rsidRPr="003B14BA">
        <w:t>(AHA, n.d.). Governments around the world use telehealth infrastructure because of ag</w:t>
      </w:r>
      <w:r w:rsidR="0071523D">
        <w:t>e</w:t>
      </w:r>
      <w:r w:rsidRPr="003B14BA">
        <w:t>ing demographics and high healthcare expenses (Jang-Jaccard et al., 2014). Furthermore, those patients living in remote areas are unlikely to obtain medical treatment because they live too far.</w:t>
      </w:r>
    </w:p>
    <w:p w14:paraId="59F305D0" w14:textId="219F563E" w:rsidR="00E814ED" w:rsidRPr="006A7A36" w:rsidRDefault="00B00654" w:rsidP="00B00654">
      <w:pPr>
        <w:spacing w:line="240" w:lineRule="auto"/>
        <w:jc w:val="left"/>
      </w:pPr>
      <w:r>
        <w:br w:type="page"/>
      </w:r>
    </w:p>
    <w:p w14:paraId="7691AD1B" w14:textId="74BF787A" w:rsidR="007A2D9C" w:rsidRPr="006A7A36" w:rsidRDefault="007D2C36" w:rsidP="007A2D9C">
      <w:pPr>
        <w:pStyle w:val="Heading4"/>
      </w:pPr>
      <w:bookmarkStart w:id="26" w:name="_Toc472432613"/>
      <w:bookmarkStart w:id="27" w:name="_Toc50084348"/>
      <w:r w:rsidRPr="007D2C36">
        <w:lastRenderedPageBreak/>
        <w:t>Comparison of Virtual Meeting with Traditional Face-to-Face Meeting</w:t>
      </w:r>
      <w:bookmarkEnd w:id="26"/>
      <w:bookmarkEnd w:id="27"/>
    </w:p>
    <w:p w14:paraId="3B5F0414" w14:textId="2A65FB1C" w:rsidR="00E572D8" w:rsidRDefault="00DD252F" w:rsidP="00E572D8">
      <w:r w:rsidRPr="00DD252F">
        <w:t xml:space="preserve">Previously, </w:t>
      </w:r>
      <w:r w:rsidR="0071523D">
        <w:t xml:space="preserve">the </w:t>
      </w:r>
      <w:r w:rsidRPr="00DD252F">
        <w:t>face-to-face meeting</w:t>
      </w:r>
      <w:r w:rsidR="00E572D8">
        <w:t xml:space="preserve"> was</w:t>
      </w:r>
      <w:r w:rsidRPr="00DD252F">
        <w:t xml:space="preserve"> the only choice when people wanted to exchange ideas or discuss with each other. But, with the advances in technology, people could easily host meetings using the video conferencing system. Virtual meetings have become the trend for many organisations, bringing more personal and engaging than ever before, but face-to-face meetings have still not been fully replaced (Amanda,2017; Hutt,2017; Denstadli et al., 201</w:t>
      </w:r>
      <w:r w:rsidR="00F45F84">
        <w:t>2</w:t>
      </w:r>
      <w:r w:rsidRPr="00DD252F">
        <w:t>). A few studies have specifically conducted to evaluate how video conferencing and face-to-face meetings are utilized in business organizations. By performing a comprehensive analysis of these two types of meetings, the studies found that video conferencing and face-to-face meetings vary in advantages and disadvantages, revealing that these two forms of communication tend to work concurrently in collaboration.</w:t>
      </w:r>
    </w:p>
    <w:p w14:paraId="7D895E56" w14:textId="4DC9E430" w:rsidR="0020601F" w:rsidRDefault="0020601F" w:rsidP="0020601F">
      <w:pPr>
        <w:ind w:firstLine="720"/>
      </w:pPr>
      <w:r w:rsidRPr="0038202D">
        <w:t>A quantitative survey was conducted to evaluate the usage of face-to-face meetings and video conferencing of a group of Norwegian business travellers (Denstadli et al., 201</w:t>
      </w:r>
      <w:r w:rsidR="00F45F84">
        <w:t>2</w:t>
      </w:r>
      <w:r w:rsidRPr="0038202D">
        <w:t>). The researchers recruited the respondents at Gardermoen airport in Oslo from December 2009 to January 2010, by distributing the travellers a flyer. After that, a survey website was open for 3 weeks for the respondents to log on and complete the survey. Only 10.2 % of the 13,881 passengers who accepted the flyer submitted usable responses. The survey contained questions regarding respondent profiles, access to video conferencing, type of technology platform used, main purpose, participants, scheduling, the time is taken, and their opinions on video conference. The respondents had taken on average 12 minutes to finish the questionnaire.</w:t>
      </w:r>
    </w:p>
    <w:p w14:paraId="047B3A54" w14:textId="52211B3E" w:rsidR="0073481E" w:rsidRDefault="0073481E" w:rsidP="0073481E">
      <w:pPr>
        <w:ind w:firstLine="720"/>
      </w:pPr>
      <w:r w:rsidRPr="0073481E">
        <w:t>The key findings indicate that travel restrictions, meeting content and social relationships are critical aspects that determine the potential use of video conferencing. People prefer to choose face-to-face meetings when travel restrictions are limited, a new relationship and handle highly ambiguous tasks. On the contrary, when there are high travel restrictions, pre-established relationships and low-ambiguity tasks, people tend to select video conference. This study shows that most corporations tend to use both video conferencing and face-to-face meetings. The advantages of video conferencing do not cause face-to-face meetings to be outdated in these companies (Denstadli et al., 201</w:t>
      </w:r>
      <w:r w:rsidR="00F45F84">
        <w:t>2</w:t>
      </w:r>
      <w:r w:rsidRPr="0073481E">
        <w:t>).</w:t>
      </w:r>
    </w:p>
    <w:p w14:paraId="46AA4A95" w14:textId="77777777" w:rsidR="00142B5F" w:rsidRDefault="00142B5F" w:rsidP="00142B5F"/>
    <w:p w14:paraId="1745CE11" w14:textId="77777777" w:rsidR="00142B5F" w:rsidRDefault="00142B5F" w:rsidP="00142B5F"/>
    <w:p w14:paraId="0769BECC" w14:textId="255F2BCD" w:rsidR="00142B5F" w:rsidRDefault="00142B5F" w:rsidP="00142B5F">
      <w:pPr>
        <w:ind w:firstLine="720"/>
      </w:pPr>
      <w:r w:rsidRPr="0038202D">
        <w:lastRenderedPageBreak/>
        <w:t xml:space="preserve">Video Conferencing and face-to-face meetings represent two alternative modes of communication in many organizations. This study </w:t>
      </w:r>
      <w:r w:rsidR="00F45F84">
        <w:fldChar w:fldCharType="begin" w:fldLock="1"/>
      </w:r>
      <w:r w:rsidR="00F45F84">
        <w:instrText>ADDIN CSL_CITATION {"citationItems":[{"id":"ITEM-1","itemData":{"DOI":"10.1177/1050651911421125","ISSN":"10506519","abstract":"Based on a quantitative survey of Norwegian business travelers, this study compares their use of face-to-face (FTF) meetings and videoconferences (VCs). The study finds that access and use of VCs are determined mainly by industry and the geographical structure of the enterprise. It also finds that VCs and FTF meetings differ along several dimensions, suggesting that these two modes of communication fulfill slightly different needs. Based on the survey results, the authors propose a framework to understand the emerging role of VCs. This framework would address both relational and task-based dimensions. © SAGE Publications 2012.","author":[{"dropping-particle":"","family":"Denstadli","given":"Jon Martin","non-dropping-particle":"","parse-names":false,"suffix":""},{"dropping-particle":"","family":"Julsrud","given":"Tom Erik","non-dropping-particle":"","parse-names":false,"suffix":""},{"dropping-particle":"","family":"Hjorthol","given":"Randi Johanne","non-dropping-particle":"","parse-names":false,"suffix":""}],"container-title":"Journal of Business and Technical Communication","id":"ITEM-1","issued":{"date-parts":[["2012"]]},"title":"Videoconferencing as a mode of communication: A comparative study of the use of Videoconferencing and face-to-face meetings","type":"article-journal"},"uris":["http://www.mendeley.com/documents/?uuid=0e52a27c-097a-4365-80bd-cc16f2de5718"]}],"mendeley":{"formattedCitation":"(Denstadli et al., 2012)","plainTextFormattedCitation":"(Denstadli et al., 2012)"},"properties":{"noteIndex":0},"schema":"https://github.com/citation-style-language/schema/raw/master/csl-citation.json"}</w:instrText>
      </w:r>
      <w:r w:rsidR="00F45F84">
        <w:fldChar w:fldCharType="separate"/>
      </w:r>
      <w:r w:rsidR="00F45F84" w:rsidRPr="00F45F84">
        <w:rPr>
          <w:noProof/>
        </w:rPr>
        <w:t>(Denstadli et al., 2012)</w:t>
      </w:r>
      <w:r w:rsidR="00F45F84">
        <w:fldChar w:fldCharType="end"/>
      </w:r>
      <w:r w:rsidR="00F45F84">
        <w:t xml:space="preserve"> </w:t>
      </w:r>
      <w:r w:rsidRPr="0038202D">
        <w:t xml:space="preserve">provides a better understanding of how video conferencing and face-to-face meeting serve complementary functions over time and of the factors that motivate </w:t>
      </w:r>
      <w:r w:rsidR="00DC756C" w:rsidRPr="0038202D">
        <w:t>users’</w:t>
      </w:r>
      <w:r w:rsidRPr="0038202D">
        <w:t xml:space="preserve"> decisions to use one over the other. However, the survey results had some limitations. First, majority of the respondents are from the middle age (30 to 49) and higher age groups (50 and above) and only 9% are from youngest age groups (30 and below). Nonetheless, the sample size was just 10%, it is difficult to know how accurately the findings represent the aeroplane passenger. This research, therefore, does not generally represent the employee of various organizations. There are no statistics for those who are not travel using an aeroplane and those who might use telecommunications to substitute business trips.</w:t>
      </w:r>
    </w:p>
    <w:p w14:paraId="4FAE388F" w14:textId="15A453DE" w:rsidR="00DC756C" w:rsidRDefault="00DC756C" w:rsidP="00142B5F">
      <w:pPr>
        <w:ind w:firstLine="720"/>
      </w:pPr>
      <w:r w:rsidRPr="00DC756C">
        <w:t>From the authors’ argument, both video conference and face-to-face meetings can be utilized by the organizations simultaneously. Therefore, there is no competition relationship between video conferencing and face-to-face meetings. Amanda (2017) and Mike Hutt (2017) support this claim. Amanda (2017) points out that both face-to-face and virtual meetings have their pros and cons and combining both is the best way to do. Hutt (2017) also agrees that even though there are obvious benefits of face-to-face meetings, virtual meetings are also useful, and it is necessary to establish a balance between the two. Hutt (2017) proposes that online meetings should be organized when in need of fast answers while a face-to-face meeting should be held when the individual wants to experience a more personal interaction and have sufficient time. Video conferencing technology has significantly saved the travel expenses and time waste associated with in-person meetings and it also keeps the project up-to-date and moving forward.</w:t>
      </w:r>
    </w:p>
    <w:p w14:paraId="0CC0BF31" w14:textId="5305F356" w:rsidR="00F53D2B" w:rsidRDefault="00F53D2B" w:rsidP="00F53D2B">
      <w:pPr>
        <w:ind w:firstLine="720"/>
      </w:pPr>
      <w:r w:rsidRPr="0038202D">
        <w:t>Kevin McMahon (2018) argues that although video conferencing may not be capable of replacing the relationship-building that takes place during physical activities, it has achieved a degree equivalent to face-to-face meetings. He points out that video conferencing will tackle problems like travel concerns, so can substitute most face-to-face meeting. In response to McMahon's finding (2018), Heller (2017) indicates that regardless of the argument on whether video conferencing is a feasible alternative to a face-to-face meeting, companies need to realize that video conference is scalable and can produce high quality and satisfactory outcomes.</w:t>
      </w:r>
    </w:p>
    <w:p w14:paraId="6D8F0C13" w14:textId="63DA6FE3" w:rsidR="00AB16E7" w:rsidRDefault="00AB16E7" w:rsidP="009C3EEC"/>
    <w:p w14:paraId="36BB4051" w14:textId="224F2566" w:rsidR="00C73FB9" w:rsidRDefault="00C73FB9" w:rsidP="00C73FB9">
      <w:pPr>
        <w:pStyle w:val="Caption"/>
        <w:keepNext/>
      </w:pPr>
      <w:bookmarkStart w:id="28" w:name="_Toc50107443"/>
      <w:r>
        <w:lastRenderedPageBreak/>
        <w:t xml:space="preserve">Table </w:t>
      </w:r>
      <w:r w:rsidR="00B40AF3">
        <w:fldChar w:fldCharType="begin"/>
      </w:r>
      <w:r w:rsidR="00B40AF3">
        <w:instrText xml:space="preserve"> STYLEREF 1 \s </w:instrText>
      </w:r>
      <w:r w:rsidR="00B40AF3">
        <w:fldChar w:fldCharType="separate"/>
      </w:r>
      <w:r w:rsidR="005B39F8">
        <w:rPr>
          <w:noProof/>
        </w:rPr>
        <w:t>2</w:t>
      </w:r>
      <w:r w:rsidR="00B40AF3">
        <w:fldChar w:fldCharType="end"/>
      </w:r>
      <w:r w:rsidR="00B40AF3">
        <w:t>.</w:t>
      </w:r>
      <w:r w:rsidR="00B40AF3">
        <w:fldChar w:fldCharType="begin"/>
      </w:r>
      <w:r w:rsidR="00B40AF3">
        <w:instrText xml:space="preserve"> SEQ Table \* ARABIC \s 1 </w:instrText>
      </w:r>
      <w:r w:rsidR="00B40AF3">
        <w:fldChar w:fldCharType="separate"/>
      </w:r>
      <w:r w:rsidR="005B39F8">
        <w:rPr>
          <w:noProof/>
        </w:rPr>
        <w:t>1</w:t>
      </w:r>
      <w:r w:rsidR="00B40AF3">
        <w:fldChar w:fldCharType="end"/>
      </w:r>
      <w:r>
        <w:t>:</w:t>
      </w:r>
      <w:r w:rsidRPr="00C73FB9">
        <w:t xml:space="preserve"> </w:t>
      </w:r>
      <w:r w:rsidRPr="00C56098">
        <w:t xml:space="preserve">Advantages and Disadvantages of Video Conferencing </w:t>
      </w:r>
      <w:r>
        <w:t>(</w:t>
      </w:r>
      <w:r w:rsidRPr="0038202D">
        <w:t>Amanda, 2017; Heller, 2017; Hutt, 2017; Denstadli et al., 2011</w:t>
      </w:r>
      <w:r>
        <w:t>)</w:t>
      </w:r>
      <w:bookmarkEnd w:id="28"/>
    </w:p>
    <w:tbl>
      <w:tblPr>
        <w:tblStyle w:val="TableGrid"/>
        <w:tblW w:w="8222" w:type="dxa"/>
        <w:tblInd w:w="108" w:type="dxa"/>
        <w:tblLook w:val="04A0" w:firstRow="1" w:lastRow="0" w:firstColumn="1" w:lastColumn="0" w:noHBand="0" w:noVBand="1"/>
      </w:tblPr>
      <w:tblGrid>
        <w:gridCol w:w="8222"/>
      </w:tblGrid>
      <w:tr w:rsidR="00AB16E7" w:rsidRPr="0038202D" w14:paraId="3172DB52" w14:textId="77777777" w:rsidTr="00AB16E7">
        <w:tc>
          <w:tcPr>
            <w:tcW w:w="8222" w:type="dxa"/>
          </w:tcPr>
          <w:p w14:paraId="1C603235" w14:textId="6645EDB0" w:rsidR="00AB16E7" w:rsidRPr="00AB16E7" w:rsidRDefault="00AB16E7" w:rsidP="00EF310D">
            <w:r w:rsidRPr="00AB16E7">
              <w:t>Advantages of Video Conferencing</w:t>
            </w:r>
          </w:p>
        </w:tc>
      </w:tr>
      <w:tr w:rsidR="00AB16E7" w:rsidRPr="0038202D" w14:paraId="7D1F075E" w14:textId="77777777" w:rsidTr="00AB16E7">
        <w:tc>
          <w:tcPr>
            <w:tcW w:w="8222" w:type="dxa"/>
          </w:tcPr>
          <w:p w14:paraId="13D289BF" w14:textId="027904C6" w:rsidR="00AB16E7" w:rsidRPr="0038202D" w:rsidRDefault="00AB16E7" w:rsidP="00130716">
            <w:pPr>
              <w:pStyle w:val="ListParagraph"/>
              <w:numPr>
                <w:ilvl w:val="0"/>
                <w:numId w:val="9"/>
              </w:numPr>
              <w:ind w:left="318" w:hanging="318"/>
            </w:pPr>
            <w:r w:rsidRPr="0038202D">
              <w:t>Save time and cost to travel</w:t>
            </w:r>
          </w:p>
          <w:p w14:paraId="0EFB2A99" w14:textId="23ED8DCE" w:rsidR="00AB16E7" w:rsidRPr="0038202D" w:rsidRDefault="00AB16E7" w:rsidP="00130716">
            <w:pPr>
              <w:pStyle w:val="ListParagraph"/>
              <w:numPr>
                <w:ilvl w:val="0"/>
                <w:numId w:val="9"/>
              </w:numPr>
              <w:ind w:left="318" w:hanging="318"/>
            </w:pPr>
            <w:r w:rsidRPr="0038202D">
              <w:t>Enables greater freedom of thought and improves the communication</w:t>
            </w:r>
          </w:p>
          <w:p w14:paraId="549DEAA0" w14:textId="23ED7EB9" w:rsidR="00AB16E7" w:rsidRPr="0038202D" w:rsidRDefault="00AB16E7" w:rsidP="00130716">
            <w:pPr>
              <w:pStyle w:val="ListParagraph"/>
              <w:numPr>
                <w:ilvl w:val="0"/>
                <w:numId w:val="9"/>
              </w:numPr>
              <w:ind w:left="318" w:hanging="318"/>
            </w:pPr>
            <w:r w:rsidRPr="0038202D">
              <w:t>More convenient - allows users to communicate at any time and location</w:t>
            </w:r>
          </w:p>
          <w:p w14:paraId="6BF94470" w14:textId="5D104E43" w:rsidR="00AB16E7" w:rsidRDefault="00AB16E7" w:rsidP="00130716">
            <w:pPr>
              <w:pStyle w:val="ListParagraph"/>
              <w:numPr>
                <w:ilvl w:val="0"/>
                <w:numId w:val="9"/>
              </w:numPr>
              <w:ind w:left="318" w:hanging="318"/>
            </w:pPr>
            <w:r w:rsidRPr="0038202D">
              <w:t xml:space="preserve">Save the environment and climate </w:t>
            </w:r>
            <w:r>
              <w:t>by</w:t>
            </w:r>
            <w:r w:rsidRPr="0038202D">
              <w:t xml:space="preserve"> reduc</w:t>
            </w:r>
            <w:r>
              <w:t>ing</w:t>
            </w:r>
            <w:r w:rsidRPr="0038202D">
              <w:t xml:space="preserve"> </w:t>
            </w:r>
            <w:r w:rsidR="0071523D">
              <w:t xml:space="preserve">the </w:t>
            </w:r>
            <w:r w:rsidRPr="0038202D">
              <w:t xml:space="preserve">carbon footprint </w:t>
            </w:r>
          </w:p>
          <w:p w14:paraId="0B66AD9D" w14:textId="6A5FFE88" w:rsidR="00AB16E7" w:rsidRPr="0038202D" w:rsidRDefault="00AB16E7" w:rsidP="00130716">
            <w:pPr>
              <w:pStyle w:val="ListParagraph"/>
              <w:numPr>
                <w:ilvl w:val="0"/>
                <w:numId w:val="9"/>
              </w:numPr>
              <w:ind w:left="318" w:hanging="318"/>
            </w:pPr>
            <w:r w:rsidRPr="0038202D">
              <w:t>Save cost to rent a venue / facilities / equipment</w:t>
            </w:r>
          </w:p>
        </w:tc>
      </w:tr>
      <w:tr w:rsidR="00AB16E7" w:rsidRPr="0038202D" w14:paraId="39ECD8EF" w14:textId="77777777" w:rsidTr="00AB16E7">
        <w:tc>
          <w:tcPr>
            <w:tcW w:w="8222" w:type="dxa"/>
          </w:tcPr>
          <w:p w14:paraId="0F2FDAE2" w14:textId="4FA4F7AD" w:rsidR="00AB16E7" w:rsidRPr="0038202D" w:rsidRDefault="00AB16E7" w:rsidP="00EF310D">
            <w:r w:rsidRPr="0038202D">
              <w:t>Disadvantages of Video Conferencing</w:t>
            </w:r>
          </w:p>
        </w:tc>
      </w:tr>
      <w:tr w:rsidR="00AB16E7" w:rsidRPr="0038202D" w14:paraId="7116C69B" w14:textId="77777777" w:rsidTr="00AB16E7">
        <w:tc>
          <w:tcPr>
            <w:tcW w:w="8222" w:type="dxa"/>
          </w:tcPr>
          <w:p w14:paraId="59D09371" w14:textId="157A9D74" w:rsidR="00AB16E7" w:rsidRPr="0038202D" w:rsidRDefault="00AB16E7" w:rsidP="00130716">
            <w:pPr>
              <w:pStyle w:val="ListParagraph"/>
              <w:numPr>
                <w:ilvl w:val="0"/>
                <w:numId w:val="10"/>
              </w:numPr>
              <w:ind w:left="318" w:hanging="318"/>
            </w:pPr>
            <w:r w:rsidRPr="0038202D">
              <w:t>Some meeting/</w:t>
            </w:r>
            <w:r w:rsidR="006C6190">
              <w:t xml:space="preserve"> </w:t>
            </w:r>
            <w:r w:rsidRPr="0038202D">
              <w:t>work are not suitable for a video conference</w:t>
            </w:r>
          </w:p>
          <w:p w14:paraId="31B53450" w14:textId="6F57B14D" w:rsidR="00AB16E7" w:rsidRPr="0038202D" w:rsidRDefault="00AB16E7" w:rsidP="00130716">
            <w:pPr>
              <w:pStyle w:val="ListParagraph"/>
              <w:numPr>
                <w:ilvl w:val="0"/>
                <w:numId w:val="10"/>
              </w:numPr>
              <w:ind w:left="318" w:hanging="318"/>
            </w:pPr>
            <w:r w:rsidRPr="0038202D">
              <w:t>Technical and logistical problems may waste time</w:t>
            </w:r>
          </w:p>
          <w:p w14:paraId="5DDF44C0" w14:textId="7A5450DF" w:rsidR="00E93F5E" w:rsidRDefault="00AB16E7" w:rsidP="00130716">
            <w:pPr>
              <w:pStyle w:val="ListParagraph"/>
              <w:numPr>
                <w:ilvl w:val="0"/>
                <w:numId w:val="10"/>
              </w:numPr>
              <w:ind w:left="318" w:hanging="318"/>
            </w:pPr>
            <w:r w:rsidRPr="0038202D">
              <w:t>Not suitable for meetings with people who don’t know each other</w:t>
            </w:r>
          </w:p>
          <w:p w14:paraId="3AC8E270" w14:textId="1D3A2E92" w:rsidR="00AB16E7" w:rsidRPr="0038202D" w:rsidRDefault="00AB16E7" w:rsidP="00130716">
            <w:pPr>
              <w:pStyle w:val="ListParagraph"/>
              <w:numPr>
                <w:ilvl w:val="0"/>
                <w:numId w:val="10"/>
              </w:numPr>
              <w:ind w:left="318" w:hanging="318"/>
            </w:pPr>
            <w:r w:rsidRPr="0038202D">
              <w:t>High chance of multitasking which will not allow participants to fully concentrate on what is being shared in the meeting</w:t>
            </w:r>
          </w:p>
          <w:p w14:paraId="72F8067B" w14:textId="30E35B81" w:rsidR="00266192" w:rsidRDefault="00AB16E7" w:rsidP="00130716">
            <w:pPr>
              <w:pStyle w:val="ListParagraph"/>
              <w:numPr>
                <w:ilvl w:val="0"/>
                <w:numId w:val="10"/>
              </w:numPr>
              <w:ind w:left="318" w:hanging="318"/>
            </w:pPr>
            <w:r w:rsidRPr="0038202D">
              <w:t>The absence of non-verbal cues makes communication difficult</w:t>
            </w:r>
          </w:p>
          <w:p w14:paraId="47A3C704" w14:textId="626752E1" w:rsidR="00AB16E7" w:rsidRPr="0038202D" w:rsidRDefault="00266192" w:rsidP="00130716">
            <w:pPr>
              <w:pStyle w:val="ListParagraph"/>
              <w:numPr>
                <w:ilvl w:val="0"/>
                <w:numId w:val="10"/>
              </w:numPr>
              <w:ind w:left="318" w:hanging="318"/>
            </w:pPr>
            <w:r>
              <w:t xml:space="preserve">Easier to </w:t>
            </w:r>
            <w:r w:rsidR="00AB16E7" w:rsidRPr="0038202D">
              <w:t>misinterpret information or make incorrect assumptions</w:t>
            </w:r>
          </w:p>
        </w:tc>
      </w:tr>
    </w:tbl>
    <w:p w14:paraId="7BC26ED0" w14:textId="27672AC2" w:rsidR="00DC4191" w:rsidRDefault="00DC4191" w:rsidP="00AB16E7"/>
    <w:p w14:paraId="3BE019F0" w14:textId="6A9516E1" w:rsidR="008A6EEF" w:rsidRPr="0038202D" w:rsidRDefault="00A87EA7" w:rsidP="00A87EA7">
      <w:pPr>
        <w:pStyle w:val="Caption"/>
      </w:pPr>
      <w:bookmarkStart w:id="29" w:name="_Toc50107444"/>
      <w:r>
        <w:t xml:space="preserve">Table </w:t>
      </w:r>
      <w:r w:rsidR="00B40AF3">
        <w:fldChar w:fldCharType="begin"/>
      </w:r>
      <w:r w:rsidR="00B40AF3">
        <w:instrText xml:space="preserve"> STYLEREF 1 \s </w:instrText>
      </w:r>
      <w:r w:rsidR="00B40AF3">
        <w:fldChar w:fldCharType="separate"/>
      </w:r>
      <w:r w:rsidR="005B39F8">
        <w:rPr>
          <w:noProof/>
        </w:rPr>
        <w:t>2</w:t>
      </w:r>
      <w:r w:rsidR="00B40AF3">
        <w:fldChar w:fldCharType="end"/>
      </w:r>
      <w:r w:rsidR="00B40AF3">
        <w:t>.</w:t>
      </w:r>
      <w:r w:rsidR="00B40AF3">
        <w:fldChar w:fldCharType="begin"/>
      </w:r>
      <w:r w:rsidR="00B40AF3">
        <w:instrText xml:space="preserve"> SEQ Table \* ARABIC \s 1 </w:instrText>
      </w:r>
      <w:r w:rsidR="00B40AF3">
        <w:fldChar w:fldCharType="separate"/>
      </w:r>
      <w:r w:rsidR="005B39F8">
        <w:rPr>
          <w:noProof/>
        </w:rPr>
        <w:t>2</w:t>
      </w:r>
      <w:r w:rsidR="00B40AF3">
        <w:fldChar w:fldCharType="end"/>
      </w:r>
      <w:r>
        <w:t xml:space="preserve">: </w:t>
      </w:r>
      <w:r w:rsidR="008A6EEF" w:rsidRPr="00C56098">
        <w:t xml:space="preserve">Advantages and Disadvantages of </w:t>
      </w:r>
      <w:r w:rsidR="0071523D">
        <w:t xml:space="preserve">the </w:t>
      </w:r>
      <w:r w:rsidR="008A6EEF" w:rsidRPr="00C56098">
        <w:t>Face-to-Face meeting</w:t>
      </w:r>
      <w:r w:rsidR="008A6EEF">
        <w:t xml:space="preserve"> (</w:t>
      </w:r>
      <w:r w:rsidR="008A6EEF" w:rsidRPr="0038202D">
        <w:t>Amanda, 2017; Heller, 2017; Denstadli et al., 2011</w:t>
      </w:r>
      <w:r w:rsidR="008A6EEF">
        <w:t>)</w:t>
      </w:r>
      <w:bookmarkEnd w:id="29"/>
    </w:p>
    <w:tbl>
      <w:tblPr>
        <w:tblStyle w:val="TableGrid"/>
        <w:tblW w:w="8222" w:type="dxa"/>
        <w:tblInd w:w="108" w:type="dxa"/>
        <w:tblLook w:val="04A0" w:firstRow="1" w:lastRow="0" w:firstColumn="1" w:lastColumn="0" w:noHBand="0" w:noVBand="1"/>
      </w:tblPr>
      <w:tblGrid>
        <w:gridCol w:w="8222"/>
      </w:tblGrid>
      <w:tr w:rsidR="00DC4191" w:rsidRPr="0038202D" w14:paraId="70F464DD" w14:textId="77777777" w:rsidTr="00DC4191">
        <w:tc>
          <w:tcPr>
            <w:tcW w:w="8222" w:type="dxa"/>
          </w:tcPr>
          <w:p w14:paraId="51C0EA96" w14:textId="603F25D7" w:rsidR="00DC4191" w:rsidRPr="0038202D" w:rsidRDefault="00DC4191" w:rsidP="00EF310D">
            <w:r w:rsidRPr="0038202D">
              <w:t>Advantages of Face-to-Face Meeting</w:t>
            </w:r>
          </w:p>
        </w:tc>
      </w:tr>
      <w:tr w:rsidR="00AB16E7" w:rsidRPr="0038202D" w14:paraId="570C1CFD" w14:textId="77777777" w:rsidTr="00DC4191">
        <w:tc>
          <w:tcPr>
            <w:tcW w:w="8222" w:type="dxa"/>
          </w:tcPr>
          <w:p w14:paraId="6D33F9F9" w14:textId="77777777" w:rsidR="00DC4191" w:rsidRDefault="00AB16E7" w:rsidP="00130716">
            <w:pPr>
              <w:pStyle w:val="ListParagraph"/>
              <w:numPr>
                <w:ilvl w:val="0"/>
                <w:numId w:val="11"/>
              </w:numPr>
              <w:ind w:left="318" w:hanging="284"/>
            </w:pPr>
            <w:r w:rsidRPr="0038202D">
              <w:t xml:space="preserve">Helps to develop trust and easier to convince someone </w:t>
            </w:r>
          </w:p>
          <w:p w14:paraId="0CC68742" w14:textId="6BC7DB46" w:rsidR="00AB16E7" w:rsidRPr="0038202D" w:rsidRDefault="00AB16E7" w:rsidP="00130716">
            <w:pPr>
              <w:pStyle w:val="ListParagraph"/>
              <w:numPr>
                <w:ilvl w:val="0"/>
                <w:numId w:val="11"/>
              </w:numPr>
              <w:ind w:left="318" w:hanging="284"/>
            </w:pPr>
            <w:r w:rsidRPr="0038202D">
              <w:t xml:space="preserve">People can express themselves by using body language, gestures and words </w:t>
            </w:r>
          </w:p>
          <w:p w14:paraId="373FB616" w14:textId="4AEBBC00" w:rsidR="00AB16E7" w:rsidRPr="0038202D" w:rsidRDefault="00AB16E7" w:rsidP="00130716">
            <w:pPr>
              <w:pStyle w:val="ListParagraph"/>
              <w:numPr>
                <w:ilvl w:val="0"/>
                <w:numId w:val="11"/>
              </w:numPr>
              <w:ind w:left="318" w:hanging="284"/>
            </w:pPr>
            <w:r w:rsidRPr="0038202D">
              <w:t>Get instant feedback and response, reduce misunderstandings</w:t>
            </w:r>
          </w:p>
          <w:p w14:paraId="22392BEE" w14:textId="7FB94874" w:rsidR="00AB16E7" w:rsidRPr="0038202D" w:rsidRDefault="00AB16E7" w:rsidP="00130716">
            <w:pPr>
              <w:pStyle w:val="ListParagraph"/>
              <w:numPr>
                <w:ilvl w:val="0"/>
                <w:numId w:val="11"/>
              </w:numPr>
              <w:ind w:left="318" w:hanging="284"/>
            </w:pPr>
            <w:r w:rsidRPr="0038202D">
              <w:t xml:space="preserve">Low chance of multitasking and meetings are more engaging which will help </w:t>
            </w:r>
            <w:r w:rsidR="00B01E92">
              <w:t xml:space="preserve">the </w:t>
            </w:r>
            <w:r w:rsidRPr="0038202D">
              <w:t xml:space="preserve">participant to focus easier </w:t>
            </w:r>
          </w:p>
          <w:p w14:paraId="06571D4F" w14:textId="3F4EC660" w:rsidR="00AB16E7" w:rsidRPr="0038202D" w:rsidRDefault="00AB16E7" w:rsidP="00130716">
            <w:pPr>
              <w:pStyle w:val="ListParagraph"/>
              <w:numPr>
                <w:ilvl w:val="0"/>
                <w:numId w:val="11"/>
              </w:numPr>
              <w:ind w:left="318" w:hanging="284"/>
            </w:pPr>
            <w:r w:rsidRPr="0038202D">
              <w:t xml:space="preserve">Create a great positive impression as </w:t>
            </w:r>
            <w:r w:rsidR="00B01E92">
              <w:t xml:space="preserve">a </w:t>
            </w:r>
            <w:r w:rsidRPr="0038202D">
              <w:t>client may appreciate the efforts to visit them personally</w:t>
            </w:r>
          </w:p>
        </w:tc>
      </w:tr>
      <w:tr w:rsidR="00DC4191" w:rsidRPr="0038202D" w14:paraId="12491AAD" w14:textId="77777777" w:rsidTr="00DC4191">
        <w:tc>
          <w:tcPr>
            <w:tcW w:w="8222" w:type="dxa"/>
          </w:tcPr>
          <w:p w14:paraId="0D305567" w14:textId="47B009BF" w:rsidR="00DC4191" w:rsidRPr="0038202D" w:rsidRDefault="00DC4191" w:rsidP="00EF310D">
            <w:r w:rsidRPr="0038202D">
              <w:t>Disadvantages of Face-to-Face Meeting</w:t>
            </w:r>
          </w:p>
        </w:tc>
      </w:tr>
      <w:tr w:rsidR="00AB16E7" w:rsidRPr="0038202D" w14:paraId="255546C7" w14:textId="77777777" w:rsidTr="00DC4191">
        <w:tc>
          <w:tcPr>
            <w:tcW w:w="8222" w:type="dxa"/>
          </w:tcPr>
          <w:p w14:paraId="361303E2" w14:textId="1EFC6287" w:rsidR="00AB16E7" w:rsidRPr="0038202D" w:rsidRDefault="00AB16E7" w:rsidP="00130716">
            <w:pPr>
              <w:pStyle w:val="ListParagraph"/>
              <w:numPr>
                <w:ilvl w:val="0"/>
                <w:numId w:val="12"/>
              </w:numPr>
              <w:ind w:left="318" w:hanging="284"/>
            </w:pPr>
            <w:r w:rsidRPr="0038202D">
              <w:t>Travel cost is too expensive</w:t>
            </w:r>
          </w:p>
          <w:p w14:paraId="1288CE0B" w14:textId="0E35A5FC" w:rsidR="00AB16E7" w:rsidRPr="0038202D" w:rsidRDefault="00AB16E7" w:rsidP="00130716">
            <w:pPr>
              <w:pStyle w:val="ListParagraph"/>
              <w:numPr>
                <w:ilvl w:val="0"/>
                <w:numId w:val="12"/>
              </w:numPr>
              <w:ind w:left="318" w:hanging="284"/>
            </w:pPr>
            <w:r w:rsidRPr="0038202D">
              <w:t xml:space="preserve">Not suitable for large organizations or </w:t>
            </w:r>
            <w:r w:rsidR="00B01E92">
              <w:t xml:space="preserve">a </w:t>
            </w:r>
            <w:r w:rsidRPr="0038202D">
              <w:t xml:space="preserve">large group of people when they are located </w:t>
            </w:r>
            <w:r w:rsidR="00B01E92">
              <w:t>in</w:t>
            </w:r>
            <w:r w:rsidRPr="0038202D">
              <w:t xml:space="preserve"> different places or countries.</w:t>
            </w:r>
          </w:p>
        </w:tc>
      </w:tr>
    </w:tbl>
    <w:p w14:paraId="4226A3D9" w14:textId="4C0EE36F" w:rsidR="00DC4191" w:rsidRDefault="00DC4191" w:rsidP="007A2D9C"/>
    <w:p w14:paraId="7237F808" w14:textId="3B2D6DB8" w:rsidR="00920337" w:rsidRDefault="003A6F47" w:rsidP="003A6F47">
      <w:pPr>
        <w:ind w:firstLine="720"/>
      </w:pPr>
      <w:r w:rsidRPr="0038202D">
        <w:lastRenderedPageBreak/>
        <w:t>In conclusion, both videos conferencing and face-to-face meetings have distinct pro and con. Therefore, organizations can combine these two alternatives to conduct meetings. Through this survey, it shows that travel constraint, meeting content and social relationship are factors to influence decisions to select the mode of communication.</w:t>
      </w:r>
      <w:r>
        <w:t xml:space="preserve"> </w:t>
      </w:r>
      <w:r w:rsidRPr="0038202D">
        <w:t>Thus, organizations must select the mode of communication according to the needs and constraints.</w:t>
      </w:r>
    </w:p>
    <w:p w14:paraId="0EE40FF2" w14:textId="1952F299" w:rsidR="003A6F47" w:rsidRDefault="00920337" w:rsidP="00920337">
      <w:pPr>
        <w:spacing w:line="240" w:lineRule="auto"/>
        <w:jc w:val="left"/>
      </w:pPr>
      <w:r>
        <w:br w:type="page"/>
      </w:r>
    </w:p>
    <w:p w14:paraId="7691AD25" w14:textId="12C14E9F" w:rsidR="007A2D9C" w:rsidRDefault="00F16AED" w:rsidP="00F16AED">
      <w:pPr>
        <w:pStyle w:val="Heading4"/>
      </w:pPr>
      <w:bookmarkStart w:id="30" w:name="_Toc50084349"/>
      <w:bookmarkStart w:id="31" w:name="_Hlk49964463"/>
      <w:r>
        <w:lastRenderedPageBreak/>
        <w:t>Existing Video Conferencing System</w:t>
      </w:r>
      <w:bookmarkEnd w:id="30"/>
    </w:p>
    <w:bookmarkEnd w:id="31"/>
    <w:p w14:paraId="4454D3CC" w14:textId="46BD5ACD" w:rsidR="00F84ACE" w:rsidRDefault="00F84ACE" w:rsidP="00F84ACE">
      <w:r>
        <w:t>The</w:t>
      </w:r>
      <w:r w:rsidR="00D006B5">
        <w:t>s</w:t>
      </w:r>
      <w:r>
        <w:t>e</w:t>
      </w:r>
      <w:r w:rsidR="00B01E92">
        <w:t xml:space="preserve"> </w:t>
      </w:r>
      <w:r>
        <w:t>three applications being studied in this section</w:t>
      </w:r>
      <w:r w:rsidR="00DE00FB">
        <w:t xml:space="preserve">. The </w:t>
      </w:r>
      <w:r>
        <w:t>useful</w:t>
      </w:r>
      <w:r w:rsidR="00DE00FB">
        <w:t xml:space="preserve"> </w:t>
      </w:r>
      <w:r>
        <w:t>features of the studied applications are extracted out and will be incorporated into the</w:t>
      </w:r>
    </w:p>
    <w:p w14:paraId="1CF1E0B0" w14:textId="054E15A6" w:rsidR="00F84ACE" w:rsidRPr="00F84ACE" w:rsidRDefault="00F84ACE" w:rsidP="00F84ACE">
      <w:r>
        <w:t>proposed system.</w:t>
      </w:r>
    </w:p>
    <w:p w14:paraId="7A103D2E" w14:textId="4BA94915" w:rsidR="00F16AED" w:rsidRDefault="00F16AED" w:rsidP="00130716">
      <w:pPr>
        <w:pStyle w:val="ListParagraph"/>
        <w:numPr>
          <w:ilvl w:val="0"/>
          <w:numId w:val="13"/>
        </w:numPr>
        <w:ind w:left="851" w:hanging="851"/>
      </w:pPr>
      <w:r>
        <w:t>Zoom</w:t>
      </w:r>
    </w:p>
    <w:p w14:paraId="38657A6E" w14:textId="339A37BF" w:rsidR="009A0224" w:rsidRPr="00F16AED" w:rsidRDefault="009A0224" w:rsidP="009A0224">
      <w:r w:rsidRPr="009A0224">
        <w:t>Adopted from &lt;</w:t>
      </w:r>
      <w:hyperlink r:id="rId15" w:history="1">
        <w:r w:rsidR="00CC5F64">
          <w:rPr>
            <w:rStyle w:val="Hyperlink"/>
          </w:rPr>
          <w:t>https://zoom.us/</w:t>
        </w:r>
      </w:hyperlink>
      <w:r w:rsidRPr="009A0224">
        <w:t>&gt;</w:t>
      </w:r>
    </w:p>
    <w:p w14:paraId="0271DF51" w14:textId="292F861C" w:rsidR="002843A5" w:rsidRDefault="002843A5" w:rsidP="00DE00FB">
      <w:r w:rsidRPr="002843A5">
        <w:t xml:space="preserve">Zoom is </w:t>
      </w:r>
      <w:r w:rsidR="00012479">
        <w:t>a</w:t>
      </w:r>
      <w:r w:rsidRPr="002843A5">
        <w:t xml:space="preserve"> </w:t>
      </w:r>
      <w:r w:rsidR="007B4AEC">
        <w:t xml:space="preserve">popular </w:t>
      </w:r>
      <w:r w:rsidRPr="002843A5">
        <w:t xml:space="preserve">video conferencing </w:t>
      </w:r>
      <w:r w:rsidR="00012479" w:rsidRPr="002843A5">
        <w:t>platform</w:t>
      </w:r>
      <w:r w:rsidRPr="002843A5">
        <w:t xml:space="preserve">. Zoom was founded by Eric Yuan in 2011 and launched in 2013. Zoom is a subscription-based service that provides various plan like Zoom Meeting, Zoom for Education and Zoom for Telehealth. Video sessions in Zoom are like sessions conducted in a traditional meeting, where a group of people meet to discuss, brainstorm and collaborate. A user has either a free or paid license can set up a video session to engage in real-time, private, and group discussions using Zoom. </w:t>
      </w:r>
    </w:p>
    <w:p w14:paraId="7A2358E8" w14:textId="26E2F4CC" w:rsidR="006679E7" w:rsidRDefault="00FD711E" w:rsidP="00DE00FB">
      <w:r>
        <w:tab/>
      </w:r>
      <w:r w:rsidRPr="00FD711E">
        <w:t xml:space="preserve">A user can create a free Zoom account by linking to his Google account. The user can download the Zoom app on a computer or </w:t>
      </w:r>
      <w:r w:rsidR="00D006B5">
        <w:t xml:space="preserve">a </w:t>
      </w:r>
      <w:r w:rsidRPr="00FD711E">
        <w:t>mobile phone or open Zoom a web browser.</w:t>
      </w:r>
      <w:r w:rsidR="002A6D65" w:rsidRPr="002A6D65">
        <w:t xml:space="preserve"> </w:t>
      </w:r>
      <w:r w:rsidR="00BF0ADC" w:rsidRPr="00BF0ADC">
        <w:t>To host a meeting, a user must first log in the Zoom account. The user can join a meeting without signing in as shown in Figur</w:t>
      </w:r>
      <w:r w:rsidR="008579B4">
        <w:t>e 2.1</w:t>
      </w:r>
      <w:r w:rsidR="00BF0ADC" w:rsidRPr="00BF0ADC">
        <w:t>. Zoom uses the room system, where the user can create one URL that represents a meeting room. The attendees can just click to the URL to join a meeting from anywhere. When joining a meeting, the attendees can choose to turn their video or microphone on or off. Zoom allow</w:t>
      </w:r>
      <w:r w:rsidR="00D006B5">
        <w:t>s</w:t>
      </w:r>
      <w:r w:rsidR="00BF0ADC" w:rsidRPr="00BF0ADC">
        <w:t xml:space="preserve"> user to test the speaker, microphone and video before joining a meeting</w:t>
      </w:r>
      <w:r w:rsidR="00B96FB0">
        <w:t xml:space="preserve"> as shown in </w:t>
      </w:r>
      <w:r w:rsidR="00E71CF5">
        <w:t>Figure 2.2.</w:t>
      </w:r>
      <w:r w:rsidR="00BF0ADC" w:rsidRPr="00BF0ADC">
        <w:t xml:space="preserve"> Zoom can support up to 500 participants in a group video conference.</w:t>
      </w:r>
    </w:p>
    <w:p w14:paraId="5D97DB66" w14:textId="09C501C7" w:rsidR="00D37DF1" w:rsidRDefault="00D37DF1" w:rsidP="00D37DF1">
      <w:pPr>
        <w:ind w:firstLine="720"/>
      </w:pPr>
      <w:r w:rsidRPr="0038202D">
        <w:t>Zoom provides a virtual background feature which enable</w:t>
      </w:r>
      <w:r w:rsidR="00D006B5">
        <w:t>s</w:t>
      </w:r>
      <w:r w:rsidRPr="0038202D">
        <w:t xml:space="preserve"> the user to show a picture or video as the virtual background during a meeting. However, this feature requires the user to have a green colour background and uniform lighting to achieve the best effect.</w:t>
      </w:r>
      <w:r w:rsidR="00C10A85">
        <w:t xml:space="preserve"> Figure 2.3 shows how the user can upload a</w:t>
      </w:r>
      <w:r w:rsidR="00D006B5">
        <w:t>n</w:t>
      </w:r>
      <w:r w:rsidR="00C10A85">
        <w:t xml:space="preserve"> image </w:t>
      </w:r>
      <w:r w:rsidR="0087574F">
        <w:t>or video as a virtual background.</w:t>
      </w:r>
    </w:p>
    <w:p w14:paraId="429345B5" w14:textId="4BBDE2F6" w:rsidR="0097140C" w:rsidRDefault="006679E7" w:rsidP="0097140C">
      <w:pPr>
        <w:ind w:firstLine="720"/>
      </w:pPr>
      <w:r w:rsidRPr="006679E7">
        <w:t>Zoom provides multiple screen sharing to support presentations</w:t>
      </w:r>
      <w:r w:rsidR="00EE1F86">
        <w:t xml:space="preserve"> during a virtual meeting</w:t>
      </w:r>
      <w:r w:rsidRPr="006679E7">
        <w:t>. While in a meeting, the user has three options to share the screen: Basic, Advanced and Files as shown in Figure</w:t>
      </w:r>
      <w:r w:rsidR="0097140C">
        <w:t xml:space="preserve"> 2.4</w:t>
      </w:r>
      <w:r w:rsidRPr="006679E7">
        <w:t xml:space="preserve">. The basic screen share means the user can share either the full screen, a specific application window, a part of the screen, whiteboard or iPhone/iPad screen. For the advanced screen share, the user can either share a portion of the screen, the computer’s music or sound, or the </w:t>
      </w:r>
      <w:r w:rsidRPr="006679E7">
        <w:lastRenderedPageBreak/>
        <w:t xml:space="preserve">content of a secondary camera connected to the computer. The files screen share means </w:t>
      </w:r>
      <w:r w:rsidR="00D006B5">
        <w:t xml:space="preserve">to </w:t>
      </w:r>
      <w:r w:rsidRPr="006679E7">
        <w:t>share a file from a third-party sharing device.</w:t>
      </w:r>
    </w:p>
    <w:p w14:paraId="3B4C6A85" w14:textId="43C80729" w:rsidR="00B41BF7" w:rsidRDefault="0097140C" w:rsidP="00264EF0">
      <w:pPr>
        <w:ind w:firstLine="720"/>
      </w:pPr>
      <w:r w:rsidRPr="0038202D">
        <w:t xml:space="preserve">After </w:t>
      </w:r>
      <w:r w:rsidR="00D006B5">
        <w:t xml:space="preserve">the </w:t>
      </w:r>
      <w:r w:rsidRPr="0038202D">
        <w:t>user select to share the screen or whiteboard, Zoom will show the annotation tools</w:t>
      </w:r>
      <w:r>
        <w:t xml:space="preserve"> as shown in Figure 2.5.</w:t>
      </w:r>
      <w:r w:rsidRPr="0038202D">
        <w:t xml:space="preserve"> Zoom’s annotation tools enable the participants in a meeting to annotate on a shared screen or a whiteboard. It helps the brainstorming and work</w:t>
      </w:r>
      <w:r w:rsidR="00D006B5">
        <w:t>s</w:t>
      </w:r>
      <w:r w:rsidRPr="0038202D">
        <w:t xml:space="preserve"> planning in a meeting as easy as possible. The user can insert a drawing, a text, a stamp or highlight an area. The user can also customize the format of the annotation tools</w:t>
      </w:r>
      <w:r w:rsidR="00D006B5">
        <w:t>,</w:t>
      </w:r>
      <w:r w:rsidRPr="0038202D">
        <w:t xml:space="preserve"> for example</w:t>
      </w:r>
      <w:r w:rsidR="00D006B5">
        <w:t>,</w:t>
      </w:r>
      <w:r w:rsidRPr="0038202D">
        <w:t xml:space="preserve"> the font style, font type, line width and colour. Zoom also provide</w:t>
      </w:r>
      <w:r w:rsidR="00D006B5">
        <w:t>s</w:t>
      </w:r>
      <w:r w:rsidRPr="0038202D">
        <w:t xml:space="preserve"> a feature where the user can save the shared screen or whiteboard with the annotations in PDF or PNG format.</w:t>
      </w:r>
    </w:p>
    <w:p w14:paraId="45BCAE9B" w14:textId="2EF5FE83" w:rsidR="00FD711E" w:rsidRDefault="00336F96" w:rsidP="006679E7">
      <w:pPr>
        <w:ind w:firstLine="720"/>
      </w:pPr>
      <w:r w:rsidRPr="00336F96">
        <w:t>Zoom allows a user to record meeting audio and video locally to the computer. A licensed user can also record the meeting to the Zoom cloud and access the files on the cloud.</w:t>
      </w:r>
      <w:r w:rsidR="00B41BF7" w:rsidRPr="00B41BF7">
        <w:t xml:space="preserve"> By default, Zoom will reduce background noise automatically. However, if the environment is too noisy, the user can remove the background noise by chang</w:t>
      </w:r>
      <w:r w:rsidR="00D006B5">
        <w:t>ing</w:t>
      </w:r>
      <w:r w:rsidR="00B41BF7" w:rsidRPr="00B41BF7">
        <w:t xml:space="preserve"> the background noise </w:t>
      </w:r>
      <w:r w:rsidR="00E347FE">
        <w:t>s</w:t>
      </w:r>
      <w:r w:rsidR="00E347FE" w:rsidRPr="00B41BF7">
        <w:t>up</w:t>
      </w:r>
      <w:r w:rsidR="00E347FE">
        <w:t>p</w:t>
      </w:r>
      <w:r w:rsidR="00E347FE" w:rsidRPr="00B41BF7">
        <w:t>ress</w:t>
      </w:r>
      <w:r w:rsidR="00E347FE">
        <w:t>ion</w:t>
      </w:r>
      <w:r w:rsidR="00E347FE" w:rsidRPr="00B41BF7">
        <w:t xml:space="preserve"> </w:t>
      </w:r>
      <w:r w:rsidR="00B41BF7" w:rsidRPr="00B41BF7">
        <w:t>level</w:t>
      </w:r>
      <w:r w:rsidR="00264EF0">
        <w:t xml:space="preserve"> as shown in Figure 2.6.</w:t>
      </w:r>
    </w:p>
    <w:p w14:paraId="4744A2FD" w14:textId="01A5942E" w:rsidR="00C21250" w:rsidRDefault="00EB7E1E" w:rsidP="00EB7E1E">
      <w:pPr>
        <w:ind w:firstLine="720"/>
      </w:pPr>
      <w:r>
        <w:t xml:space="preserve">By default, Zoom will save the internal users of same Zoom account and organization in All Contacts section. </w:t>
      </w:r>
      <w:r w:rsidR="00EF56B2">
        <w:t>T</w:t>
      </w:r>
      <w:r>
        <w:t xml:space="preserve">he user </w:t>
      </w:r>
      <w:r w:rsidRPr="003E565B">
        <w:t xml:space="preserve">can send direct messages to </w:t>
      </w:r>
      <w:r w:rsidR="00D006B5">
        <w:t xml:space="preserve">the </w:t>
      </w:r>
      <w:r w:rsidRPr="003E565B">
        <w:t>member</w:t>
      </w:r>
      <w:r>
        <w:t xml:space="preserve"> </w:t>
      </w:r>
      <w:r w:rsidR="00E347FE">
        <w:t>o</w:t>
      </w:r>
      <w:r>
        <w:t xml:space="preserve">n the same channel. The user may add </w:t>
      </w:r>
      <w:r w:rsidR="00E347FE">
        <w:t xml:space="preserve">an </w:t>
      </w:r>
      <w:r>
        <w:t>external user as a contact by specifying their email address. Zoom also allows the user to sync the contact with a third-party service or the user’s phone contact. The user can star important contact to quickly access a contact.</w:t>
      </w:r>
      <w:r w:rsidR="00C21250" w:rsidRPr="00C21250">
        <w:t xml:space="preserve"> </w:t>
      </w:r>
    </w:p>
    <w:p w14:paraId="03D33E3F" w14:textId="33193AC5" w:rsidR="003404FB" w:rsidRDefault="00C21250" w:rsidP="003404FB">
      <w:pPr>
        <w:ind w:firstLine="720"/>
      </w:pPr>
      <w:r w:rsidRPr="00C21250">
        <w:t>Zoom provides chat features that allow user to send messages in a meeting, private individual message or group messages. The user can also edit, share, copy, star and delete a message. The user can also react to a message by adding an emoji below the message</w:t>
      </w:r>
      <w:r w:rsidR="00B41BF7">
        <w:t xml:space="preserve"> </w:t>
      </w:r>
      <w:r w:rsidR="003C0770">
        <w:t>as shown in Figure</w:t>
      </w:r>
      <w:r w:rsidR="00492D04">
        <w:t xml:space="preserve"> 2.7</w:t>
      </w:r>
      <w:r w:rsidR="003C0770">
        <w:t>.</w:t>
      </w:r>
    </w:p>
    <w:p w14:paraId="0EFC1BDB" w14:textId="415348B6" w:rsidR="008579B4" w:rsidRDefault="003404FB" w:rsidP="003404FB">
      <w:pPr>
        <w:ind w:firstLine="720"/>
      </w:pPr>
      <w:r w:rsidRPr="0038202D">
        <w:t xml:space="preserve">Zoom offers </w:t>
      </w:r>
      <w:r w:rsidR="00FC6E07">
        <w:t>a feature</w:t>
      </w:r>
      <w:r w:rsidRPr="0038202D">
        <w:t xml:space="preserve"> to schedule a meeting. The</w:t>
      </w:r>
      <w:r w:rsidR="006710F5">
        <w:t xml:space="preserve"> user</w:t>
      </w:r>
      <w:r>
        <w:t xml:space="preserve"> </w:t>
      </w:r>
      <w:r w:rsidRPr="0038202D">
        <w:t>can schedule a meeting by enter</w:t>
      </w:r>
      <w:r w:rsidR="00E347FE">
        <w:t>ing</w:t>
      </w:r>
      <w:r w:rsidRPr="0038202D">
        <w:t xml:space="preserve"> a topic, description, start date and time, duration, time zone and choose the meeting settings like allow participants to join the meeting before </w:t>
      </w:r>
      <w:r w:rsidR="00E347FE">
        <w:t xml:space="preserve">the </w:t>
      </w:r>
      <w:r w:rsidRPr="0038202D">
        <w:t>host, only authenticated users are allow</w:t>
      </w:r>
      <w:r w:rsidR="00E347FE">
        <w:t>ed</w:t>
      </w:r>
      <w:r w:rsidRPr="0038202D">
        <w:t xml:space="preserve"> to join the meeting and so on.</w:t>
      </w:r>
    </w:p>
    <w:p w14:paraId="6D824214" w14:textId="392DF0C7" w:rsidR="0026788F" w:rsidRDefault="0026788F" w:rsidP="003404FB">
      <w:pPr>
        <w:ind w:firstLine="720"/>
      </w:pPr>
    </w:p>
    <w:p w14:paraId="327AD158" w14:textId="2CBDE8A6" w:rsidR="0026788F" w:rsidRDefault="0026788F" w:rsidP="003404FB">
      <w:pPr>
        <w:ind w:firstLine="720"/>
      </w:pPr>
    </w:p>
    <w:p w14:paraId="0C92ED51" w14:textId="7BA6FB10" w:rsidR="0026788F" w:rsidRDefault="0026788F" w:rsidP="003404FB">
      <w:pPr>
        <w:ind w:firstLine="720"/>
      </w:pPr>
    </w:p>
    <w:p w14:paraId="4FFA8F52" w14:textId="5A591607" w:rsidR="0026788F" w:rsidRDefault="0026788F" w:rsidP="003404FB">
      <w:pPr>
        <w:ind w:firstLine="720"/>
      </w:pPr>
    </w:p>
    <w:p w14:paraId="6DB00CCD" w14:textId="15E80CBC" w:rsidR="0026788F" w:rsidRDefault="0026788F" w:rsidP="003404FB">
      <w:pPr>
        <w:ind w:firstLine="720"/>
      </w:pPr>
    </w:p>
    <w:p w14:paraId="023D504F" w14:textId="6E3014EC" w:rsidR="0026788F" w:rsidRDefault="0026788F" w:rsidP="00AC1EF2">
      <w:pPr>
        <w:ind w:firstLine="720"/>
        <w:jc w:val="center"/>
      </w:pPr>
      <w:r>
        <w:rPr>
          <w:noProof/>
        </w:rPr>
        <w:lastRenderedPageBreak/>
        <w:drawing>
          <wp:inline distT="0" distB="0" distL="0" distR="0" wp14:anchorId="4B20FF61" wp14:editId="7DA75B6D">
            <wp:extent cx="2597150" cy="2261870"/>
            <wp:effectExtent l="19050" t="1905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97150" cy="2261870"/>
                    </a:xfrm>
                    <a:prstGeom prst="rect">
                      <a:avLst/>
                    </a:prstGeom>
                    <a:noFill/>
                    <a:ln>
                      <a:solidFill>
                        <a:schemeClr val="tx1"/>
                      </a:solidFill>
                    </a:ln>
                  </pic:spPr>
                </pic:pic>
              </a:graphicData>
            </a:graphic>
          </wp:inline>
        </w:drawing>
      </w:r>
    </w:p>
    <w:p w14:paraId="459F8B15" w14:textId="10CE2A47" w:rsidR="00AC1EF2" w:rsidRPr="00C56098" w:rsidRDefault="00A87EA7" w:rsidP="00A87EA7">
      <w:pPr>
        <w:pStyle w:val="Caption"/>
        <w:jc w:val="center"/>
      </w:pPr>
      <w:bookmarkStart w:id="32" w:name="_Toc50087096"/>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w:t>
      </w:r>
      <w:r w:rsidR="00663AE5">
        <w:fldChar w:fldCharType="end"/>
      </w:r>
      <w:r w:rsidR="00AC1EF2" w:rsidRPr="00C56098">
        <w:t>: Join a Meeting as a Guest</w:t>
      </w:r>
      <w:bookmarkEnd w:id="32"/>
    </w:p>
    <w:tbl>
      <w:tblPr>
        <w:tblStyle w:val="TableGrid"/>
        <w:tblW w:w="0" w:type="auto"/>
        <w:jc w:val="center"/>
        <w:tblLook w:val="04A0" w:firstRow="1" w:lastRow="0" w:firstColumn="1" w:lastColumn="0" w:noHBand="0" w:noVBand="1"/>
      </w:tblPr>
      <w:tblGrid>
        <w:gridCol w:w="4286"/>
        <w:gridCol w:w="4153"/>
      </w:tblGrid>
      <w:tr w:rsidR="00F55567" w:rsidRPr="00C56098" w14:paraId="06CB4025" w14:textId="77777777" w:rsidTr="00F55567">
        <w:trPr>
          <w:jc w:val="center"/>
        </w:trPr>
        <w:tc>
          <w:tcPr>
            <w:tcW w:w="4508" w:type="dxa"/>
          </w:tcPr>
          <w:p w14:paraId="747EA104" w14:textId="77777777" w:rsidR="00F55567" w:rsidRPr="00C56098" w:rsidRDefault="00F55567" w:rsidP="00F07626">
            <w:r w:rsidRPr="00C56098">
              <w:rPr>
                <w:noProof/>
              </w:rPr>
              <w:drawing>
                <wp:inline distT="0" distB="0" distL="0" distR="0" wp14:anchorId="3E687D7E" wp14:editId="49A33180">
                  <wp:extent cx="2804160" cy="22479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04160" cy="2247900"/>
                          </a:xfrm>
                          <a:prstGeom prst="rect">
                            <a:avLst/>
                          </a:prstGeom>
                        </pic:spPr>
                      </pic:pic>
                    </a:graphicData>
                  </a:graphic>
                </wp:inline>
              </w:drawing>
            </w:r>
          </w:p>
        </w:tc>
        <w:tc>
          <w:tcPr>
            <w:tcW w:w="4508" w:type="dxa"/>
          </w:tcPr>
          <w:p w14:paraId="38F414B5" w14:textId="77777777" w:rsidR="00F55567" w:rsidRPr="00C56098" w:rsidRDefault="00F55567" w:rsidP="00F07626">
            <w:r w:rsidRPr="00C56098">
              <w:rPr>
                <w:noProof/>
              </w:rPr>
              <w:drawing>
                <wp:inline distT="0" distB="0" distL="0" distR="0" wp14:anchorId="14AED677" wp14:editId="12665A57">
                  <wp:extent cx="2712720" cy="22479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12720" cy="2247900"/>
                          </a:xfrm>
                          <a:prstGeom prst="rect">
                            <a:avLst/>
                          </a:prstGeom>
                        </pic:spPr>
                      </pic:pic>
                    </a:graphicData>
                  </a:graphic>
                </wp:inline>
              </w:drawing>
            </w:r>
          </w:p>
        </w:tc>
      </w:tr>
    </w:tbl>
    <w:p w14:paraId="32DD7282" w14:textId="5D626E76" w:rsidR="00F55567" w:rsidRPr="00C56098" w:rsidRDefault="00A87EA7" w:rsidP="00A87EA7">
      <w:pPr>
        <w:pStyle w:val="Caption"/>
        <w:jc w:val="center"/>
      </w:pPr>
      <w:bookmarkStart w:id="33" w:name="_Toc50087097"/>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w:t>
      </w:r>
      <w:r w:rsidR="00663AE5">
        <w:fldChar w:fldCharType="end"/>
      </w:r>
      <w:r w:rsidR="00244170" w:rsidRPr="00C56098">
        <w:t>: Speaker and Microphone Test</w:t>
      </w:r>
      <w:r w:rsidR="0037469D" w:rsidRPr="00C56098">
        <w:t>ing</w:t>
      </w:r>
      <w:bookmarkEnd w:id="33"/>
    </w:p>
    <w:p w14:paraId="6C4C385D" w14:textId="4849DC60" w:rsidR="0087574F" w:rsidRPr="00C56098" w:rsidRDefault="007835F2" w:rsidP="0037469D">
      <w:pPr>
        <w:ind w:firstLine="720"/>
        <w:jc w:val="center"/>
      </w:pPr>
      <w:r w:rsidRPr="00C56098">
        <w:rPr>
          <w:noProof/>
        </w:rPr>
        <w:drawing>
          <wp:inline distT="0" distB="0" distL="0" distR="0" wp14:anchorId="6D555B0E" wp14:editId="7C1EE526">
            <wp:extent cx="3643999" cy="2689860"/>
            <wp:effectExtent l="19050" t="1905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A4658C.tmp"/>
                    <pic:cNvPicPr/>
                  </pic:nvPicPr>
                  <pic:blipFill>
                    <a:blip r:embed="rId19">
                      <a:extLst>
                        <a:ext uri="{28A0092B-C50C-407E-A947-70E740481C1C}">
                          <a14:useLocalDpi xmlns:a14="http://schemas.microsoft.com/office/drawing/2010/main" val="0"/>
                        </a:ext>
                      </a:extLst>
                    </a:blip>
                    <a:stretch>
                      <a:fillRect/>
                    </a:stretch>
                  </pic:blipFill>
                  <pic:spPr>
                    <a:xfrm>
                      <a:off x="0" y="0"/>
                      <a:ext cx="3654214" cy="2697400"/>
                    </a:xfrm>
                    <a:prstGeom prst="rect">
                      <a:avLst/>
                    </a:prstGeom>
                    <a:ln>
                      <a:solidFill>
                        <a:schemeClr val="tx1"/>
                      </a:solidFill>
                    </a:ln>
                  </pic:spPr>
                </pic:pic>
              </a:graphicData>
            </a:graphic>
          </wp:inline>
        </w:drawing>
      </w:r>
    </w:p>
    <w:p w14:paraId="549830F5" w14:textId="0300177B" w:rsidR="007835F2" w:rsidRPr="00C56098" w:rsidRDefault="00A87EA7" w:rsidP="00A87EA7">
      <w:pPr>
        <w:pStyle w:val="Caption"/>
        <w:jc w:val="center"/>
      </w:pPr>
      <w:bookmarkStart w:id="34" w:name="_Toc50087098"/>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3</w:t>
      </w:r>
      <w:r w:rsidR="00663AE5">
        <w:fldChar w:fldCharType="end"/>
      </w:r>
      <w:r w:rsidR="007835F2" w:rsidRPr="00C56098">
        <w:t>: Upload Image or Video as Virtual Background</w:t>
      </w:r>
      <w:bookmarkEnd w:id="34"/>
    </w:p>
    <w:p w14:paraId="01F272EB" w14:textId="09EE1FD2" w:rsidR="007835F2" w:rsidRPr="00C56098" w:rsidRDefault="007835F2" w:rsidP="00FA5068">
      <w:pPr>
        <w:spacing w:line="240" w:lineRule="auto"/>
        <w:jc w:val="left"/>
      </w:pPr>
      <w:r w:rsidRPr="00C56098">
        <w:br w:type="page"/>
      </w:r>
    </w:p>
    <w:p w14:paraId="0F616E08" w14:textId="0F476E78" w:rsidR="007835F2" w:rsidRPr="00C56098" w:rsidRDefault="00FA5068" w:rsidP="00FA5068">
      <w:pPr>
        <w:jc w:val="center"/>
      </w:pPr>
      <w:r w:rsidRPr="00C56098">
        <w:rPr>
          <w:noProof/>
        </w:rPr>
        <w:lastRenderedPageBreak/>
        <w:drawing>
          <wp:inline distT="0" distB="0" distL="0" distR="0" wp14:anchorId="18D45C67" wp14:editId="2A9A42F6">
            <wp:extent cx="5234940" cy="26581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34940" cy="2658110"/>
                    </a:xfrm>
                    <a:prstGeom prst="rect">
                      <a:avLst/>
                    </a:prstGeom>
                    <a:noFill/>
                  </pic:spPr>
                </pic:pic>
              </a:graphicData>
            </a:graphic>
          </wp:inline>
        </w:drawing>
      </w:r>
    </w:p>
    <w:p w14:paraId="4265A764" w14:textId="65D12697" w:rsidR="00FA5068" w:rsidRPr="00C56098" w:rsidRDefault="00A87EA7" w:rsidP="00A87EA7">
      <w:pPr>
        <w:pStyle w:val="Caption"/>
        <w:jc w:val="center"/>
      </w:pPr>
      <w:bookmarkStart w:id="35" w:name="_Toc50087099"/>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4</w:t>
      </w:r>
      <w:r w:rsidR="00663AE5">
        <w:fldChar w:fldCharType="end"/>
      </w:r>
      <w:r w:rsidR="00FA5068" w:rsidRPr="00C56098">
        <w:t>: Different Screen Sharing Option of Zoom</w:t>
      </w:r>
      <w:bookmarkEnd w:id="35"/>
    </w:p>
    <w:p w14:paraId="72A3AABF" w14:textId="356AD078" w:rsidR="001F2E02" w:rsidRPr="00C56098" w:rsidRDefault="00264EF0" w:rsidP="00FA5068">
      <w:pPr>
        <w:jc w:val="center"/>
      </w:pPr>
      <w:r w:rsidRPr="00C56098">
        <w:rPr>
          <w:noProof/>
        </w:rPr>
        <w:drawing>
          <wp:inline distT="0" distB="0" distL="0" distR="0" wp14:anchorId="496BA639" wp14:editId="31F39E44">
            <wp:extent cx="5730875" cy="5060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875" cy="506095"/>
                    </a:xfrm>
                    <a:prstGeom prst="rect">
                      <a:avLst/>
                    </a:prstGeom>
                    <a:noFill/>
                  </pic:spPr>
                </pic:pic>
              </a:graphicData>
            </a:graphic>
          </wp:inline>
        </w:drawing>
      </w:r>
    </w:p>
    <w:p w14:paraId="5DCC521A" w14:textId="23CCABA8" w:rsidR="00264EF0" w:rsidRPr="00C56098" w:rsidRDefault="00A87EA7" w:rsidP="00A87EA7">
      <w:pPr>
        <w:pStyle w:val="Caption"/>
        <w:jc w:val="center"/>
      </w:pPr>
      <w:bookmarkStart w:id="36" w:name="_Toc50087100"/>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5</w:t>
      </w:r>
      <w:r w:rsidR="00663AE5">
        <w:fldChar w:fldCharType="end"/>
      </w:r>
      <w:r w:rsidR="00264EF0" w:rsidRPr="00C56098">
        <w:t>: Zoom’s Annotation Tools</w:t>
      </w:r>
      <w:bookmarkEnd w:id="36"/>
    </w:p>
    <w:p w14:paraId="49038415" w14:textId="26EEE5FC" w:rsidR="00293A90" w:rsidRPr="00C56098" w:rsidRDefault="00293A90" w:rsidP="00FA5068">
      <w:pPr>
        <w:jc w:val="center"/>
      </w:pPr>
      <w:r w:rsidRPr="00C56098">
        <w:rPr>
          <w:noProof/>
        </w:rPr>
        <w:drawing>
          <wp:inline distT="0" distB="0" distL="0" distR="0" wp14:anchorId="35F9AB8C" wp14:editId="5B2A349B">
            <wp:extent cx="4723765" cy="2183130"/>
            <wp:effectExtent l="19050" t="19050" r="635" b="762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A4E1C.tmp"/>
                    <pic:cNvPicPr/>
                  </pic:nvPicPr>
                  <pic:blipFill rotWithShape="1">
                    <a:blip r:embed="rId22">
                      <a:extLst>
                        <a:ext uri="{28A0092B-C50C-407E-A947-70E740481C1C}">
                          <a14:useLocalDpi xmlns:a14="http://schemas.microsoft.com/office/drawing/2010/main" val="0"/>
                        </a:ext>
                      </a:extLst>
                    </a:blip>
                    <a:srcRect b="27275"/>
                    <a:stretch/>
                  </pic:blipFill>
                  <pic:spPr bwMode="auto">
                    <a:xfrm>
                      <a:off x="0" y="0"/>
                      <a:ext cx="4724809" cy="2183612"/>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2B3C6B" w14:textId="6F3268B1" w:rsidR="00264EF0" w:rsidRPr="00C56098" w:rsidRDefault="00A87EA7" w:rsidP="00A87EA7">
      <w:pPr>
        <w:pStyle w:val="Caption"/>
        <w:jc w:val="center"/>
      </w:pPr>
      <w:bookmarkStart w:id="37" w:name="_Toc50087101"/>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6</w:t>
      </w:r>
      <w:r w:rsidR="00663AE5">
        <w:fldChar w:fldCharType="end"/>
      </w:r>
      <w:r w:rsidR="00264EF0" w:rsidRPr="00C56098">
        <w:t>: Background Noise Sup</w:t>
      </w:r>
      <w:r w:rsidR="00EF56B2" w:rsidRPr="00C56098">
        <w:t>p</w:t>
      </w:r>
      <w:r w:rsidR="00264EF0" w:rsidRPr="00C56098">
        <w:t>ression</w:t>
      </w:r>
      <w:bookmarkEnd w:id="37"/>
    </w:p>
    <w:p w14:paraId="17769CD5" w14:textId="2C5C1FEC" w:rsidR="00EF56B2" w:rsidRPr="00C56098" w:rsidRDefault="00B54C7C" w:rsidP="00B54C7C">
      <w:pPr>
        <w:jc w:val="center"/>
      </w:pPr>
      <w:r w:rsidRPr="00C56098">
        <w:rPr>
          <w:rFonts w:ascii="Calibri" w:eastAsia="DengXian" w:hAnsi="Calibri"/>
          <w:noProof/>
          <w:sz w:val="22"/>
          <w:szCs w:val="22"/>
          <w:lang w:val="en-MY"/>
        </w:rPr>
        <w:drawing>
          <wp:inline distT="0" distB="0" distL="0" distR="0" wp14:anchorId="3A1B0984" wp14:editId="760952B0">
            <wp:extent cx="3324225" cy="2038350"/>
            <wp:effectExtent l="19050" t="1905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 b="14264"/>
                    <a:stretch/>
                  </pic:blipFill>
                  <pic:spPr bwMode="auto">
                    <a:xfrm>
                      <a:off x="0" y="0"/>
                      <a:ext cx="3324225" cy="20383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9B1755C" w14:textId="5554BF57" w:rsidR="00D066A6" w:rsidRPr="00C56098" w:rsidRDefault="00A87EA7" w:rsidP="00A87EA7">
      <w:pPr>
        <w:pStyle w:val="Caption"/>
        <w:jc w:val="center"/>
      </w:pPr>
      <w:bookmarkStart w:id="38" w:name="_Toc50087102"/>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7</w:t>
      </w:r>
      <w:r w:rsidR="00663AE5">
        <w:fldChar w:fldCharType="end"/>
      </w:r>
      <w:r>
        <w:t xml:space="preserve">: </w:t>
      </w:r>
      <w:r w:rsidR="00B54C7C" w:rsidRPr="00C56098">
        <w:t>React to a Message</w:t>
      </w:r>
      <w:bookmarkEnd w:id="38"/>
    </w:p>
    <w:p w14:paraId="307E2276" w14:textId="1750E6F7" w:rsidR="00D066A6" w:rsidRPr="00C56098" w:rsidRDefault="00D066A6" w:rsidP="00130716">
      <w:pPr>
        <w:pStyle w:val="ListParagraph"/>
        <w:numPr>
          <w:ilvl w:val="0"/>
          <w:numId w:val="13"/>
        </w:numPr>
        <w:ind w:left="993" w:hanging="993"/>
      </w:pPr>
      <w:r w:rsidRPr="00C56098">
        <w:lastRenderedPageBreak/>
        <w:t>Cisco Webex</w:t>
      </w:r>
    </w:p>
    <w:p w14:paraId="6C1D8FA7" w14:textId="1C062CC1" w:rsidR="000D7886" w:rsidRPr="00C56098" w:rsidRDefault="000D7886" w:rsidP="000D7886">
      <w:r w:rsidRPr="00C56098">
        <w:t>Adopted from &lt;</w:t>
      </w:r>
      <w:hyperlink r:id="rId24" w:history="1">
        <w:r w:rsidRPr="00C56098">
          <w:rPr>
            <w:rStyle w:val="Hyperlink"/>
          </w:rPr>
          <w:t>https://www.webex.com/</w:t>
        </w:r>
      </w:hyperlink>
      <w:r w:rsidRPr="00C56098">
        <w:t>&gt;</w:t>
      </w:r>
    </w:p>
    <w:p w14:paraId="040F0F55" w14:textId="75E5E901" w:rsidR="00315EE8" w:rsidRPr="00C56098" w:rsidRDefault="00E163BC" w:rsidP="00315EE8">
      <w:r w:rsidRPr="00C56098">
        <w:t>Cisco Webex Meetings is a flexible audio and video conferencing syste</w:t>
      </w:r>
      <w:r w:rsidR="00872161">
        <w:t>m</w:t>
      </w:r>
      <w:r w:rsidRPr="00C56098">
        <w:t xml:space="preserve">. It allows users to set up an effective </w:t>
      </w:r>
      <w:r w:rsidR="00872161">
        <w:t>virtual meeting</w:t>
      </w:r>
      <w:r w:rsidRPr="00C56098">
        <w:t xml:space="preserve"> with multiple productivity tools.</w:t>
      </w:r>
    </w:p>
    <w:p w14:paraId="6A23A1A0" w14:textId="0F82D27B" w:rsidR="00DE4E89" w:rsidRPr="00C56098" w:rsidRDefault="007F2554" w:rsidP="00315EE8">
      <w:pPr>
        <w:ind w:firstLine="720"/>
      </w:pPr>
      <w:r w:rsidRPr="00C56098">
        <w:t xml:space="preserve">The user can download the Cisco Webex app on a computer or a mobile phone or open by a web browser. The user can register a Cisco Webex account by using </w:t>
      </w:r>
      <w:r w:rsidR="00E347FE">
        <w:t xml:space="preserve">an </w:t>
      </w:r>
      <w:r w:rsidRPr="00C56098">
        <w:t>email address.</w:t>
      </w:r>
      <w:r w:rsidR="00D1648D" w:rsidRPr="00C56098">
        <w:t xml:space="preserve"> To host a meeting, a user must first log in the Cisco Webex account as shown in Figure 2.8. The host can invite people to the personal room by sending the URL using email or instant message. If the user receives an email invitation that provides the information to join the meeting, then the user can join the meeting even he does not have a WebEx account</w:t>
      </w:r>
      <w:r w:rsidR="007C393E" w:rsidRPr="00C56098">
        <w:t xml:space="preserve"> as shown in Figure 2.9.</w:t>
      </w:r>
    </w:p>
    <w:p w14:paraId="23BE1B51" w14:textId="219B3A84" w:rsidR="00166AB3" w:rsidRPr="00C56098" w:rsidRDefault="00957ABC" w:rsidP="00DA7F59">
      <w:pPr>
        <w:ind w:firstLine="720"/>
      </w:pPr>
      <w:r w:rsidRPr="00C56098">
        <w:t xml:space="preserve">Before joining a meeting, the user can choose the audio and video settings. The user can choose the device </w:t>
      </w:r>
      <w:r w:rsidR="00951F45">
        <w:t xml:space="preserve">to </w:t>
      </w:r>
      <w:r w:rsidRPr="00C56098">
        <w:t>connect to audio, turn on or turn off the audio or video</w:t>
      </w:r>
      <w:r w:rsidR="00DE4E89" w:rsidRPr="00C56098">
        <w:t>.</w:t>
      </w:r>
      <w:r w:rsidR="00166AB3" w:rsidRPr="00C56098">
        <w:t xml:space="preserve"> Cisco Webex Meeting limits the background distractions that can disrupt a meeting. If the application detects background noise from the user’s microphone, it will show a message to ask the user to mute himself as shown in Figure 2.10.</w:t>
      </w:r>
    </w:p>
    <w:p w14:paraId="0D0A8E35" w14:textId="67D76ABF" w:rsidR="00DE4E89" w:rsidRPr="00C56098" w:rsidRDefault="00111184" w:rsidP="00DE4E89">
      <w:pPr>
        <w:ind w:firstLine="720"/>
      </w:pPr>
      <w:r w:rsidRPr="00C56098">
        <w:t xml:space="preserve">Cisco Webex provides recording meeting feature to help those who absent to refer what was discussed in a meeting. </w:t>
      </w:r>
      <w:r w:rsidR="00F214F1" w:rsidRPr="00C56098">
        <w:t>Figure 2.1</w:t>
      </w:r>
      <w:r w:rsidR="00166AB3" w:rsidRPr="00C56098">
        <w:t>1</w:t>
      </w:r>
      <w:r w:rsidR="00F214F1" w:rsidRPr="00C56098">
        <w:t xml:space="preserve"> shows</w:t>
      </w:r>
      <w:r w:rsidRPr="00C56098">
        <w:t xml:space="preserve"> two alternatives to record meetings in Cisco Webex, depending on Webex site configuration and the user’s account type</w:t>
      </w:r>
      <w:r w:rsidR="00F214F1" w:rsidRPr="00C56098">
        <w:t>.</w:t>
      </w:r>
      <w:r w:rsidR="00213855" w:rsidRPr="00C56098">
        <w:t xml:space="preserve"> </w:t>
      </w:r>
      <w:r w:rsidR="00951F45">
        <w:t>The f</w:t>
      </w:r>
      <w:r w:rsidRPr="00C56098">
        <w:t xml:space="preserve">irst method is record meeting in the cloud, and the user will receive an email with the recording link after the meeting. </w:t>
      </w:r>
      <w:r w:rsidR="00951F45">
        <w:t>The s</w:t>
      </w:r>
      <w:r w:rsidRPr="00C56098">
        <w:t>econd method is starting a recording and save it to the personal computer after the meeting.</w:t>
      </w:r>
    </w:p>
    <w:p w14:paraId="50E14E78" w14:textId="7E62381E" w:rsidR="00F33A39" w:rsidRPr="00C56098" w:rsidRDefault="00643F03" w:rsidP="00E347FE">
      <w:pPr>
        <w:ind w:firstLine="720"/>
      </w:pPr>
      <w:r w:rsidRPr="00C56098">
        <w:t xml:space="preserve">Cisco Webex Meetings also provides a feature to help the attendees to view what the host talking about by sharing the screen content. Figure 2.12 shows the options for sharing content: share the desktop, an application, a file or a whiteboard. </w:t>
      </w:r>
      <w:r w:rsidR="00DA7F59" w:rsidRPr="00C56098">
        <w:t>During the meeting, a user can annotate a shared screen to highlight, explain, or point out information. The user can perform various a</w:t>
      </w:r>
      <w:r w:rsidR="00951F45">
        <w:t>ctivities</w:t>
      </w:r>
      <w:r w:rsidR="00DA7F59" w:rsidRPr="00C56098">
        <w:t xml:space="preserve"> while sharing a screen or whiteboard, like drawing, insert a text, place an arrow or draw a border to draw</w:t>
      </w:r>
      <w:r w:rsidR="00951F45">
        <w:t xml:space="preserve"> the</w:t>
      </w:r>
      <w:r w:rsidR="00DA7F59" w:rsidRPr="00C56098">
        <w:t xml:space="preserve"> attention of the attendees. The user may also save the annotation to the computer or mobile.</w:t>
      </w:r>
      <w:r w:rsidR="00E16BE7" w:rsidRPr="00C56098">
        <w:t xml:space="preserve"> Figure 2.1</w:t>
      </w:r>
      <w:r w:rsidRPr="00C56098">
        <w:t>3</w:t>
      </w:r>
      <w:r w:rsidR="00E16BE7" w:rsidRPr="00C56098">
        <w:t xml:space="preserve"> shows the annotation tools in Webex.</w:t>
      </w:r>
    </w:p>
    <w:p w14:paraId="2B292DA9" w14:textId="44677ADD" w:rsidR="003A7FC0" w:rsidRPr="00C56098" w:rsidRDefault="00482D41" w:rsidP="00F33A39">
      <w:pPr>
        <w:ind w:firstLine="720"/>
      </w:pPr>
      <w:r w:rsidRPr="00C56098">
        <w:t>Besides, the user can also use a poll to create and share questionnaires, which is useful for gathering feedback and voting. The user can create poll questions and answers and set the time to close the poll automatically. Only the presenter can view and share the results of the poll.</w:t>
      </w:r>
      <w:r w:rsidR="00315EE8" w:rsidRPr="00C56098">
        <w:t xml:space="preserve"> Figure 2.1</w:t>
      </w:r>
      <w:r w:rsidR="00643F03" w:rsidRPr="00C56098">
        <w:t>4</w:t>
      </w:r>
      <w:r w:rsidR="00315EE8" w:rsidRPr="00C56098">
        <w:t xml:space="preserve"> shows the mange panels of a poll.</w:t>
      </w:r>
    </w:p>
    <w:p w14:paraId="7CAEF777" w14:textId="352F03DA" w:rsidR="00A63245" w:rsidRPr="00C56098" w:rsidRDefault="004E7A24" w:rsidP="003A7FC0">
      <w:pPr>
        <w:ind w:firstLine="720"/>
      </w:pPr>
      <w:r w:rsidRPr="00C56098">
        <w:lastRenderedPageBreak/>
        <w:t xml:space="preserve">Cisco Webex Meetings provides schedule meeting feature with options tailored to the meeting. After the user schedule the meeting, the system will automatically send an invitation email to the invited people. If there are any changes to </w:t>
      </w:r>
      <w:r w:rsidR="00951F45">
        <w:t xml:space="preserve">the </w:t>
      </w:r>
      <w:r w:rsidRPr="00C56098">
        <w:t>schedule</w:t>
      </w:r>
      <w:r w:rsidR="00951F45">
        <w:t>d</w:t>
      </w:r>
      <w:r w:rsidRPr="00C56098">
        <w:t xml:space="preserve"> meeting, for example</w:t>
      </w:r>
      <w:r w:rsidR="00951F45">
        <w:t>,</w:t>
      </w:r>
      <w:r w:rsidRPr="00C56098">
        <w:t xml:space="preserve"> the meeting is postponed, the system will inform those who are invited.</w:t>
      </w:r>
    </w:p>
    <w:p w14:paraId="5DABE5C7" w14:textId="269AE35A" w:rsidR="003A7FC0" w:rsidRPr="00C56098" w:rsidRDefault="003A7FC0" w:rsidP="00BA61B8">
      <w:pPr>
        <w:jc w:val="center"/>
      </w:pPr>
      <w:r w:rsidRPr="00C56098">
        <w:rPr>
          <w:noProof/>
        </w:rPr>
        <w:drawing>
          <wp:inline distT="0" distB="0" distL="0" distR="0" wp14:anchorId="1F10C84B" wp14:editId="0431D2F9">
            <wp:extent cx="3261105" cy="2156460"/>
            <wp:effectExtent l="19050" t="19050" r="0" b="0"/>
            <wp:docPr id="33" name="Picture 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20206E.tmp"/>
                    <pic:cNvPicPr/>
                  </pic:nvPicPr>
                  <pic:blipFill>
                    <a:blip r:embed="rId25">
                      <a:extLst>
                        <a:ext uri="{28A0092B-C50C-407E-A947-70E740481C1C}">
                          <a14:useLocalDpi xmlns:a14="http://schemas.microsoft.com/office/drawing/2010/main" val="0"/>
                        </a:ext>
                      </a:extLst>
                    </a:blip>
                    <a:stretch>
                      <a:fillRect/>
                    </a:stretch>
                  </pic:blipFill>
                  <pic:spPr>
                    <a:xfrm>
                      <a:off x="0" y="0"/>
                      <a:ext cx="3274293" cy="2165180"/>
                    </a:xfrm>
                    <a:prstGeom prst="rect">
                      <a:avLst/>
                    </a:prstGeom>
                    <a:ln>
                      <a:solidFill>
                        <a:schemeClr val="tx1"/>
                      </a:solidFill>
                    </a:ln>
                  </pic:spPr>
                </pic:pic>
              </a:graphicData>
            </a:graphic>
          </wp:inline>
        </w:drawing>
      </w:r>
    </w:p>
    <w:p w14:paraId="1FA8E4DB" w14:textId="5BF6BBE2" w:rsidR="003A7FC0" w:rsidRPr="00C56098" w:rsidRDefault="00A87EA7" w:rsidP="00A87EA7">
      <w:pPr>
        <w:pStyle w:val="Caption"/>
        <w:jc w:val="center"/>
      </w:pPr>
      <w:bookmarkStart w:id="39" w:name="_Toc50087103"/>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8</w:t>
      </w:r>
      <w:r w:rsidR="00663AE5">
        <w:fldChar w:fldCharType="end"/>
      </w:r>
      <w:r>
        <w:t xml:space="preserve">: </w:t>
      </w:r>
      <w:r w:rsidR="00BA61B8" w:rsidRPr="00C56098">
        <w:t>Login to Cisco Webex</w:t>
      </w:r>
      <w:bookmarkEnd w:id="39"/>
    </w:p>
    <w:p w14:paraId="23D8CF19" w14:textId="2C75A562" w:rsidR="003A7FC0" w:rsidRPr="00C56098" w:rsidRDefault="003A7FC0" w:rsidP="00BA61B8">
      <w:pPr>
        <w:jc w:val="center"/>
      </w:pPr>
      <w:r w:rsidRPr="00C56098">
        <w:rPr>
          <w:noProof/>
        </w:rPr>
        <w:drawing>
          <wp:inline distT="0" distB="0" distL="0" distR="0" wp14:anchorId="10E813EE" wp14:editId="0FF5989F">
            <wp:extent cx="3162300" cy="2982595"/>
            <wp:effectExtent l="19050" t="1905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9555" r="19883"/>
                    <a:stretch/>
                  </pic:blipFill>
                  <pic:spPr bwMode="auto">
                    <a:xfrm>
                      <a:off x="0" y="0"/>
                      <a:ext cx="3162300" cy="298259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85676D8" w14:textId="320E31FD" w:rsidR="009D0A3D" w:rsidRPr="00C56098" w:rsidRDefault="00A87EA7" w:rsidP="00A87EA7">
      <w:pPr>
        <w:pStyle w:val="Caption"/>
        <w:jc w:val="center"/>
      </w:pPr>
      <w:bookmarkStart w:id="40" w:name="_Toc50087104"/>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9</w:t>
      </w:r>
      <w:r w:rsidR="00663AE5">
        <w:fldChar w:fldCharType="end"/>
      </w:r>
      <w:r w:rsidR="009D0A3D" w:rsidRPr="00C56098">
        <w:t>: Join a Webex Meeting</w:t>
      </w:r>
      <w:bookmarkEnd w:id="40"/>
    </w:p>
    <w:p w14:paraId="79E0FAC7" w14:textId="4701A52B" w:rsidR="00935D65" w:rsidRPr="00C56098" w:rsidRDefault="00935D65" w:rsidP="00BA61B8">
      <w:pPr>
        <w:jc w:val="center"/>
      </w:pPr>
      <w:r w:rsidRPr="00C56098">
        <w:rPr>
          <w:noProof/>
        </w:rPr>
        <w:lastRenderedPageBreak/>
        <w:drawing>
          <wp:inline distT="0" distB="0" distL="0" distR="0" wp14:anchorId="252A4CA6" wp14:editId="4EF0DADF">
            <wp:extent cx="5221605" cy="2212790"/>
            <wp:effectExtent l="19050" t="1905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21605" cy="2212790"/>
                    </a:xfrm>
                    <a:prstGeom prst="rect">
                      <a:avLst/>
                    </a:prstGeom>
                    <a:ln>
                      <a:solidFill>
                        <a:schemeClr val="tx1"/>
                      </a:solidFill>
                    </a:ln>
                  </pic:spPr>
                </pic:pic>
              </a:graphicData>
            </a:graphic>
          </wp:inline>
        </w:drawing>
      </w:r>
    </w:p>
    <w:p w14:paraId="4CC8DA65" w14:textId="7DE34DC2" w:rsidR="002F5D2E" w:rsidRPr="00C56098" w:rsidRDefault="00A87EA7" w:rsidP="00A87EA7">
      <w:pPr>
        <w:pStyle w:val="Caption"/>
        <w:jc w:val="center"/>
      </w:pPr>
      <w:bookmarkStart w:id="41" w:name="_Toc50087105"/>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0</w:t>
      </w:r>
      <w:r w:rsidR="00663AE5">
        <w:fldChar w:fldCharType="end"/>
      </w:r>
      <w:r>
        <w:t xml:space="preserve">: </w:t>
      </w:r>
      <w:r w:rsidR="00935D65" w:rsidRPr="00C56098">
        <w:t>Webex Background Noise Detection</w:t>
      </w:r>
      <w:bookmarkEnd w:id="41"/>
    </w:p>
    <w:p w14:paraId="2CA5B523" w14:textId="77777777" w:rsidR="004016FB" w:rsidRPr="00C56098" w:rsidRDefault="004016FB" w:rsidP="00BA61B8">
      <w:pPr>
        <w:jc w:val="center"/>
      </w:pPr>
      <w:r w:rsidRPr="00C56098">
        <w:rPr>
          <w:noProof/>
        </w:rPr>
        <w:drawing>
          <wp:inline distT="0" distB="0" distL="0" distR="0" wp14:anchorId="7315EF7D" wp14:editId="0DC20820">
            <wp:extent cx="1722120" cy="1765935"/>
            <wp:effectExtent l="19050" t="1905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a:extLst>
                        <a:ext uri="{28A0092B-C50C-407E-A947-70E740481C1C}">
                          <a14:useLocalDpi xmlns:a14="http://schemas.microsoft.com/office/drawing/2010/main" val="0"/>
                        </a:ext>
                      </a:extLst>
                    </a:blip>
                    <a:srcRect l="33564" r="33455"/>
                    <a:stretch/>
                  </pic:blipFill>
                  <pic:spPr bwMode="auto">
                    <a:xfrm>
                      <a:off x="0" y="0"/>
                      <a:ext cx="1722120" cy="176593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CF05CE" w14:textId="16B3D72B" w:rsidR="00935D65" w:rsidRPr="00C56098" w:rsidRDefault="00A87EA7" w:rsidP="00A87EA7">
      <w:pPr>
        <w:pStyle w:val="Caption"/>
        <w:jc w:val="center"/>
      </w:pPr>
      <w:bookmarkStart w:id="42" w:name="_Toc50087106"/>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1</w:t>
      </w:r>
      <w:r w:rsidR="00663AE5">
        <w:fldChar w:fldCharType="end"/>
      </w:r>
      <w:r>
        <w:t xml:space="preserve">: </w:t>
      </w:r>
      <w:r w:rsidR="002F5D2E" w:rsidRPr="00C56098">
        <w:t xml:space="preserve">Recording </w:t>
      </w:r>
      <w:r w:rsidR="004016FB" w:rsidRPr="00C56098">
        <w:t>Alternatives</w:t>
      </w:r>
      <w:r w:rsidR="002F5D2E" w:rsidRPr="00C56098">
        <w:t xml:space="preserve"> in Webex</w:t>
      </w:r>
      <w:bookmarkEnd w:id="42"/>
    </w:p>
    <w:p w14:paraId="2293604D" w14:textId="1C55F468" w:rsidR="002F2010" w:rsidRPr="00C56098" w:rsidRDefault="002F2010" w:rsidP="00BA61B8">
      <w:pPr>
        <w:jc w:val="center"/>
      </w:pPr>
      <w:r w:rsidRPr="00C56098">
        <w:rPr>
          <w:rFonts w:eastAsia="DengXian"/>
          <w:noProof/>
          <w:lang w:val="en-MY"/>
        </w:rPr>
        <w:drawing>
          <wp:inline distT="0" distB="0" distL="0" distR="0" wp14:anchorId="288E0B74" wp14:editId="7A75A6BF">
            <wp:extent cx="3063240" cy="245713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1161" r="20166"/>
                    <a:stretch/>
                  </pic:blipFill>
                  <pic:spPr bwMode="auto">
                    <a:xfrm>
                      <a:off x="0" y="0"/>
                      <a:ext cx="3063696" cy="2457498"/>
                    </a:xfrm>
                    <a:prstGeom prst="rect">
                      <a:avLst/>
                    </a:prstGeom>
                    <a:ln>
                      <a:noFill/>
                    </a:ln>
                    <a:extLst>
                      <a:ext uri="{53640926-AAD7-44D8-BBD7-CCE9431645EC}">
                        <a14:shadowObscured xmlns:a14="http://schemas.microsoft.com/office/drawing/2010/main"/>
                      </a:ext>
                    </a:extLst>
                  </pic:spPr>
                </pic:pic>
              </a:graphicData>
            </a:graphic>
          </wp:inline>
        </w:drawing>
      </w:r>
    </w:p>
    <w:p w14:paraId="42CA7047" w14:textId="2BF3358E" w:rsidR="004016FB" w:rsidRPr="00C56098" w:rsidRDefault="00A87EA7" w:rsidP="00A87EA7">
      <w:pPr>
        <w:pStyle w:val="Caption"/>
        <w:jc w:val="center"/>
      </w:pPr>
      <w:bookmarkStart w:id="43" w:name="_Toc50087107"/>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2</w:t>
      </w:r>
      <w:r w:rsidR="00663AE5">
        <w:fldChar w:fldCharType="end"/>
      </w:r>
      <w:r>
        <w:t xml:space="preserve">: </w:t>
      </w:r>
      <w:r w:rsidR="002F2010" w:rsidRPr="00C56098">
        <w:t>Share Content Options</w:t>
      </w:r>
      <w:bookmarkEnd w:id="43"/>
    </w:p>
    <w:p w14:paraId="7E445597" w14:textId="586E873E" w:rsidR="00F33A39" w:rsidRPr="00C56098" w:rsidRDefault="00F33A39" w:rsidP="00BA61B8">
      <w:pPr>
        <w:jc w:val="center"/>
      </w:pPr>
      <w:r w:rsidRPr="00C56098">
        <w:rPr>
          <w:noProof/>
        </w:rPr>
        <w:drawing>
          <wp:inline distT="0" distB="0" distL="0" distR="0" wp14:anchorId="421D6D78" wp14:editId="68E947A6">
            <wp:extent cx="5730875"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0875" cy="579120"/>
                    </a:xfrm>
                    <a:prstGeom prst="rect">
                      <a:avLst/>
                    </a:prstGeom>
                    <a:noFill/>
                  </pic:spPr>
                </pic:pic>
              </a:graphicData>
            </a:graphic>
          </wp:inline>
        </w:drawing>
      </w:r>
    </w:p>
    <w:p w14:paraId="69E867BA" w14:textId="354F6899" w:rsidR="00A402D5" w:rsidRPr="00C56098" w:rsidRDefault="00A87EA7" w:rsidP="00A87EA7">
      <w:pPr>
        <w:pStyle w:val="Caption"/>
        <w:jc w:val="center"/>
      </w:pPr>
      <w:bookmarkStart w:id="44" w:name="_Toc50087108"/>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3</w:t>
      </w:r>
      <w:r w:rsidR="00663AE5">
        <w:fldChar w:fldCharType="end"/>
      </w:r>
      <w:r>
        <w:t xml:space="preserve">: </w:t>
      </w:r>
      <w:r w:rsidR="00F33A39" w:rsidRPr="00C56098">
        <w:t>Annotation Tools</w:t>
      </w:r>
      <w:bookmarkEnd w:id="44"/>
    </w:p>
    <w:p w14:paraId="14455DA9" w14:textId="77777777" w:rsidR="00F33A39" w:rsidRPr="00C56098" w:rsidRDefault="00F33A39" w:rsidP="00BA61B8">
      <w:pPr>
        <w:jc w:val="center"/>
      </w:pPr>
    </w:p>
    <w:p w14:paraId="06253A84" w14:textId="7DC3491C" w:rsidR="00A87EA7" w:rsidRDefault="00397A2F" w:rsidP="00A87EA7">
      <w:pPr>
        <w:jc w:val="center"/>
      </w:pPr>
      <w:r w:rsidRPr="00C56098">
        <w:rPr>
          <w:noProof/>
        </w:rPr>
        <w:lastRenderedPageBreak/>
        <w:drawing>
          <wp:inline distT="0" distB="0" distL="0" distR="0" wp14:anchorId="278D14DA" wp14:editId="7027DA2C">
            <wp:extent cx="2767965" cy="3347085"/>
            <wp:effectExtent l="19050" t="1905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67965" cy="3347085"/>
                    </a:xfrm>
                    <a:prstGeom prst="rect">
                      <a:avLst/>
                    </a:prstGeom>
                    <a:noFill/>
                    <a:ln>
                      <a:solidFill>
                        <a:schemeClr val="tx1"/>
                      </a:solidFill>
                    </a:ln>
                  </pic:spPr>
                </pic:pic>
              </a:graphicData>
            </a:graphic>
          </wp:inline>
        </w:drawing>
      </w:r>
    </w:p>
    <w:p w14:paraId="623D2A17" w14:textId="272AA592" w:rsidR="00397A2F" w:rsidRPr="00C56098" w:rsidRDefault="00A87EA7" w:rsidP="00A87EA7">
      <w:pPr>
        <w:pStyle w:val="Caption"/>
        <w:jc w:val="center"/>
      </w:pPr>
      <w:bookmarkStart w:id="45" w:name="_Toc50087109"/>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4</w:t>
      </w:r>
      <w:r w:rsidR="00663AE5">
        <w:fldChar w:fldCharType="end"/>
      </w:r>
      <w:r>
        <w:t xml:space="preserve">: </w:t>
      </w:r>
      <w:r w:rsidR="002F5D2E" w:rsidRPr="00C56098">
        <w:t>Poll Manage Panel</w:t>
      </w:r>
      <w:bookmarkEnd w:id="45"/>
      <w:r w:rsidR="00935D65" w:rsidRPr="00C56098">
        <w:t xml:space="preserve"> </w:t>
      </w:r>
    </w:p>
    <w:p w14:paraId="1DCE8EBB" w14:textId="58C9D76E" w:rsidR="00845849" w:rsidRPr="00C56098" w:rsidRDefault="000D7886" w:rsidP="00130716">
      <w:pPr>
        <w:pStyle w:val="ListParagraph"/>
        <w:numPr>
          <w:ilvl w:val="0"/>
          <w:numId w:val="13"/>
        </w:numPr>
        <w:ind w:left="993" w:hanging="993"/>
      </w:pPr>
      <w:r w:rsidRPr="00C56098">
        <w:t>Microsoft Team</w:t>
      </w:r>
    </w:p>
    <w:p w14:paraId="525A8C73" w14:textId="41783AF6" w:rsidR="00397A2F" w:rsidRPr="00C56098" w:rsidRDefault="00397A2F" w:rsidP="00905771">
      <w:r w:rsidRPr="00C56098">
        <w:t>Adopted</w:t>
      </w:r>
      <w:r w:rsidR="00905771" w:rsidRPr="00C56098">
        <w:t xml:space="preserve"> </w:t>
      </w:r>
      <w:r w:rsidRPr="00C56098">
        <w:t>from</w:t>
      </w:r>
      <w:r w:rsidR="00905771" w:rsidRPr="00C56098">
        <w:t xml:space="preserve"> </w:t>
      </w:r>
      <w:r w:rsidRPr="00C56098">
        <w:t>&lt;</w:t>
      </w:r>
      <w:hyperlink r:id="rId32" w:history="1">
        <w:r w:rsidR="00905771" w:rsidRPr="00C56098">
          <w:rPr>
            <w:rStyle w:val="Hyperlink"/>
          </w:rPr>
          <w:t>https://www.microsoft.com/en-my/microsoft-365/microsoft-teams/group-chat-software</w:t>
        </w:r>
      </w:hyperlink>
      <w:r w:rsidRPr="00C56098">
        <w:t>&gt;</w:t>
      </w:r>
    </w:p>
    <w:p w14:paraId="124E2453" w14:textId="77777777" w:rsidR="00BF31EA" w:rsidRPr="00C56098" w:rsidRDefault="00BF31EA" w:rsidP="00905771">
      <w:r w:rsidRPr="00C56098">
        <w:t xml:space="preserve">Microsoft Teams is a collaborative tool designed to enhance internal communication in a company. Microsoft Teams is famous among those companies that use Office 365 products. </w:t>
      </w:r>
    </w:p>
    <w:p w14:paraId="782992EB" w14:textId="3DD059F5" w:rsidR="002E17C3" w:rsidRPr="00C56098" w:rsidRDefault="00BF31EA" w:rsidP="002E17C3">
      <w:pPr>
        <w:ind w:firstLine="720"/>
      </w:pPr>
      <w:r w:rsidRPr="00C56098">
        <w:t xml:space="preserve">A team can have </w:t>
      </w:r>
      <w:r w:rsidR="00F5586E">
        <w:t>one or m</w:t>
      </w:r>
      <w:r w:rsidR="00E43F7C">
        <w:t>any</w:t>
      </w:r>
      <w:r w:rsidRPr="00C56098">
        <w:t xml:space="preserve"> owners, members and guests. Each member of the Teams has a different role, and each role has different levels of access privileges. For instance, a</w:t>
      </w:r>
      <w:r w:rsidR="00951F45">
        <w:t>n</w:t>
      </w:r>
      <w:r w:rsidRPr="00C56098">
        <w:t xml:space="preserve"> owner can manage a team setting such as add and remove team members, add guests, change team setup, and manage administrative tasks. The people in a team are members. They can do activities such as </w:t>
      </w:r>
      <w:r w:rsidR="00ED7495">
        <w:t xml:space="preserve">send </w:t>
      </w:r>
      <w:r w:rsidR="00951F45">
        <w:t xml:space="preserve">a </w:t>
      </w:r>
      <w:r w:rsidR="00ED7495">
        <w:t>message,</w:t>
      </w:r>
      <w:r w:rsidRPr="00C56098">
        <w:t xml:space="preserve"> view and upload documents. Guests are</w:t>
      </w:r>
      <w:r w:rsidR="00074986">
        <w:t xml:space="preserve"> external</w:t>
      </w:r>
      <w:r w:rsidR="00E7599E">
        <w:t xml:space="preserve"> stakeholders like </w:t>
      </w:r>
      <w:r w:rsidRPr="00C56098">
        <w:t xml:space="preserve">partners or consultants </w:t>
      </w:r>
      <w:r w:rsidR="00AD41F5">
        <w:t xml:space="preserve">who are invited by the host </w:t>
      </w:r>
      <w:r w:rsidRPr="00C56098">
        <w:t>to</w:t>
      </w:r>
      <w:r w:rsidR="00AD41F5">
        <w:t xml:space="preserve"> </w:t>
      </w:r>
      <w:r w:rsidRPr="00C56098">
        <w:t>join the team.</w:t>
      </w:r>
      <w:r w:rsidR="006D3075">
        <w:t xml:space="preserve"> They have limit capabilities to access some features.</w:t>
      </w:r>
    </w:p>
    <w:p w14:paraId="3282640E" w14:textId="6120290A" w:rsidR="00B26E71" w:rsidRPr="00C56098" w:rsidRDefault="00352708" w:rsidP="00B26E71">
      <w:pPr>
        <w:ind w:firstLine="720"/>
      </w:pPr>
      <w:r w:rsidRPr="00C56098">
        <w:t>The user can join a Teams meeting anytime, from any device, with a Team account. However, if the user does not have an account but receive an invitation to join a team, then the user can join the meeting using a Microsoft account. The user can choose to use the web</w:t>
      </w:r>
      <w:r w:rsidR="00145492" w:rsidRPr="00C56098">
        <w:t xml:space="preserve"> browser</w:t>
      </w:r>
      <w:r w:rsidRPr="00C56098">
        <w:t xml:space="preserve"> if he does not want to download the app.</w:t>
      </w:r>
    </w:p>
    <w:p w14:paraId="29D35E51" w14:textId="004BF49E" w:rsidR="00145492" w:rsidRPr="00C56098" w:rsidRDefault="00F16E5C" w:rsidP="00B26E71">
      <w:pPr>
        <w:ind w:firstLine="720"/>
      </w:pPr>
      <w:r w:rsidRPr="00C56098">
        <w:lastRenderedPageBreak/>
        <w:t xml:space="preserve">Before starting a meeting, the user must set a title, audio and video source. The host can invite people by typing the name or phone number or sharing the meeting link. There are a few ways that a user can join a meeting: join by link, join in a channel, join from </w:t>
      </w:r>
      <w:r w:rsidR="00951F45">
        <w:t xml:space="preserve">a </w:t>
      </w:r>
      <w:r w:rsidRPr="00C56098">
        <w:t>calendar and join from chat.</w:t>
      </w:r>
      <w:r w:rsidR="00CC7F82" w:rsidRPr="00C56098">
        <w:t xml:space="preserve"> The user can start recording a Teams meeting or call to capture the audio, video, and screen sharing activity. Teams show</w:t>
      </w:r>
      <w:r w:rsidR="00951F45">
        <w:t>s</w:t>
      </w:r>
      <w:r w:rsidR="00CC7F82" w:rsidRPr="00C56098">
        <w:t xml:space="preserve"> a notification to all participants when a meeting recording starts. The recording will be stored to Microsoft Stream and available to all participants. The recording will stop automatically once all the participants leave the meeting.</w:t>
      </w:r>
    </w:p>
    <w:p w14:paraId="2B7D1D16" w14:textId="3D5551F8" w:rsidR="00494CF8" w:rsidRPr="00C56098" w:rsidRDefault="001F598D" w:rsidP="00B26E71">
      <w:pPr>
        <w:ind w:firstLine="720"/>
      </w:pPr>
      <w:r w:rsidRPr="00C56098">
        <w:t>The user can change the video background before or during a meeting by either blur the background or replace it entirely with any image</w:t>
      </w:r>
      <w:r w:rsidR="00951F45">
        <w:t>s</w:t>
      </w:r>
      <w:r w:rsidRPr="00C56098">
        <w:t xml:space="preserve"> from the computer. The user </w:t>
      </w:r>
      <w:r w:rsidR="00951F45">
        <w:t>can</w:t>
      </w:r>
      <w:r w:rsidRPr="00C56098">
        <w:t xml:space="preserve"> preview the chosen background before applying it.</w:t>
      </w:r>
      <w:r w:rsidR="00494CF8" w:rsidRPr="00C56098">
        <w:t xml:space="preserve"> </w:t>
      </w:r>
      <w:r w:rsidR="00DD69E4" w:rsidRPr="00C56098">
        <w:t xml:space="preserve">Figure 2.15 shows </w:t>
      </w:r>
      <w:r w:rsidR="00CF5768" w:rsidRPr="00C56098">
        <w:t>how a user can blur the background during a meeting.</w:t>
      </w:r>
    </w:p>
    <w:p w14:paraId="38D31A85" w14:textId="3057C488" w:rsidR="001D3BEA" w:rsidRPr="00C56098" w:rsidRDefault="00494CF8" w:rsidP="001D3BEA">
      <w:pPr>
        <w:ind w:firstLine="720"/>
      </w:pPr>
      <w:r w:rsidRPr="00C56098">
        <w:t xml:space="preserve">In Microsoft Team, </w:t>
      </w:r>
      <w:r w:rsidR="00951F45">
        <w:t xml:space="preserve">the </w:t>
      </w:r>
      <w:r w:rsidRPr="00C56098">
        <w:t>user can share the screen during a meeting or when catting with another user. Figure</w:t>
      </w:r>
      <w:r w:rsidR="001D3BEA" w:rsidRPr="00C56098">
        <w:t xml:space="preserve"> 2.16</w:t>
      </w:r>
      <w:r w:rsidRPr="00C56098">
        <w:t xml:space="preserve"> shows the four options for screen sharing. Desktop allows the user to show everything on the screen, Window shows a specific app, PowerPoint shows a presentation while Browse allow</w:t>
      </w:r>
      <w:r w:rsidR="00951F45">
        <w:t>s</w:t>
      </w:r>
      <w:r w:rsidRPr="00C56098">
        <w:t xml:space="preserve"> user to find the file you to show. A red border will surround the sharing content when the user selects sharing.</w:t>
      </w:r>
    </w:p>
    <w:p w14:paraId="190BC24D" w14:textId="0ED85B25" w:rsidR="00AE0A1C" w:rsidRPr="00C56098" w:rsidRDefault="00AE0A1C" w:rsidP="00AE0A1C">
      <w:pPr>
        <w:ind w:firstLine="720"/>
      </w:pPr>
      <w:r w:rsidRPr="00C56098">
        <w:t xml:space="preserve">The meeting participants can collaborate on a whiteboard and save the product after a meeting. </w:t>
      </w:r>
      <w:r w:rsidR="00766C6F" w:rsidRPr="00C56098">
        <w:t>Figure 2.17 shows</w:t>
      </w:r>
      <w:r w:rsidRPr="00C56098">
        <w:t xml:space="preserve"> several pens and tools for the user to annotate on a whiteboard. For example, marker, highlighter, eraser, ruler to draw straight lines, Text, Notes. The user may also insert an image or file from </w:t>
      </w:r>
      <w:r w:rsidR="00530DFF">
        <w:t xml:space="preserve">the </w:t>
      </w:r>
      <w:r w:rsidRPr="00C56098">
        <w:t xml:space="preserve">library, Bing or take a picture using </w:t>
      </w:r>
      <w:r w:rsidR="00530DFF">
        <w:t xml:space="preserve">the </w:t>
      </w:r>
      <w:r w:rsidRPr="00C56098">
        <w:t>device camera.</w:t>
      </w:r>
    </w:p>
    <w:p w14:paraId="3ED651E4" w14:textId="3520A3CF" w:rsidR="00771CCE" w:rsidRPr="00C56098" w:rsidRDefault="00766C6F" w:rsidP="00771CCE">
      <w:pPr>
        <w:ind w:firstLine="720"/>
      </w:pPr>
      <w:r w:rsidRPr="00C56098">
        <w:t xml:space="preserve">Microsoft Teams allows the user to organize the contacts into a group so that </w:t>
      </w:r>
      <w:r w:rsidR="00530DFF">
        <w:t xml:space="preserve">the </w:t>
      </w:r>
      <w:r w:rsidRPr="00C56098">
        <w:t>user can search a contact easily. For example, the user can create a contact group and add people into it, rename or delete the group. Microsoft Teams will automatically set the status of a user. However, the user can also update their status such as available, busy, do not disturb, be right back and appear away as shown in Figure</w:t>
      </w:r>
      <w:r w:rsidR="006E7CA9" w:rsidRPr="00C56098">
        <w:t xml:space="preserve"> </w:t>
      </w:r>
      <w:r w:rsidR="001E2869" w:rsidRPr="00C56098">
        <w:t>2.18</w:t>
      </w:r>
      <w:r w:rsidRPr="00C56098">
        <w:t>.</w:t>
      </w:r>
      <w:r w:rsidR="006E7CA9" w:rsidRPr="00C56098">
        <w:t xml:space="preserve"> Microsoft Teams also includes a chat service that allows users to communicate quickly without setting up a conference. Chats can be one-on-one or in a group.</w:t>
      </w:r>
    </w:p>
    <w:p w14:paraId="1322E4CD" w14:textId="1728EC6F" w:rsidR="00771CCE" w:rsidRPr="00C56098" w:rsidRDefault="00771CCE" w:rsidP="00771CCE">
      <w:pPr>
        <w:ind w:firstLine="720"/>
      </w:pPr>
      <w:r w:rsidRPr="00C56098">
        <w:rPr>
          <w:color w:val="1E1E1E"/>
          <w:shd w:val="clear" w:color="auto" w:fill="FFFFFF"/>
        </w:rPr>
        <w:t xml:space="preserve">In Teams, the calendar of a user is connected to the Exchange calendar. It enables the user to schedule a meeting in Outlook and Teams. </w:t>
      </w:r>
    </w:p>
    <w:p w14:paraId="18691A4E" w14:textId="77777777" w:rsidR="00771CCE" w:rsidRPr="00C56098" w:rsidRDefault="00771CCE" w:rsidP="006E7CA9">
      <w:pPr>
        <w:ind w:firstLine="720"/>
      </w:pPr>
    </w:p>
    <w:p w14:paraId="5B806E80" w14:textId="77777777" w:rsidR="001E2869" w:rsidRPr="00C56098" w:rsidRDefault="001E2869" w:rsidP="00AE0A1C">
      <w:pPr>
        <w:ind w:firstLine="720"/>
      </w:pPr>
    </w:p>
    <w:p w14:paraId="10D36664" w14:textId="77777777" w:rsidR="00AE0A1C" w:rsidRPr="00C56098" w:rsidRDefault="00AE0A1C" w:rsidP="001D3BEA">
      <w:pPr>
        <w:ind w:firstLine="720"/>
      </w:pPr>
    </w:p>
    <w:p w14:paraId="5D9078E3" w14:textId="56BF2307" w:rsidR="001D3BEA" w:rsidRPr="00C56098" w:rsidRDefault="001D3BEA" w:rsidP="00B26E71">
      <w:pPr>
        <w:ind w:firstLine="720"/>
      </w:pPr>
      <w:r w:rsidRPr="00C56098">
        <w:rPr>
          <w:noProof/>
        </w:rPr>
        <w:drawing>
          <wp:inline distT="0" distB="0" distL="0" distR="0" wp14:anchorId="19C8611A" wp14:editId="3741E1FC">
            <wp:extent cx="4274820" cy="26377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r="25415"/>
                    <a:stretch/>
                  </pic:blipFill>
                  <pic:spPr bwMode="auto">
                    <a:xfrm>
                      <a:off x="0" y="0"/>
                      <a:ext cx="4274820" cy="2637790"/>
                    </a:xfrm>
                    <a:prstGeom prst="rect">
                      <a:avLst/>
                    </a:prstGeom>
                    <a:ln>
                      <a:noFill/>
                    </a:ln>
                    <a:extLst>
                      <a:ext uri="{53640926-AAD7-44D8-BBD7-CCE9431645EC}">
                        <a14:shadowObscured xmlns:a14="http://schemas.microsoft.com/office/drawing/2010/main"/>
                      </a:ext>
                    </a:extLst>
                  </pic:spPr>
                </pic:pic>
              </a:graphicData>
            </a:graphic>
          </wp:inline>
        </w:drawing>
      </w:r>
    </w:p>
    <w:p w14:paraId="7DAF9C2E" w14:textId="22259E81" w:rsidR="001D3BEA" w:rsidRPr="00C56098" w:rsidRDefault="00A87EA7" w:rsidP="00A87EA7">
      <w:pPr>
        <w:pStyle w:val="Caption"/>
        <w:jc w:val="center"/>
      </w:pPr>
      <w:bookmarkStart w:id="46" w:name="_Toc50087110"/>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5</w:t>
      </w:r>
      <w:r w:rsidR="00663AE5">
        <w:fldChar w:fldCharType="end"/>
      </w:r>
      <w:r>
        <w:t>:</w:t>
      </w:r>
      <w:r w:rsidR="007C6490" w:rsidRPr="00C56098">
        <w:t xml:space="preserve"> Blur the Meeting Background</w:t>
      </w:r>
      <w:bookmarkEnd w:id="46"/>
    </w:p>
    <w:p w14:paraId="7511880B" w14:textId="4EF48601" w:rsidR="007E2319" w:rsidRPr="00C56098" w:rsidRDefault="007E2319" w:rsidP="007E2319">
      <w:pPr>
        <w:jc w:val="center"/>
      </w:pPr>
      <w:r w:rsidRPr="00C56098">
        <w:rPr>
          <w:noProof/>
        </w:rPr>
        <w:drawing>
          <wp:inline distT="0" distB="0" distL="0" distR="0" wp14:anchorId="710E22A6" wp14:editId="5F49DC11">
            <wp:extent cx="5227320" cy="18167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27320" cy="1816735"/>
                    </a:xfrm>
                    <a:prstGeom prst="rect">
                      <a:avLst/>
                    </a:prstGeom>
                    <a:noFill/>
                  </pic:spPr>
                </pic:pic>
              </a:graphicData>
            </a:graphic>
          </wp:inline>
        </w:drawing>
      </w:r>
    </w:p>
    <w:p w14:paraId="79F6411E" w14:textId="6270858B" w:rsidR="001D3BEA" w:rsidRPr="00C56098" w:rsidRDefault="00A87EA7" w:rsidP="00A87EA7">
      <w:pPr>
        <w:pStyle w:val="Caption"/>
        <w:jc w:val="center"/>
      </w:pPr>
      <w:bookmarkStart w:id="47" w:name="_Toc50087111"/>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6</w:t>
      </w:r>
      <w:r w:rsidR="00663AE5">
        <w:fldChar w:fldCharType="end"/>
      </w:r>
      <w:r>
        <w:t xml:space="preserve">: </w:t>
      </w:r>
      <w:r w:rsidR="007C6490" w:rsidRPr="00C56098">
        <w:t>Screen Sharing Option</w:t>
      </w:r>
      <w:bookmarkEnd w:id="47"/>
    </w:p>
    <w:p w14:paraId="62E00CFE" w14:textId="48029B20" w:rsidR="00AE0A1C" w:rsidRPr="00C56098" w:rsidRDefault="00D90B48" w:rsidP="00D90B48">
      <w:pPr>
        <w:ind w:hanging="142"/>
        <w:jc w:val="center"/>
      </w:pPr>
      <w:r w:rsidRPr="00C56098">
        <w:rPr>
          <w:rFonts w:ascii="Calibri" w:eastAsia="DengXian" w:hAnsi="Calibri"/>
          <w:noProof/>
          <w:sz w:val="22"/>
          <w:szCs w:val="22"/>
          <w:lang w:val="en-MY"/>
        </w:rPr>
        <w:drawing>
          <wp:inline distT="0" distB="0" distL="0" distR="0" wp14:anchorId="74DB1758" wp14:editId="7D6287D9">
            <wp:extent cx="4030980" cy="24384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86499" r="17601" b="1039"/>
                    <a:stretch/>
                  </pic:blipFill>
                  <pic:spPr bwMode="auto">
                    <a:xfrm>
                      <a:off x="0" y="0"/>
                      <a:ext cx="4034318" cy="244042"/>
                    </a:xfrm>
                    <a:prstGeom prst="rect">
                      <a:avLst/>
                    </a:prstGeom>
                    <a:ln>
                      <a:noFill/>
                    </a:ln>
                    <a:extLst>
                      <a:ext uri="{53640926-AAD7-44D8-BBD7-CCE9431645EC}">
                        <a14:shadowObscured xmlns:a14="http://schemas.microsoft.com/office/drawing/2010/main"/>
                      </a:ext>
                    </a:extLst>
                  </pic:spPr>
                </pic:pic>
              </a:graphicData>
            </a:graphic>
          </wp:inline>
        </w:drawing>
      </w:r>
    </w:p>
    <w:p w14:paraId="6675162F" w14:textId="6CF2E17D" w:rsidR="00D268EB" w:rsidRPr="00C56098" w:rsidRDefault="00A87EA7" w:rsidP="00A87EA7">
      <w:pPr>
        <w:pStyle w:val="Caption"/>
        <w:jc w:val="center"/>
      </w:pPr>
      <w:bookmarkStart w:id="48" w:name="_Toc50087112"/>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7</w:t>
      </w:r>
      <w:r w:rsidR="00663AE5">
        <w:fldChar w:fldCharType="end"/>
      </w:r>
      <w:r>
        <w:t xml:space="preserve">: </w:t>
      </w:r>
      <w:r w:rsidR="00D90B48" w:rsidRPr="00C56098">
        <w:rPr>
          <w:rFonts w:hint="eastAsia"/>
        </w:rPr>
        <w:t>White</w:t>
      </w:r>
      <w:r w:rsidR="00D90B48" w:rsidRPr="00C56098">
        <w:t xml:space="preserve">board </w:t>
      </w:r>
      <w:r w:rsidR="00D90B48" w:rsidRPr="00C56098">
        <w:rPr>
          <w:rFonts w:hint="eastAsia"/>
        </w:rPr>
        <w:t>Tool</w:t>
      </w:r>
      <w:r w:rsidR="00D90B48" w:rsidRPr="00C56098">
        <w:t>s</w:t>
      </w:r>
      <w:bookmarkEnd w:id="48"/>
    </w:p>
    <w:p w14:paraId="281900F0" w14:textId="673665F4" w:rsidR="00512B5C" w:rsidRPr="00C56098" w:rsidRDefault="00512B5C" w:rsidP="00512B5C">
      <w:pPr>
        <w:ind w:hanging="142"/>
        <w:jc w:val="center"/>
      </w:pPr>
      <w:r w:rsidRPr="00C56098">
        <w:rPr>
          <w:noProof/>
        </w:rPr>
        <w:drawing>
          <wp:inline distT="0" distB="0" distL="0" distR="0" wp14:anchorId="2A8515D2" wp14:editId="469BEF41">
            <wp:extent cx="4791710" cy="21456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91710" cy="2145665"/>
                    </a:xfrm>
                    <a:prstGeom prst="rect">
                      <a:avLst/>
                    </a:prstGeom>
                    <a:noFill/>
                  </pic:spPr>
                </pic:pic>
              </a:graphicData>
            </a:graphic>
          </wp:inline>
        </w:drawing>
      </w:r>
    </w:p>
    <w:p w14:paraId="53D818F7" w14:textId="27D00A98" w:rsidR="00D90B48" w:rsidRPr="00C56098" w:rsidRDefault="00A87EA7" w:rsidP="00A87EA7">
      <w:pPr>
        <w:pStyle w:val="Caption"/>
        <w:jc w:val="center"/>
      </w:pPr>
      <w:bookmarkStart w:id="49" w:name="_Toc50087113"/>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8</w:t>
      </w:r>
      <w:r w:rsidR="00663AE5">
        <w:fldChar w:fldCharType="end"/>
      </w:r>
      <w:r>
        <w:t xml:space="preserve">: </w:t>
      </w:r>
      <w:r w:rsidR="008A412A" w:rsidRPr="00C56098">
        <w:t>User Status Settings</w:t>
      </w:r>
      <w:bookmarkEnd w:id="49"/>
    </w:p>
    <w:p w14:paraId="64D60353" w14:textId="7D87FCF3" w:rsidR="002936DB" w:rsidRDefault="008579B4" w:rsidP="002936DB">
      <w:pPr>
        <w:spacing w:line="240" w:lineRule="auto"/>
        <w:jc w:val="left"/>
      </w:pPr>
      <w:r>
        <w:br w:type="page"/>
      </w:r>
    </w:p>
    <w:p w14:paraId="64EDCD53" w14:textId="01FE22A5" w:rsidR="00E960A8" w:rsidRDefault="00E960A8" w:rsidP="00E960A8">
      <w:pPr>
        <w:pStyle w:val="Heading3"/>
      </w:pPr>
      <w:bookmarkStart w:id="50" w:name="_Toc50084350"/>
      <w:r>
        <w:lastRenderedPageBreak/>
        <w:t>Development Methodology</w:t>
      </w:r>
      <w:bookmarkEnd w:id="50"/>
    </w:p>
    <w:p w14:paraId="63559AF8" w14:textId="757AD624" w:rsidR="004C6C49" w:rsidRPr="004C6C49" w:rsidRDefault="004C6C49" w:rsidP="004C6C49">
      <w:pPr>
        <w:pStyle w:val="Heading4"/>
      </w:pPr>
      <w:bookmarkStart w:id="51" w:name="_Toc50084351"/>
      <w:bookmarkStart w:id="52" w:name="_Hlk49964606"/>
      <w:r>
        <w:t>Software Process</w:t>
      </w:r>
      <w:bookmarkEnd w:id="51"/>
    </w:p>
    <w:bookmarkEnd w:id="52"/>
    <w:p w14:paraId="6D708DCE" w14:textId="1409CD8C" w:rsidR="004C6C49" w:rsidRDefault="004C6C49" w:rsidP="004C6C49">
      <w:r>
        <w:t xml:space="preserve">A software development life cycle (SDLC) (also known as software methodology) is a set framework that is applied to control, plan and develop software. There are many software development models used in various organizations and it is very useful for </w:t>
      </w:r>
      <w:r w:rsidR="00530DFF">
        <w:t xml:space="preserve">the </w:t>
      </w:r>
      <w:r>
        <w:t>organization. All these models have their own strength and limitations and there is no ideal model. It is important to choose the model based on the characteristics of the systems that are being developed. The Table shows four fundamental activities of software process and the explanation (Elgabry, 2017; Ulbert, 2014).</w:t>
      </w:r>
    </w:p>
    <w:p w14:paraId="710DA540" w14:textId="77777777" w:rsidR="00C43CCE" w:rsidRDefault="00C43CCE" w:rsidP="004C6C49"/>
    <w:p w14:paraId="7D7572FA" w14:textId="09AE8EAA" w:rsidR="004C6C49" w:rsidRDefault="004C6C49" w:rsidP="004C6C49">
      <w:pPr>
        <w:pStyle w:val="Heading4"/>
      </w:pPr>
      <w:bookmarkStart w:id="53" w:name="_Toc50084352"/>
      <w:r>
        <w:t>Waterfall Model</w:t>
      </w:r>
      <w:bookmarkEnd w:id="53"/>
    </w:p>
    <w:p w14:paraId="08A3B959" w14:textId="09CE0D92" w:rsidR="000B53A8" w:rsidRDefault="004F1D90" w:rsidP="00530DFF">
      <w:r w:rsidRPr="004F1D90">
        <w:t>Waterfall model is the basic SDLC model. This model was used to be famous but today it is seldom used. However, it is important because all the other SDLC models are based on the classical waterfall model (GeeksforGeeks,2019). The phases of the waterfall</w:t>
      </w:r>
      <w:r w:rsidR="00530DFF">
        <w:t xml:space="preserve"> m</w:t>
      </w:r>
      <w:r w:rsidRPr="004F1D90">
        <w:t>odel are: Requirements, Design, Implementation, Testing, and Maintenance (Elgabry, 2017; GeeksForGeeks, 2019; Ulbert, 2014)</w:t>
      </w:r>
    </w:p>
    <w:p w14:paraId="4DB82168" w14:textId="665831FD" w:rsidR="00A87EA7" w:rsidRDefault="001A2C84" w:rsidP="00A87EA7">
      <w:pPr>
        <w:jc w:val="center"/>
      </w:pPr>
      <w:r>
        <w:rPr>
          <w:noProof/>
        </w:rPr>
        <w:drawing>
          <wp:inline distT="0" distB="0" distL="0" distR="0" wp14:anchorId="29CF7EA2" wp14:editId="64A16EE2">
            <wp:extent cx="3243580" cy="25730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43580" cy="2573020"/>
                    </a:xfrm>
                    <a:prstGeom prst="rect">
                      <a:avLst/>
                    </a:prstGeom>
                    <a:noFill/>
                  </pic:spPr>
                </pic:pic>
              </a:graphicData>
            </a:graphic>
          </wp:inline>
        </w:drawing>
      </w:r>
      <w:r w:rsidR="00335754" w:rsidRPr="005760C6">
        <w:t xml:space="preserve"> </w:t>
      </w:r>
    </w:p>
    <w:p w14:paraId="74D52C88" w14:textId="488DC63B" w:rsidR="00335754" w:rsidRPr="005760C6" w:rsidRDefault="00A87EA7" w:rsidP="00A87EA7">
      <w:pPr>
        <w:pStyle w:val="Caption"/>
        <w:jc w:val="center"/>
      </w:pPr>
      <w:bookmarkStart w:id="54" w:name="_Toc50087114"/>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9</w:t>
      </w:r>
      <w:r w:rsidR="00663AE5">
        <w:fldChar w:fldCharType="end"/>
      </w:r>
      <w:r>
        <w:t xml:space="preserve">: </w:t>
      </w:r>
      <w:r w:rsidR="00335754" w:rsidRPr="005760C6">
        <w:t xml:space="preserve">Waterfall </w:t>
      </w:r>
      <w:r>
        <w:t>M</w:t>
      </w:r>
      <w:r w:rsidR="00335754" w:rsidRPr="005760C6">
        <w:t>odel (Rather and Bhatnagar, 2015)</w:t>
      </w:r>
      <w:bookmarkEnd w:id="54"/>
    </w:p>
    <w:p w14:paraId="73B37D83" w14:textId="562ED4FB" w:rsidR="00C56098" w:rsidRDefault="00C56098">
      <w:pPr>
        <w:spacing w:line="240" w:lineRule="auto"/>
        <w:jc w:val="left"/>
      </w:pPr>
      <w:r>
        <w:br w:type="page"/>
      </w:r>
    </w:p>
    <w:p w14:paraId="5DAD7F24" w14:textId="07D47029" w:rsidR="00335754" w:rsidRPr="005760C6" w:rsidRDefault="00A87EA7" w:rsidP="00A87EA7">
      <w:pPr>
        <w:pStyle w:val="Caption"/>
        <w:rPr>
          <w:lang w:val="en-MY"/>
        </w:rPr>
      </w:pPr>
      <w:bookmarkStart w:id="55" w:name="_Toc50107445"/>
      <w:r>
        <w:lastRenderedPageBreak/>
        <w:t xml:space="preserve">Table </w:t>
      </w:r>
      <w:r w:rsidR="00B40AF3">
        <w:fldChar w:fldCharType="begin"/>
      </w:r>
      <w:r w:rsidR="00B40AF3">
        <w:instrText xml:space="preserve"> STYLEREF 1 \s </w:instrText>
      </w:r>
      <w:r w:rsidR="00B40AF3">
        <w:fldChar w:fldCharType="separate"/>
      </w:r>
      <w:r w:rsidR="005B39F8">
        <w:rPr>
          <w:noProof/>
        </w:rPr>
        <w:t>2</w:t>
      </w:r>
      <w:r w:rsidR="00B40AF3">
        <w:fldChar w:fldCharType="end"/>
      </w:r>
      <w:r w:rsidR="00B40AF3">
        <w:t>.</w:t>
      </w:r>
      <w:r w:rsidR="00B40AF3">
        <w:fldChar w:fldCharType="begin"/>
      </w:r>
      <w:r w:rsidR="00B40AF3">
        <w:instrText xml:space="preserve"> SEQ Table \* ARABIC \s 1 </w:instrText>
      </w:r>
      <w:r w:rsidR="00B40AF3">
        <w:fldChar w:fldCharType="separate"/>
      </w:r>
      <w:r w:rsidR="005B39F8">
        <w:rPr>
          <w:noProof/>
        </w:rPr>
        <w:t>3</w:t>
      </w:r>
      <w:r w:rsidR="00B40AF3">
        <w:fldChar w:fldCharType="end"/>
      </w:r>
      <w:r w:rsidR="005760C6" w:rsidRPr="006405B4">
        <w:rPr>
          <w:lang w:val="en-MY"/>
        </w:rPr>
        <w:t>: Advantages and Disadvantages of Waterfall Model (Elgabry,2017; Rather and Bhatnagar,2015; Sharma and Singh, 2015)</w:t>
      </w:r>
      <w:bookmarkEnd w:id="55"/>
    </w:p>
    <w:tbl>
      <w:tblPr>
        <w:tblStyle w:val="TableGrid"/>
        <w:tblW w:w="0" w:type="auto"/>
        <w:tblInd w:w="108" w:type="dxa"/>
        <w:tblLook w:val="04A0" w:firstRow="1" w:lastRow="0" w:firstColumn="1" w:lastColumn="0" w:noHBand="0" w:noVBand="1"/>
      </w:tblPr>
      <w:tblGrid>
        <w:gridCol w:w="8222"/>
      </w:tblGrid>
      <w:tr w:rsidR="006405B4" w:rsidRPr="006405B4" w14:paraId="5D5525A8" w14:textId="77777777" w:rsidTr="00C56098">
        <w:tc>
          <w:tcPr>
            <w:tcW w:w="8222" w:type="dxa"/>
          </w:tcPr>
          <w:p w14:paraId="4DB2BEF9" w14:textId="56CD4DA0" w:rsidR="006405B4" w:rsidRPr="006405B4" w:rsidRDefault="006405B4" w:rsidP="006405B4">
            <w:pPr>
              <w:rPr>
                <w:lang w:val="en-MY"/>
              </w:rPr>
            </w:pPr>
            <w:r w:rsidRPr="006405B4">
              <w:rPr>
                <w:lang w:val="en-MY"/>
              </w:rPr>
              <w:t>Advantages of Waterfall Model</w:t>
            </w:r>
          </w:p>
        </w:tc>
      </w:tr>
      <w:tr w:rsidR="006405B4" w:rsidRPr="006405B4" w14:paraId="759EF3B5" w14:textId="77777777" w:rsidTr="00C56098">
        <w:tc>
          <w:tcPr>
            <w:tcW w:w="8222" w:type="dxa"/>
          </w:tcPr>
          <w:p w14:paraId="50F7CF91" w14:textId="4F6DC690" w:rsidR="006405B4" w:rsidRPr="006405B4" w:rsidRDefault="007464BD" w:rsidP="00130716">
            <w:pPr>
              <w:numPr>
                <w:ilvl w:val="0"/>
                <w:numId w:val="15"/>
              </w:numPr>
              <w:ind w:left="284" w:hanging="284"/>
              <w:rPr>
                <w:lang w:val="en-MY"/>
              </w:rPr>
            </w:pPr>
            <w:r>
              <w:rPr>
                <w:lang w:val="en-MY"/>
              </w:rPr>
              <w:t>Simple</w:t>
            </w:r>
            <w:r w:rsidR="006405B4" w:rsidRPr="006405B4">
              <w:rPr>
                <w:lang w:val="en-MY"/>
              </w:rPr>
              <w:t xml:space="preserve"> and easy to comprehend.</w:t>
            </w:r>
          </w:p>
          <w:p w14:paraId="4DE2DE98" w14:textId="2B1D95AC" w:rsidR="006405B4" w:rsidRPr="006405B4" w:rsidRDefault="007464BD" w:rsidP="00130716">
            <w:pPr>
              <w:numPr>
                <w:ilvl w:val="0"/>
                <w:numId w:val="15"/>
              </w:numPr>
              <w:ind w:left="284" w:hanging="284"/>
              <w:rPr>
                <w:lang w:val="en-MY"/>
              </w:rPr>
            </w:pPr>
            <w:r>
              <w:rPr>
                <w:lang w:val="en-MY"/>
              </w:rPr>
              <w:t>Phases</w:t>
            </w:r>
            <w:r w:rsidR="006405B4" w:rsidRPr="006405B4">
              <w:rPr>
                <w:lang w:val="en-MY"/>
              </w:rPr>
              <w:t xml:space="preserve"> are processed one by one.</w:t>
            </w:r>
          </w:p>
          <w:p w14:paraId="13823CCC" w14:textId="3D79E3EB" w:rsidR="006405B4" w:rsidRPr="006405B4" w:rsidRDefault="006405B4" w:rsidP="00130716">
            <w:pPr>
              <w:numPr>
                <w:ilvl w:val="0"/>
                <w:numId w:val="15"/>
              </w:numPr>
              <w:ind w:left="284" w:hanging="284"/>
              <w:rPr>
                <w:lang w:val="en-MY"/>
              </w:rPr>
            </w:pPr>
            <w:r w:rsidRPr="006405B4">
              <w:rPr>
                <w:lang w:val="en-MY"/>
              </w:rPr>
              <w:t xml:space="preserve">There is </w:t>
            </w:r>
            <w:r w:rsidR="00FB4D57">
              <w:rPr>
                <w:lang w:val="en-MY"/>
              </w:rPr>
              <w:t xml:space="preserve">a </w:t>
            </w:r>
            <w:r w:rsidRPr="006405B4">
              <w:rPr>
                <w:lang w:val="en-MY"/>
              </w:rPr>
              <w:t>clear definition of each stage in the model.</w:t>
            </w:r>
          </w:p>
          <w:p w14:paraId="06630DD8" w14:textId="3A61680D" w:rsidR="006405B4" w:rsidRPr="006405B4" w:rsidRDefault="006405B4" w:rsidP="00130716">
            <w:pPr>
              <w:numPr>
                <w:ilvl w:val="0"/>
                <w:numId w:val="15"/>
              </w:numPr>
              <w:ind w:left="284" w:hanging="284"/>
              <w:rPr>
                <w:lang w:val="en-MY"/>
              </w:rPr>
            </w:pPr>
            <w:r w:rsidRPr="006405B4">
              <w:rPr>
                <w:lang w:val="en-MY"/>
              </w:rPr>
              <w:t xml:space="preserve">This model has </w:t>
            </w:r>
            <w:r w:rsidR="00FB4D57">
              <w:rPr>
                <w:lang w:val="en-MY"/>
              </w:rPr>
              <w:t xml:space="preserve">a </w:t>
            </w:r>
            <w:r w:rsidR="00EB16B8" w:rsidRPr="006405B4">
              <w:rPr>
                <w:lang w:val="en-MY"/>
              </w:rPr>
              <w:t xml:space="preserve">realistic and achievable </w:t>
            </w:r>
            <w:r w:rsidRPr="006405B4">
              <w:rPr>
                <w:lang w:val="en-MY"/>
              </w:rPr>
              <w:t>milestones</w:t>
            </w:r>
            <w:r w:rsidR="00EB16B8">
              <w:rPr>
                <w:lang w:val="en-MY"/>
              </w:rPr>
              <w:t>.</w:t>
            </w:r>
          </w:p>
          <w:p w14:paraId="3D941964" w14:textId="77777777" w:rsidR="006405B4" w:rsidRPr="006405B4" w:rsidRDefault="006405B4" w:rsidP="00130716">
            <w:pPr>
              <w:numPr>
                <w:ilvl w:val="0"/>
                <w:numId w:val="15"/>
              </w:numPr>
              <w:ind w:left="284" w:hanging="284"/>
              <w:rPr>
                <w:lang w:val="en-MY"/>
              </w:rPr>
            </w:pPr>
            <w:r w:rsidRPr="006405B4">
              <w:rPr>
                <w:lang w:val="en-MY"/>
              </w:rPr>
              <w:t>This model suitable for small projects and projects where there is a clear understanding of the requirements.</w:t>
            </w:r>
          </w:p>
        </w:tc>
      </w:tr>
      <w:tr w:rsidR="006405B4" w:rsidRPr="006405B4" w14:paraId="40E2104B" w14:textId="77777777" w:rsidTr="00C56098">
        <w:tc>
          <w:tcPr>
            <w:tcW w:w="8222" w:type="dxa"/>
          </w:tcPr>
          <w:p w14:paraId="5C04D812" w14:textId="0ECBB37A" w:rsidR="006405B4" w:rsidRPr="006405B4" w:rsidRDefault="006405B4" w:rsidP="006405B4">
            <w:pPr>
              <w:rPr>
                <w:lang w:val="en-MY"/>
              </w:rPr>
            </w:pPr>
            <w:r w:rsidRPr="006405B4">
              <w:rPr>
                <w:lang w:val="en-MY"/>
              </w:rPr>
              <w:t>Disadvantages of Waterfall Model</w:t>
            </w:r>
          </w:p>
        </w:tc>
      </w:tr>
      <w:tr w:rsidR="006405B4" w:rsidRPr="006405B4" w14:paraId="5DA95C92" w14:textId="77777777" w:rsidTr="00C56098">
        <w:tc>
          <w:tcPr>
            <w:tcW w:w="8222" w:type="dxa"/>
          </w:tcPr>
          <w:p w14:paraId="6C61E475" w14:textId="77777777" w:rsidR="006405B4" w:rsidRPr="006405B4" w:rsidRDefault="006405B4" w:rsidP="00130716">
            <w:pPr>
              <w:numPr>
                <w:ilvl w:val="0"/>
                <w:numId w:val="14"/>
              </w:numPr>
              <w:ind w:left="284" w:hanging="284"/>
              <w:rPr>
                <w:lang w:val="en-MY"/>
              </w:rPr>
            </w:pPr>
            <w:r w:rsidRPr="006405B4">
              <w:rPr>
                <w:lang w:val="en-MY"/>
              </w:rPr>
              <w:t>This model does not provide an error correction mechanism.</w:t>
            </w:r>
          </w:p>
          <w:p w14:paraId="02864BC7" w14:textId="77777777" w:rsidR="006405B4" w:rsidRPr="006405B4" w:rsidRDefault="006405B4" w:rsidP="00130716">
            <w:pPr>
              <w:numPr>
                <w:ilvl w:val="0"/>
                <w:numId w:val="14"/>
              </w:numPr>
              <w:ind w:left="284" w:hanging="284"/>
              <w:rPr>
                <w:lang w:val="en-MY"/>
              </w:rPr>
            </w:pPr>
            <w:r w:rsidRPr="006405B4">
              <w:rPr>
                <w:lang w:val="en-MY"/>
              </w:rPr>
              <w:t>After the requirements specification process is done, it is impossible to adapt any scope changes.</w:t>
            </w:r>
          </w:p>
          <w:p w14:paraId="7515BABA" w14:textId="2377BFC5" w:rsidR="006405B4" w:rsidRPr="006405B4" w:rsidRDefault="006405B4" w:rsidP="00130716">
            <w:pPr>
              <w:numPr>
                <w:ilvl w:val="0"/>
                <w:numId w:val="14"/>
              </w:numPr>
              <w:ind w:left="284" w:hanging="284"/>
              <w:rPr>
                <w:lang w:val="en-MY"/>
              </w:rPr>
            </w:pPr>
            <w:r w:rsidRPr="006405B4">
              <w:rPr>
                <w:lang w:val="en-MY"/>
              </w:rPr>
              <w:t>This model suggests starting a new phase only after the preceding phase</w:t>
            </w:r>
            <w:r w:rsidR="008F265D">
              <w:rPr>
                <w:lang w:val="en-MY"/>
              </w:rPr>
              <w:t xml:space="preserve"> finish</w:t>
            </w:r>
            <w:r w:rsidRPr="006405B4">
              <w:rPr>
                <w:lang w:val="en-MY"/>
              </w:rPr>
              <w:t>. However, phases could overlap in real projects.</w:t>
            </w:r>
          </w:p>
        </w:tc>
      </w:tr>
    </w:tbl>
    <w:p w14:paraId="09229ECA" w14:textId="41E49E91" w:rsidR="007676CE" w:rsidRDefault="00C56098" w:rsidP="00C56098">
      <w:pPr>
        <w:ind w:firstLine="720"/>
      </w:pPr>
      <w:r w:rsidRPr="001C7692">
        <w:t xml:space="preserve">By theory, each phase </w:t>
      </w:r>
      <w:r w:rsidR="00CD20D4">
        <w:t xml:space="preserve">should </w:t>
      </w:r>
      <w:r w:rsidR="00CB660F">
        <w:t xml:space="preserve">produce </w:t>
      </w:r>
      <w:r w:rsidRPr="001C7692">
        <w:t xml:space="preserve">one or more documents </w:t>
      </w:r>
      <w:r w:rsidR="00CB660F">
        <w:t>to</w:t>
      </w:r>
      <w:r w:rsidRPr="001C7692">
        <w:t xml:space="preserve"> be authorized, and the subsequent phase should not begin while waiting for the preceding phase to finish. However, in reality, these phases overlap and pass data to each other. The model has a linear architecture that makes it extremely difficult to accept change during development. The model can only be implemented while specifications are fully established and are unlikely to alter. (Elgabry, 2017; Ulbert, 2014).</w:t>
      </w:r>
    </w:p>
    <w:p w14:paraId="0B50CAEA" w14:textId="5525E3BB" w:rsidR="001A2C84" w:rsidRPr="000B53A8" w:rsidRDefault="007676CE" w:rsidP="007676CE">
      <w:pPr>
        <w:spacing w:line="240" w:lineRule="auto"/>
        <w:jc w:val="left"/>
      </w:pPr>
      <w:r>
        <w:br w:type="page"/>
      </w:r>
    </w:p>
    <w:p w14:paraId="438DB670" w14:textId="299E7113" w:rsidR="004C6C49" w:rsidRDefault="004C6C49" w:rsidP="004C6C49">
      <w:pPr>
        <w:pStyle w:val="Heading4"/>
      </w:pPr>
      <w:bookmarkStart w:id="56" w:name="_Toc50084353"/>
      <w:r>
        <w:lastRenderedPageBreak/>
        <w:t>Prototyping Model</w:t>
      </w:r>
      <w:bookmarkEnd w:id="56"/>
    </w:p>
    <w:p w14:paraId="3E64AE35" w14:textId="702F7FFD" w:rsidR="007676CE" w:rsidRDefault="00FB4D57" w:rsidP="007676CE">
      <w:r>
        <w:t>The p</w:t>
      </w:r>
      <w:r w:rsidR="00570610" w:rsidRPr="00570610">
        <w:t xml:space="preserve">rototyping model is a system development model in which a prototype is repeatedly developed, tested and then refined until it meets the user’s expected requirement then an actual system is developed (Sharma and Singh, 2015). A prototype allows the users to </w:t>
      </w:r>
      <w:r w:rsidR="007D2382">
        <w:t xml:space="preserve">generate </w:t>
      </w:r>
      <w:r w:rsidR="00570610" w:rsidRPr="00570610">
        <w:t xml:space="preserve">ideas for requirements and </w:t>
      </w:r>
      <w:r w:rsidR="00C643AC">
        <w:t>identi</w:t>
      </w:r>
      <w:r>
        <w:t>f</w:t>
      </w:r>
      <w:r w:rsidR="00C643AC">
        <w:t>y the</w:t>
      </w:r>
      <w:r w:rsidR="00570610" w:rsidRPr="00570610">
        <w:t xml:space="preserve"> </w:t>
      </w:r>
      <w:r w:rsidR="00612231">
        <w:t xml:space="preserve">strength </w:t>
      </w:r>
      <w:r w:rsidR="00570610" w:rsidRPr="00570610">
        <w:t xml:space="preserve">and </w:t>
      </w:r>
      <w:r w:rsidR="00612231">
        <w:t xml:space="preserve">shortcoming </w:t>
      </w:r>
      <w:r w:rsidR="00570610" w:rsidRPr="00570610">
        <w:t xml:space="preserve">in the software. Furthermore, it may </w:t>
      </w:r>
      <w:r w:rsidR="00A31418" w:rsidRPr="00570610">
        <w:t>expose</w:t>
      </w:r>
      <w:r w:rsidR="00A31418">
        <w:t xml:space="preserve"> the</w:t>
      </w:r>
      <w:r w:rsidR="00570610" w:rsidRPr="00570610">
        <w:t xml:space="preserve"> errors in the requirements and acts as a guid</w:t>
      </w:r>
      <w:r>
        <w:t>e</w:t>
      </w:r>
      <w:r w:rsidR="00570610" w:rsidRPr="00570610">
        <w:t xml:space="preserve"> for the design phase and testing phase. (Elgabry,2017; Tanvir et al, 2017).</w:t>
      </w:r>
    </w:p>
    <w:p w14:paraId="6384ABD4" w14:textId="432DE0DD" w:rsidR="0034605F" w:rsidRDefault="00A87EA7" w:rsidP="00A87EA7">
      <w:pPr>
        <w:pStyle w:val="Caption"/>
      </w:pPr>
      <w:bookmarkStart w:id="57" w:name="_Toc50107446"/>
      <w:r>
        <w:t xml:space="preserve">Table </w:t>
      </w:r>
      <w:r w:rsidR="00B40AF3">
        <w:fldChar w:fldCharType="begin"/>
      </w:r>
      <w:r w:rsidR="00B40AF3">
        <w:instrText xml:space="preserve"> STYLEREF 1 \s </w:instrText>
      </w:r>
      <w:r w:rsidR="00B40AF3">
        <w:fldChar w:fldCharType="separate"/>
      </w:r>
      <w:r w:rsidR="005B39F8">
        <w:rPr>
          <w:noProof/>
        </w:rPr>
        <w:t>2</w:t>
      </w:r>
      <w:r w:rsidR="00B40AF3">
        <w:fldChar w:fldCharType="end"/>
      </w:r>
      <w:r w:rsidR="00B40AF3">
        <w:t>.</w:t>
      </w:r>
      <w:r w:rsidR="00B40AF3">
        <w:fldChar w:fldCharType="begin"/>
      </w:r>
      <w:r w:rsidR="00B40AF3">
        <w:instrText xml:space="preserve"> SEQ Table \* ARABIC \s 1 </w:instrText>
      </w:r>
      <w:r w:rsidR="00B40AF3">
        <w:fldChar w:fldCharType="separate"/>
      </w:r>
      <w:r w:rsidR="005B39F8">
        <w:rPr>
          <w:noProof/>
        </w:rPr>
        <w:t>4</w:t>
      </w:r>
      <w:r w:rsidR="00B40AF3">
        <w:fldChar w:fldCharType="end"/>
      </w:r>
      <w:r w:rsidR="00936298" w:rsidRPr="00936298">
        <w:t>: Advantages and Disadvantages of Prototype Model (GeeksforGeeks, 2018; Rather and Bhatnagar,2015; Sharma and Singh,2015)</w:t>
      </w:r>
      <w:bookmarkEnd w:id="57"/>
    </w:p>
    <w:tbl>
      <w:tblPr>
        <w:tblStyle w:val="TableGrid"/>
        <w:tblW w:w="0" w:type="auto"/>
        <w:tblInd w:w="108" w:type="dxa"/>
        <w:tblLook w:val="04A0" w:firstRow="1" w:lastRow="0" w:firstColumn="1" w:lastColumn="0" w:noHBand="0" w:noVBand="1"/>
      </w:tblPr>
      <w:tblGrid>
        <w:gridCol w:w="8222"/>
      </w:tblGrid>
      <w:tr w:rsidR="0034605F" w14:paraId="6580EF4E" w14:textId="77777777" w:rsidTr="00A0329D">
        <w:tc>
          <w:tcPr>
            <w:tcW w:w="8222" w:type="dxa"/>
          </w:tcPr>
          <w:p w14:paraId="180A7D98" w14:textId="77777777" w:rsidR="0034605F" w:rsidRPr="000F28AB" w:rsidRDefault="0034605F" w:rsidP="00F07626">
            <w:r w:rsidRPr="000F28AB">
              <w:t xml:space="preserve">Advantages of Prototype </w:t>
            </w:r>
            <w:r>
              <w:t>M</w:t>
            </w:r>
            <w:r w:rsidRPr="000F28AB">
              <w:t>odel</w:t>
            </w:r>
          </w:p>
        </w:tc>
      </w:tr>
      <w:tr w:rsidR="0034605F" w14:paraId="41447C17" w14:textId="77777777" w:rsidTr="00A0329D">
        <w:tc>
          <w:tcPr>
            <w:tcW w:w="8222" w:type="dxa"/>
          </w:tcPr>
          <w:p w14:paraId="1E69814B" w14:textId="5C68ABD3" w:rsidR="0034605F" w:rsidRPr="000F28AB" w:rsidRDefault="0034605F" w:rsidP="00130716">
            <w:pPr>
              <w:pStyle w:val="ListParagraph"/>
              <w:numPr>
                <w:ilvl w:val="0"/>
                <w:numId w:val="16"/>
              </w:numPr>
              <w:ind w:left="323" w:hanging="284"/>
              <w:jc w:val="left"/>
            </w:pPr>
            <w:r w:rsidRPr="000F28AB">
              <w:t>Users are involved in the development</w:t>
            </w:r>
            <w:r w:rsidR="006247C0">
              <w:t xml:space="preserve"> </w:t>
            </w:r>
          </w:p>
          <w:p w14:paraId="5091DAAF" w14:textId="6F0149D2" w:rsidR="0034605F" w:rsidRPr="000F28AB" w:rsidRDefault="006247C0" w:rsidP="00130716">
            <w:pPr>
              <w:pStyle w:val="ListParagraph"/>
              <w:numPr>
                <w:ilvl w:val="0"/>
                <w:numId w:val="16"/>
              </w:numPr>
              <w:ind w:left="323" w:hanging="284"/>
              <w:jc w:val="left"/>
            </w:pPr>
            <w:r>
              <w:t>Provide</w:t>
            </w:r>
            <w:r w:rsidR="00FB4D57">
              <w:t xml:space="preserve"> a</w:t>
            </w:r>
            <w:r w:rsidR="0034605F" w:rsidRPr="000F28AB">
              <w:t xml:space="preserve"> better understanding of the system being developed with the construct of user interface</w:t>
            </w:r>
          </w:p>
          <w:p w14:paraId="067F4D82" w14:textId="77777777" w:rsidR="0034605F" w:rsidRPr="000F28AB" w:rsidRDefault="0034605F" w:rsidP="00130716">
            <w:pPr>
              <w:pStyle w:val="ListParagraph"/>
              <w:numPr>
                <w:ilvl w:val="0"/>
                <w:numId w:val="16"/>
              </w:numPr>
              <w:ind w:left="323" w:hanging="284"/>
              <w:jc w:val="left"/>
            </w:pPr>
            <w:r w:rsidRPr="000F28AB">
              <w:t xml:space="preserve">Identify critical features and detect errors easily </w:t>
            </w:r>
          </w:p>
          <w:p w14:paraId="5CCD3736" w14:textId="328C5A1A" w:rsidR="0034605F" w:rsidRPr="000F28AB" w:rsidRDefault="0034605F" w:rsidP="00130716">
            <w:pPr>
              <w:pStyle w:val="ListParagraph"/>
              <w:numPr>
                <w:ilvl w:val="0"/>
                <w:numId w:val="16"/>
              </w:numPr>
              <w:ind w:left="323" w:hanging="284"/>
              <w:jc w:val="left"/>
            </w:pPr>
            <w:r w:rsidRPr="000F28AB">
              <w:t xml:space="preserve">Quicker user feedback able to refine the requirements in </w:t>
            </w:r>
            <w:r w:rsidR="00FB4D57">
              <w:t xml:space="preserve">the </w:t>
            </w:r>
            <w:r w:rsidRPr="000F28AB">
              <w:t>early phase and leading to better solutions.</w:t>
            </w:r>
          </w:p>
          <w:p w14:paraId="77743C91" w14:textId="447E1103" w:rsidR="0034605F" w:rsidRPr="000F28AB" w:rsidRDefault="0034605F" w:rsidP="006247C0">
            <w:pPr>
              <w:pStyle w:val="ListParagraph"/>
              <w:numPr>
                <w:ilvl w:val="0"/>
                <w:numId w:val="16"/>
              </w:numPr>
              <w:ind w:left="323" w:hanging="284"/>
              <w:jc w:val="left"/>
            </w:pPr>
            <w:r w:rsidRPr="000F28AB">
              <w:t xml:space="preserve">Missing functionality can be </w:t>
            </w:r>
            <w:r w:rsidR="006247C0">
              <w:t>detected</w:t>
            </w:r>
            <w:r w:rsidRPr="000F28AB">
              <w:t xml:space="preserve"> easily</w:t>
            </w:r>
          </w:p>
        </w:tc>
      </w:tr>
      <w:tr w:rsidR="0034605F" w14:paraId="2B7CE027" w14:textId="77777777" w:rsidTr="00A0329D">
        <w:tc>
          <w:tcPr>
            <w:tcW w:w="8222" w:type="dxa"/>
          </w:tcPr>
          <w:p w14:paraId="7B594A1B" w14:textId="77777777" w:rsidR="0034605F" w:rsidRPr="005F60D5" w:rsidRDefault="0034605F" w:rsidP="00F07626">
            <w:r w:rsidRPr="000F28AB">
              <w:t xml:space="preserve">Disadvantages of Prototype </w:t>
            </w:r>
            <w:r>
              <w:t>M</w:t>
            </w:r>
            <w:r w:rsidRPr="000F28AB">
              <w:t>odel</w:t>
            </w:r>
          </w:p>
        </w:tc>
      </w:tr>
      <w:tr w:rsidR="0034605F" w14:paraId="7FC0AA9B" w14:textId="77777777" w:rsidTr="00A0329D">
        <w:tc>
          <w:tcPr>
            <w:tcW w:w="8222" w:type="dxa"/>
          </w:tcPr>
          <w:p w14:paraId="70AFF2D6" w14:textId="4D6974F5" w:rsidR="0034605F" w:rsidRPr="005F60D5" w:rsidRDefault="0034605F" w:rsidP="00130716">
            <w:pPr>
              <w:pStyle w:val="ListParagraph"/>
              <w:numPr>
                <w:ilvl w:val="0"/>
                <w:numId w:val="17"/>
              </w:numPr>
              <w:ind w:left="323" w:hanging="323"/>
              <w:jc w:val="left"/>
            </w:pPr>
            <w:r w:rsidRPr="005F60D5">
              <w:t>System’s complexity increases as the scope of the system may grow beyond initial plans.</w:t>
            </w:r>
          </w:p>
          <w:p w14:paraId="2903DE33" w14:textId="7D102FF1" w:rsidR="0034605F" w:rsidRPr="005F60D5" w:rsidRDefault="00FB4D57" w:rsidP="00130716">
            <w:pPr>
              <w:pStyle w:val="ListParagraph"/>
              <w:numPr>
                <w:ilvl w:val="0"/>
                <w:numId w:val="17"/>
              </w:numPr>
              <w:ind w:left="323" w:hanging="323"/>
              <w:jc w:val="left"/>
            </w:pPr>
            <w:r>
              <w:t>The i</w:t>
            </w:r>
            <w:r w:rsidR="0034605F" w:rsidRPr="005F60D5">
              <w:t>ncomplete or inadequate reusable component may lead to project failure</w:t>
            </w:r>
          </w:p>
          <w:p w14:paraId="2B589108" w14:textId="16E38BF0" w:rsidR="0034605F" w:rsidRPr="000F28AB" w:rsidRDefault="0034605F" w:rsidP="00130716">
            <w:pPr>
              <w:pStyle w:val="ListParagraph"/>
              <w:numPr>
                <w:ilvl w:val="0"/>
                <w:numId w:val="17"/>
              </w:numPr>
              <w:ind w:left="323" w:hanging="323"/>
              <w:jc w:val="left"/>
            </w:pPr>
            <w:r w:rsidRPr="005F60D5">
              <w:t>The cost is high and not suitable for small scale projects</w:t>
            </w:r>
          </w:p>
        </w:tc>
      </w:tr>
    </w:tbl>
    <w:p w14:paraId="48FE24B6" w14:textId="31435558" w:rsidR="00570610" w:rsidRDefault="00570610" w:rsidP="007676CE"/>
    <w:p w14:paraId="37B2FA5A" w14:textId="77777777" w:rsidR="00581A0D" w:rsidRDefault="00581A0D">
      <w:pPr>
        <w:spacing w:line="240" w:lineRule="auto"/>
        <w:jc w:val="left"/>
      </w:pPr>
      <w:r>
        <w:br w:type="page"/>
      </w:r>
    </w:p>
    <w:p w14:paraId="1F11ABF2" w14:textId="72CF211B" w:rsidR="00F73295" w:rsidRDefault="00FB4D57" w:rsidP="00B650D6">
      <w:pPr>
        <w:ind w:firstLine="720"/>
      </w:pPr>
      <w:r>
        <w:lastRenderedPageBreak/>
        <w:t>The p</w:t>
      </w:r>
      <w:r w:rsidR="00AF56F8" w:rsidRPr="00DD3DDF">
        <w:t xml:space="preserve">rototyping model is categorized into two types: throwaway and evolutionary. The purpose of using throwaway prototyping is to gain understanding about a design idea. Each </w:t>
      </w:r>
      <w:r w:rsidRPr="00DD3DDF">
        <w:t>pro</w:t>
      </w:r>
      <w:r>
        <w:t>to</w:t>
      </w:r>
      <w:r w:rsidRPr="00DD3DDF">
        <w:t>type</w:t>
      </w:r>
      <w:r w:rsidR="00AF56F8" w:rsidRPr="00DD3DDF">
        <w:t xml:space="preserve"> focus on one feature and it will be abandoned when the prototype is done testing</w:t>
      </w:r>
      <w:r w:rsidR="00AF56F8">
        <w:t xml:space="preserve"> (Elgabry,2017; Kahlid,2018; Sharma and Singh,2015).</w:t>
      </w:r>
      <w:r w:rsidR="00AF56F8" w:rsidRPr="00DD3DDF">
        <w:t xml:space="preserve"> Throwaway prototyping is usually used in </w:t>
      </w:r>
      <w:r>
        <w:t xml:space="preserve">the </w:t>
      </w:r>
      <w:r w:rsidR="00AF56F8" w:rsidRPr="00DD3DDF">
        <w:t>early phases of design when the system requirements are still being considered</w:t>
      </w:r>
      <w:r w:rsidR="00AF56F8">
        <w:t xml:space="preserve"> (Elgabry, 2017; Kahlid,2018).</w:t>
      </w:r>
      <w:r w:rsidR="00B650D6">
        <w:t xml:space="preserve"> </w:t>
      </w:r>
    </w:p>
    <w:p w14:paraId="766D1B9E" w14:textId="0F361035" w:rsidR="00C821D2" w:rsidRDefault="00E91654" w:rsidP="00C821D2">
      <w:pPr>
        <w:ind w:firstLine="720"/>
      </w:pPr>
      <w:r w:rsidRPr="00E91654">
        <w:t>In evolutionary prototyping, the first prototype will present to the client or user to collect feedback then the prototypes are reused in a new test cycle. At some point the user agreed that the prototype fulfil</w:t>
      </w:r>
      <w:r w:rsidR="00FB4D57">
        <w:t>s</w:t>
      </w:r>
      <w:r w:rsidRPr="00E91654">
        <w:t xml:space="preserve"> all the requirements then finally the prototype will become the final product (Elgabry, 2017; Kahlid,2018) In contrast to throwaway prototyping, evolutionary prototyping is used in rather late development stages. It enables the involvement of end-user throughout the development process (GeeksforGeeks,2018; Sadabadi,2013).</w:t>
      </w:r>
    </w:p>
    <w:p w14:paraId="52C9758F" w14:textId="77777777" w:rsidR="00C821D2" w:rsidRDefault="00C821D2" w:rsidP="00C821D2">
      <w:pPr>
        <w:ind w:firstLine="720"/>
        <w:jc w:val="center"/>
      </w:pPr>
      <w:r>
        <w:rPr>
          <w:noProof/>
        </w:rPr>
        <w:drawing>
          <wp:inline distT="0" distB="0" distL="0" distR="0" wp14:anchorId="2C7239F1" wp14:editId="3525ADBE">
            <wp:extent cx="4023709" cy="2964437"/>
            <wp:effectExtent l="19050" t="19050" r="0" b="762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405235.tmp"/>
                    <pic:cNvPicPr/>
                  </pic:nvPicPr>
                  <pic:blipFill>
                    <a:blip r:embed="rId38">
                      <a:extLst>
                        <a:ext uri="{28A0092B-C50C-407E-A947-70E740481C1C}">
                          <a14:useLocalDpi xmlns:a14="http://schemas.microsoft.com/office/drawing/2010/main" val="0"/>
                        </a:ext>
                      </a:extLst>
                    </a:blip>
                    <a:stretch>
                      <a:fillRect/>
                    </a:stretch>
                  </pic:blipFill>
                  <pic:spPr>
                    <a:xfrm>
                      <a:off x="0" y="0"/>
                      <a:ext cx="4023709" cy="2964437"/>
                    </a:xfrm>
                    <a:prstGeom prst="rect">
                      <a:avLst/>
                    </a:prstGeom>
                    <a:ln>
                      <a:solidFill>
                        <a:schemeClr val="tx1"/>
                      </a:solidFill>
                    </a:ln>
                  </pic:spPr>
                </pic:pic>
              </a:graphicData>
            </a:graphic>
          </wp:inline>
        </w:drawing>
      </w:r>
    </w:p>
    <w:p w14:paraId="15AFBDDA" w14:textId="65641DCE" w:rsidR="00C821D2" w:rsidRDefault="00A87EA7" w:rsidP="00A87EA7">
      <w:pPr>
        <w:pStyle w:val="Caption"/>
        <w:jc w:val="center"/>
      </w:pPr>
      <w:bookmarkStart w:id="58" w:name="_Toc50087115"/>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0</w:t>
      </w:r>
      <w:r w:rsidR="00663AE5">
        <w:fldChar w:fldCharType="end"/>
      </w:r>
      <w:r w:rsidR="00C821D2">
        <w:t>: Throwaway Prototyping (Khalid,2018)</w:t>
      </w:r>
      <w:bookmarkEnd w:id="58"/>
    </w:p>
    <w:p w14:paraId="121311F0" w14:textId="77777777" w:rsidR="00C821D2" w:rsidRDefault="00C821D2" w:rsidP="00C821D2">
      <w:pPr>
        <w:jc w:val="center"/>
      </w:pPr>
      <w:r w:rsidRPr="009D3725">
        <w:rPr>
          <w:rFonts w:eastAsia="DengXian"/>
          <w:noProof/>
          <w:lang w:val="en-MY"/>
        </w:rPr>
        <w:drawing>
          <wp:inline distT="0" distB="0" distL="0" distR="0" wp14:anchorId="0187132D" wp14:editId="4C8B8E77">
            <wp:extent cx="5220525" cy="1794510"/>
            <wp:effectExtent l="19050" t="19050" r="0" b="0"/>
            <wp:docPr id="25" name="Picture 2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4020D1.tmp"/>
                    <pic:cNvPicPr/>
                  </pic:nvPicPr>
                  <pic:blipFill>
                    <a:blip r:embed="rId39">
                      <a:extLst>
                        <a:ext uri="{28A0092B-C50C-407E-A947-70E740481C1C}">
                          <a14:useLocalDpi xmlns:a14="http://schemas.microsoft.com/office/drawing/2010/main" val="0"/>
                        </a:ext>
                      </a:extLst>
                    </a:blip>
                    <a:stretch>
                      <a:fillRect/>
                    </a:stretch>
                  </pic:blipFill>
                  <pic:spPr>
                    <a:xfrm>
                      <a:off x="0" y="0"/>
                      <a:ext cx="5230345" cy="1797886"/>
                    </a:xfrm>
                    <a:prstGeom prst="rect">
                      <a:avLst/>
                    </a:prstGeom>
                    <a:ln>
                      <a:solidFill>
                        <a:schemeClr val="tx1"/>
                      </a:solidFill>
                    </a:ln>
                  </pic:spPr>
                </pic:pic>
              </a:graphicData>
            </a:graphic>
          </wp:inline>
        </w:drawing>
      </w:r>
    </w:p>
    <w:p w14:paraId="4425BA69" w14:textId="48BF3065" w:rsidR="00C821D2" w:rsidRDefault="00A87EA7" w:rsidP="00A87EA7">
      <w:pPr>
        <w:pStyle w:val="Caption"/>
        <w:jc w:val="center"/>
      </w:pPr>
      <w:bookmarkStart w:id="59" w:name="_Toc50087116"/>
      <w:r>
        <w:lastRenderedPageBreak/>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1</w:t>
      </w:r>
      <w:r w:rsidR="00663AE5">
        <w:fldChar w:fldCharType="end"/>
      </w:r>
      <w:r w:rsidR="00C821D2" w:rsidRPr="00360749">
        <w:t>: Evolutionary Prototyping (Khalid,2018)</w:t>
      </w:r>
      <w:bookmarkEnd w:id="59"/>
    </w:p>
    <w:p w14:paraId="579EC907" w14:textId="38CEE52C" w:rsidR="00C821D2" w:rsidRDefault="002F3B98" w:rsidP="00C821D2">
      <w:pPr>
        <w:ind w:firstLine="720"/>
      </w:pPr>
      <w:r>
        <w:t>The word fidelity explains how the prototypes can be differentiated from the end product, and how they can be modified to highlight design features (Walker et al, 2002). Low-fidelity prototypes show the overall design and the interface feel of a system. These prototypes are designed to interact, teach, and provide information, but not to test, evaluate, or act as a foundation for the source code. Low-fidelity prototypes are easily accessible as they can be displayed on cardboard, sketches, or whiteboards (Rudd, Stern and Isensee, 1996). Low-fidelity prototypes are typically limited function, are easily designed and have minimal or no features (Inbragimova, 2016).</w:t>
      </w:r>
      <w:r w:rsidR="00581A0D">
        <w:t xml:space="preserve"> </w:t>
      </w:r>
      <w:r w:rsidR="002466E6">
        <w:t>On</w:t>
      </w:r>
      <w:r>
        <w:t xml:space="preserve"> the contrary, high-fidelity prototypes are completely interactive. Users can enter information in </w:t>
      </w:r>
      <w:r w:rsidR="002466E6">
        <w:t xml:space="preserve">the </w:t>
      </w:r>
      <w:r>
        <w:t>text field, click buttons and interact with the user interface. (Rudd, Stern and Isensee, 1996). Axure, Form, Principle, Framer, Adobe XD, InVision,</w:t>
      </w:r>
      <w:r w:rsidR="00C821D2">
        <w:t xml:space="preserve"> </w:t>
      </w:r>
      <w:r>
        <w:t>Proto.io are examples of web app prototyping tools (Inbragimova, 2016; Ye,2017).</w:t>
      </w:r>
    </w:p>
    <w:p w14:paraId="19D64FD7" w14:textId="77777777" w:rsidR="00526C50" w:rsidRDefault="00526C50" w:rsidP="00C821D2">
      <w:pPr>
        <w:ind w:firstLine="720"/>
      </w:pPr>
    </w:p>
    <w:p w14:paraId="2007E715" w14:textId="0F0DCDD7" w:rsidR="00526C50" w:rsidRDefault="00526C50" w:rsidP="00526C50">
      <w:r w:rsidRPr="00526C50">
        <w:rPr>
          <w:noProof/>
        </w:rPr>
        <w:drawing>
          <wp:inline distT="0" distB="0" distL="0" distR="0" wp14:anchorId="1F9E6C9A" wp14:editId="5D3868B5">
            <wp:extent cx="5181600" cy="32537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87683" cy="3320354"/>
                    </a:xfrm>
                    <a:prstGeom prst="rect">
                      <a:avLst/>
                    </a:prstGeom>
                  </pic:spPr>
                </pic:pic>
              </a:graphicData>
            </a:graphic>
          </wp:inline>
        </w:drawing>
      </w:r>
    </w:p>
    <w:p w14:paraId="5DCDF2DE" w14:textId="3CB84122" w:rsidR="002B4633" w:rsidRDefault="00A87EA7" w:rsidP="00A87EA7">
      <w:pPr>
        <w:pStyle w:val="Caption"/>
        <w:jc w:val="center"/>
      </w:pPr>
      <w:bookmarkStart w:id="60" w:name="_Toc50087117"/>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2</w:t>
      </w:r>
      <w:r w:rsidR="00663AE5">
        <w:fldChar w:fldCharType="end"/>
      </w:r>
      <w:r w:rsidR="00F1290E">
        <w:t>: Low Fidelity vs High Fidelity Prototype</w:t>
      </w:r>
      <w:r w:rsidR="00595E71">
        <w:t xml:space="preserve"> (</w:t>
      </w:r>
      <w:r w:rsidR="00595E71" w:rsidRPr="00595E71">
        <w:t>Pierzchała</w:t>
      </w:r>
      <w:r w:rsidR="00595E71">
        <w:t>, 2018)</w:t>
      </w:r>
      <w:bookmarkEnd w:id="60"/>
    </w:p>
    <w:p w14:paraId="742B7721" w14:textId="79987DA8" w:rsidR="009D3725" w:rsidRDefault="002B4633" w:rsidP="002B4633">
      <w:pPr>
        <w:spacing w:line="240" w:lineRule="auto"/>
        <w:jc w:val="left"/>
      </w:pPr>
      <w:r>
        <w:br w:type="page"/>
      </w:r>
    </w:p>
    <w:p w14:paraId="7715B5BF" w14:textId="6899814B" w:rsidR="004C6C49" w:rsidRDefault="004C6C49" w:rsidP="004C6C49">
      <w:pPr>
        <w:pStyle w:val="Heading4"/>
      </w:pPr>
      <w:bookmarkStart w:id="61" w:name="_Toc50084354"/>
      <w:r>
        <w:lastRenderedPageBreak/>
        <w:t>Spiral Model</w:t>
      </w:r>
      <w:bookmarkEnd w:id="61"/>
    </w:p>
    <w:p w14:paraId="6401FAAD" w14:textId="54DA3C32" w:rsidR="002B4633" w:rsidRDefault="002B4633" w:rsidP="002B4633">
      <w:r w:rsidRPr="002B4633">
        <w:t xml:space="preserve">Spiral model is a risk-driven software model driven that design to provide risk handling support (GeeksforGeeks,2018; Sharma and Singh, 2015). It looks like a spiral in its graphical model, with several loops. The precise number of spiral loops is </w:t>
      </w:r>
      <w:r w:rsidR="0026327F">
        <w:t>depending</w:t>
      </w:r>
      <w:r w:rsidRPr="002B4633">
        <w:t xml:space="preserve"> on the project risks. A spiral loop is considered a phase and there are 4 phases: planning, risk analysis, engineering and evaluation (Elgabry, 2017; Govardhan and Munassar 2010).</w:t>
      </w:r>
    </w:p>
    <w:p w14:paraId="0AD43D6E" w14:textId="2CF2BFDF" w:rsidR="00CE0244" w:rsidRDefault="00CE0244" w:rsidP="00CE0244">
      <w:pPr>
        <w:jc w:val="center"/>
      </w:pPr>
      <w:r w:rsidRPr="0038202D">
        <w:rPr>
          <w:noProof/>
        </w:rPr>
        <w:drawing>
          <wp:inline distT="0" distB="0" distL="0" distR="0" wp14:anchorId="7DEB9787" wp14:editId="064F5815">
            <wp:extent cx="3992880" cy="2270602"/>
            <wp:effectExtent l="19050" t="1905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4453E3.tmp"/>
                    <pic:cNvPicPr/>
                  </pic:nvPicPr>
                  <pic:blipFill>
                    <a:blip r:embed="rId41">
                      <a:extLst>
                        <a:ext uri="{28A0092B-C50C-407E-A947-70E740481C1C}">
                          <a14:useLocalDpi xmlns:a14="http://schemas.microsoft.com/office/drawing/2010/main" val="0"/>
                        </a:ext>
                      </a:extLst>
                    </a:blip>
                    <a:stretch>
                      <a:fillRect/>
                    </a:stretch>
                  </pic:blipFill>
                  <pic:spPr>
                    <a:xfrm>
                      <a:off x="0" y="0"/>
                      <a:ext cx="4020818" cy="2286489"/>
                    </a:xfrm>
                    <a:prstGeom prst="rect">
                      <a:avLst/>
                    </a:prstGeom>
                    <a:ln>
                      <a:solidFill>
                        <a:schemeClr val="tx1"/>
                      </a:solidFill>
                    </a:ln>
                  </pic:spPr>
                </pic:pic>
              </a:graphicData>
            </a:graphic>
          </wp:inline>
        </w:drawing>
      </w:r>
    </w:p>
    <w:p w14:paraId="77B7A839" w14:textId="51E673A2" w:rsidR="00CE0244" w:rsidRDefault="00A87EA7" w:rsidP="00A87EA7">
      <w:pPr>
        <w:pStyle w:val="Caption"/>
        <w:jc w:val="center"/>
      </w:pPr>
      <w:bookmarkStart w:id="62" w:name="_Toc50087118"/>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3</w:t>
      </w:r>
      <w:r w:rsidR="00663AE5">
        <w:fldChar w:fldCharType="end"/>
      </w:r>
      <w:r w:rsidR="00CE0244">
        <w:t xml:space="preserve">: Spiral Model </w:t>
      </w:r>
      <w:r w:rsidR="00C418DF">
        <w:t>(Sharma and Singh, 2015)</w:t>
      </w:r>
      <w:bookmarkEnd w:id="62"/>
    </w:p>
    <w:p w14:paraId="3CCB1E2E" w14:textId="77777777" w:rsidR="005F7D82" w:rsidRDefault="005F7D82" w:rsidP="00CE0244">
      <w:pPr>
        <w:jc w:val="center"/>
      </w:pPr>
    </w:p>
    <w:p w14:paraId="59EAA53E" w14:textId="264ECDD9" w:rsidR="001A60ED" w:rsidRPr="005F7D82" w:rsidRDefault="00A87EA7" w:rsidP="00A87EA7">
      <w:pPr>
        <w:pStyle w:val="Caption"/>
        <w:keepNext/>
        <w:jc w:val="left"/>
        <w:rPr>
          <w:rFonts w:eastAsia="DengXian"/>
          <w:lang w:val="en-MY"/>
        </w:rPr>
      </w:pPr>
      <w:bookmarkStart w:id="63" w:name="_Toc50107447"/>
      <w:r>
        <w:t xml:space="preserve">Table </w:t>
      </w:r>
      <w:r w:rsidR="00B40AF3">
        <w:fldChar w:fldCharType="begin"/>
      </w:r>
      <w:r w:rsidR="00B40AF3">
        <w:instrText xml:space="preserve"> STYLEREF 1 \s </w:instrText>
      </w:r>
      <w:r w:rsidR="00B40AF3">
        <w:fldChar w:fldCharType="separate"/>
      </w:r>
      <w:r w:rsidR="005B39F8">
        <w:rPr>
          <w:noProof/>
        </w:rPr>
        <w:t>2</w:t>
      </w:r>
      <w:r w:rsidR="00B40AF3">
        <w:fldChar w:fldCharType="end"/>
      </w:r>
      <w:r w:rsidR="00B40AF3">
        <w:t>.</w:t>
      </w:r>
      <w:r w:rsidR="00B40AF3">
        <w:fldChar w:fldCharType="begin"/>
      </w:r>
      <w:r w:rsidR="00B40AF3">
        <w:instrText xml:space="preserve"> SEQ Table \* ARABIC \s 1 </w:instrText>
      </w:r>
      <w:r w:rsidR="00B40AF3">
        <w:fldChar w:fldCharType="separate"/>
      </w:r>
      <w:r w:rsidR="005B39F8">
        <w:rPr>
          <w:noProof/>
        </w:rPr>
        <w:t>5</w:t>
      </w:r>
      <w:r w:rsidR="00B40AF3">
        <w:fldChar w:fldCharType="end"/>
      </w:r>
      <w:r w:rsidR="005F7D82" w:rsidRPr="005F7D82">
        <w:rPr>
          <w:rFonts w:eastAsia="DengXian"/>
          <w:lang w:val="en-MY"/>
        </w:rPr>
        <w:t>: Advantages and Disadvantages of Spiral Model (Alshamrani and Bahattab,2015; Elgabry,2017; GeeksforGeeks, 2018; Rather and Bhatnagar,2015)</w:t>
      </w:r>
      <w:bookmarkEnd w:id="63"/>
    </w:p>
    <w:tbl>
      <w:tblPr>
        <w:tblStyle w:val="TableGrid"/>
        <w:tblW w:w="0" w:type="auto"/>
        <w:tblLook w:val="04A0" w:firstRow="1" w:lastRow="0" w:firstColumn="1" w:lastColumn="0" w:noHBand="0" w:noVBand="1"/>
      </w:tblPr>
      <w:tblGrid>
        <w:gridCol w:w="8439"/>
      </w:tblGrid>
      <w:tr w:rsidR="005F7D82" w14:paraId="58D8F53B" w14:textId="77777777" w:rsidTr="00F07626">
        <w:tc>
          <w:tcPr>
            <w:tcW w:w="9016" w:type="dxa"/>
          </w:tcPr>
          <w:p w14:paraId="5ED2D241" w14:textId="78038F5B" w:rsidR="005F7D82" w:rsidRPr="0038202D" w:rsidRDefault="005F7D82" w:rsidP="00F07626">
            <w:r w:rsidRPr="0038202D">
              <w:t>Advantages of Spiral Model</w:t>
            </w:r>
          </w:p>
        </w:tc>
      </w:tr>
      <w:tr w:rsidR="001A60ED" w14:paraId="7FCFE6FC" w14:textId="77777777" w:rsidTr="00F07626">
        <w:tc>
          <w:tcPr>
            <w:tcW w:w="9016" w:type="dxa"/>
          </w:tcPr>
          <w:p w14:paraId="35A83520" w14:textId="416A58DF" w:rsidR="001A60ED" w:rsidRPr="00B632A9" w:rsidRDefault="001A60ED" w:rsidP="00130716">
            <w:pPr>
              <w:pStyle w:val="ListParagraph"/>
              <w:numPr>
                <w:ilvl w:val="0"/>
                <w:numId w:val="18"/>
              </w:numPr>
              <w:ind w:left="284" w:hanging="284"/>
              <w:jc w:val="left"/>
            </w:pPr>
            <w:r w:rsidRPr="00B632A9">
              <w:t>Risk analysis and risk handling at every phase that enhance</w:t>
            </w:r>
            <w:r w:rsidR="000E4DEF">
              <w:t>s</w:t>
            </w:r>
            <w:r w:rsidRPr="00B632A9">
              <w:t xml:space="preserve"> the risk avoidance</w:t>
            </w:r>
          </w:p>
          <w:p w14:paraId="110AD8FB" w14:textId="77777777" w:rsidR="001A60ED" w:rsidRPr="00B632A9" w:rsidRDefault="001A60ED" w:rsidP="00130716">
            <w:pPr>
              <w:pStyle w:val="ListParagraph"/>
              <w:numPr>
                <w:ilvl w:val="0"/>
                <w:numId w:val="18"/>
              </w:numPr>
              <w:ind w:left="284" w:hanging="284"/>
              <w:jc w:val="left"/>
            </w:pPr>
            <w:r w:rsidRPr="00B632A9">
              <w:t>Good for large and complex projects</w:t>
            </w:r>
          </w:p>
          <w:p w14:paraId="6832CC2E" w14:textId="7926B3F8" w:rsidR="001A60ED" w:rsidRPr="00B632A9" w:rsidRDefault="001A60ED" w:rsidP="00130716">
            <w:pPr>
              <w:pStyle w:val="ListParagraph"/>
              <w:numPr>
                <w:ilvl w:val="0"/>
                <w:numId w:val="18"/>
              </w:numPr>
              <w:ind w:left="284" w:hanging="284"/>
              <w:jc w:val="left"/>
            </w:pPr>
            <w:r w:rsidRPr="00B632A9">
              <w:t xml:space="preserve">Flexible to adapt </w:t>
            </w:r>
            <w:r w:rsidR="000E4DEF">
              <w:t xml:space="preserve">the </w:t>
            </w:r>
            <w:r w:rsidRPr="00B632A9">
              <w:t xml:space="preserve">change of requirements at </w:t>
            </w:r>
            <w:r w:rsidR="000E4DEF">
              <w:t xml:space="preserve">a </w:t>
            </w:r>
            <w:r w:rsidRPr="00B632A9">
              <w:t xml:space="preserve">later phase </w:t>
            </w:r>
          </w:p>
        </w:tc>
      </w:tr>
      <w:tr w:rsidR="005F7D82" w14:paraId="2BDAF866" w14:textId="77777777" w:rsidTr="00F07626">
        <w:tc>
          <w:tcPr>
            <w:tcW w:w="9016" w:type="dxa"/>
          </w:tcPr>
          <w:p w14:paraId="68B96816" w14:textId="295639FD" w:rsidR="005F7D82" w:rsidRPr="0038202D" w:rsidRDefault="005F7D82" w:rsidP="00F07626">
            <w:r w:rsidRPr="0038202D">
              <w:t>Disadvantages of Spiral Model</w:t>
            </w:r>
          </w:p>
        </w:tc>
      </w:tr>
      <w:tr w:rsidR="001A60ED" w14:paraId="08B15F9E" w14:textId="77777777" w:rsidTr="00F07626">
        <w:tc>
          <w:tcPr>
            <w:tcW w:w="9016" w:type="dxa"/>
          </w:tcPr>
          <w:p w14:paraId="763CE86E" w14:textId="77777777" w:rsidR="001A60ED" w:rsidRPr="00EC4C0C" w:rsidRDefault="001A60ED" w:rsidP="00130716">
            <w:pPr>
              <w:pStyle w:val="ListParagraph"/>
              <w:numPr>
                <w:ilvl w:val="0"/>
                <w:numId w:val="19"/>
              </w:numPr>
              <w:ind w:left="284" w:hanging="284"/>
              <w:jc w:val="left"/>
            </w:pPr>
            <w:r w:rsidRPr="00EC4C0C">
              <w:t>This model is much more complex than other SDLC models due to many documentations required in the intermediate stages</w:t>
            </w:r>
          </w:p>
          <w:p w14:paraId="19ADAA04" w14:textId="2C36CC72" w:rsidR="001A60ED" w:rsidRPr="00EC4C0C" w:rsidRDefault="001A60ED" w:rsidP="00130716">
            <w:pPr>
              <w:pStyle w:val="ListParagraph"/>
              <w:numPr>
                <w:ilvl w:val="0"/>
                <w:numId w:val="19"/>
              </w:numPr>
              <w:ind w:left="284" w:hanging="284"/>
              <w:jc w:val="left"/>
            </w:pPr>
            <w:r w:rsidRPr="00EC4C0C">
              <w:t>The cost is high and not suitable for small and low</w:t>
            </w:r>
            <w:r w:rsidR="000E4DEF">
              <w:t>-</w:t>
            </w:r>
            <w:r w:rsidRPr="00EC4C0C">
              <w:t>risk projects</w:t>
            </w:r>
          </w:p>
          <w:p w14:paraId="36601E37" w14:textId="36A28DEA" w:rsidR="001A60ED" w:rsidRPr="00EC4C0C" w:rsidRDefault="001A60ED" w:rsidP="00130716">
            <w:pPr>
              <w:pStyle w:val="ListParagraph"/>
              <w:numPr>
                <w:ilvl w:val="0"/>
                <w:numId w:val="19"/>
              </w:numPr>
              <w:ind w:left="284" w:hanging="284"/>
              <w:jc w:val="left"/>
            </w:pPr>
            <w:r w:rsidRPr="00EC4C0C">
              <w:t>High dependent on the risk analysis phase and require highly experienced expert</w:t>
            </w:r>
            <w:r w:rsidR="000E4DEF">
              <w:t>s</w:t>
            </w:r>
            <w:r w:rsidRPr="00EC4C0C">
              <w:t xml:space="preserve"> to develop a success</w:t>
            </w:r>
            <w:r w:rsidR="000E4DEF">
              <w:t>ful</w:t>
            </w:r>
            <w:r w:rsidRPr="00EC4C0C">
              <w:t xml:space="preserve"> project</w:t>
            </w:r>
          </w:p>
          <w:p w14:paraId="1BF45D70" w14:textId="6C974B13" w:rsidR="001A60ED" w:rsidRDefault="001A60ED" w:rsidP="00130716">
            <w:pPr>
              <w:pStyle w:val="ListParagraph"/>
              <w:numPr>
                <w:ilvl w:val="0"/>
                <w:numId w:val="19"/>
              </w:numPr>
              <w:ind w:left="284" w:hanging="284"/>
              <w:jc w:val="left"/>
            </w:pPr>
            <w:r w:rsidRPr="00EC4C0C">
              <w:t xml:space="preserve">Difficult to estimate the time due to </w:t>
            </w:r>
            <w:r w:rsidR="000E4DEF">
              <w:t xml:space="preserve">the </w:t>
            </w:r>
            <w:r w:rsidRPr="00EC4C0C">
              <w:t>unknown number of phases at the beginning stage.</w:t>
            </w:r>
          </w:p>
        </w:tc>
      </w:tr>
    </w:tbl>
    <w:p w14:paraId="3F2FD687" w14:textId="77777777" w:rsidR="002B4633" w:rsidRPr="002B4633" w:rsidRDefault="002B4633" w:rsidP="002B4633"/>
    <w:p w14:paraId="21C1C0DF" w14:textId="52E0E6C3" w:rsidR="00380909" w:rsidRPr="008A319B" w:rsidRDefault="004C6C49" w:rsidP="00380909">
      <w:pPr>
        <w:pStyle w:val="Heading3"/>
      </w:pPr>
      <w:bookmarkStart w:id="64" w:name="_Toc50084355"/>
      <w:r>
        <w:lastRenderedPageBreak/>
        <w:t>Communication Technology</w:t>
      </w:r>
      <w:bookmarkEnd w:id="64"/>
    </w:p>
    <w:p w14:paraId="0AB493C1" w14:textId="33F25867" w:rsidR="004C6C49" w:rsidRDefault="004C6C49" w:rsidP="004C6C49">
      <w:pPr>
        <w:pStyle w:val="Heading4"/>
      </w:pPr>
      <w:bookmarkStart w:id="65" w:name="_Toc50084356"/>
      <w:r>
        <w:t>Real</w:t>
      </w:r>
      <w:r w:rsidR="000E4DEF">
        <w:t>-</w:t>
      </w:r>
      <w:r>
        <w:t>Time Com</w:t>
      </w:r>
      <w:r w:rsidR="001355BD">
        <w:t>munication</w:t>
      </w:r>
      <w:bookmarkEnd w:id="65"/>
    </w:p>
    <w:p w14:paraId="7E620D2B" w14:textId="1F8FA72E" w:rsidR="00380909" w:rsidRDefault="00380909" w:rsidP="00380909">
      <w:r w:rsidRPr="006616EB">
        <w:t>Real</w:t>
      </w:r>
      <w:r w:rsidR="000E4DEF">
        <w:t>-</w:t>
      </w:r>
      <w:r w:rsidRPr="006616EB">
        <w:t xml:space="preserve">time communication (RTC) is any mode of communication in which sender and </w:t>
      </w:r>
      <w:r w:rsidR="00530CD0">
        <w:t>recipient</w:t>
      </w:r>
      <w:r w:rsidRPr="006616EB">
        <w:t xml:space="preserve"> can exchange data over a channel without any delay. In this context, </w:t>
      </w:r>
      <w:r w:rsidR="00CC403E">
        <w:t>it</w:t>
      </w:r>
      <w:r w:rsidRPr="006616EB">
        <w:t xml:space="preserve"> </w:t>
      </w:r>
      <w:r w:rsidR="000E4DEF">
        <w:t xml:space="preserve">is </w:t>
      </w:r>
      <w:r w:rsidRPr="006616EB">
        <w:t>also known as live communication and it belongs to peer-to-peer communication (Rouse, 2020; Singh and Passi, 2014). RTC can take place in two transmission</w:t>
      </w:r>
      <w:r w:rsidR="00796808">
        <w:t xml:space="preserve"> mode</w:t>
      </w:r>
      <w:r w:rsidRPr="006616EB">
        <w:t>: half</w:t>
      </w:r>
      <w:r w:rsidR="000E4DEF">
        <w:t xml:space="preserve"> </w:t>
      </w:r>
      <w:r w:rsidRPr="006616EB">
        <w:t xml:space="preserve">duplex and </w:t>
      </w:r>
      <w:r w:rsidR="000E4DEF" w:rsidRPr="006616EB">
        <w:t>full</w:t>
      </w:r>
      <w:r w:rsidR="000E4DEF">
        <w:t xml:space="preserve"> duplex</w:t>
      </w:r>
      <w:r w:rsidRPr="006616EB">
        <w:t>. In half</w:t>
      </w:r>
      <w:r w:rsidR="000E4DEF">
        <w:t xml:space="preserve"> </w:t>
      </w:r>
      <w:r w:rsidRPr="006616EB">
        <w:t xml:space="preserve">duplex, the data transmission is bidirectional but asynchronously. For example, walkie-talkie. In full duplex, data transmission is bidirectional and concurrently. For instance, </w:t>
      </w:r>
      <w:r w:rsidR="000E4DEF">
        <w:t xml:space="preserve">an </w:t>
      </w:r>
      <w:r w:rsidRPr="006616EB">
        <w:t>internet telephone. (Singh and Passi, 2014).</w:t>
      </w:r>
    </w:p>
    <w:p w14:paraId="12A02B5A" w14:textId="77777777" w:rsidR="00380909" w:rsidRDefault="00380909" w:rsidP="00380909">
      <w:pPr>
        <w:jc w:val="center"/>
      </w:pPr>
      <w:r>
        <w:rPr>
          <w:noProof/>
        </w:rPr>
        <w:drawing>
          <wp:inline distT="0" distB="0" distL="0" distR="0" wp14:anchorId="4B939884" wp14:editId="47E88318">
            <wp:extent cx="3348257" cy="2007870"/>
            <wp:effectExtent l="19050" t="1905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66088" cy="2018563"/>
                    </a:xfrm>
                    <a:prstGeom prst="rect">
                      <a:avLst/>
                    </a:prstGeom>
                    <a:noFill/>
                    <a:ln>
                      <a:solidFill>
                        <a:schemeClr val="tx1"/>
                      </a:solidFill>
                    </a:ln>
                  </pic:spPr>
                </pic:pic>
              </a:graphicData>
            </a:graphic>
          </wp:inline>
        </w:drawing>
      </w:r>
    </w:p>
    <w:p w14:paraId="3785CF14" w14:textId="7A59B73C" w:rsidR="00380909" w:rsidRDefault="00A87EA7" w:rsidP="00A87EA7">
      <w:pPr>
        <w:pStyle w:val="Caption"/>
        <w:jc w:val="center"/>
      </w:pPr>
      <w:bookmarkStart w:id="66" w:name="_Toc50087119"/>
      <w:r>
        <w:t xml:space="preserve">Figure </w:t>
      </w:r>
      <w:r w:rsidR="00663AE5">
        <w:fldChar w:fldCharType="begin"/>
      </w:r>
      <w:r w:rsidR="00663AE5">
        <w:instrText xml:space="preserve"> STYLEREF 1 \s </w:instrText>
      </w:r>
      <w:r w:rsidR="00663AE5">
        <w:fldChar w:fldCharType="separate"/>
      </w:r>
      <w:r w:rsidR="005B39F8">
        <w:rPr>
          <w:noProof/>
        </w:rPr>
        <w:t>2</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4</w:t>
      </w:r>
      <w:r w:rsidR="00663AE5">
        <w:fldChar w:fldCharType="end"/>
      </w:r>
      <w:r w:rsidR="00380909">
        <w:t xml:space="preserve">: </w:t>
      </w:r>
      <w:r w:rsidR="00380909" w:rsidRPr="00380909">
        <w:t>Modes of Transmission (Singh and Passi, 2014)</w:t>
      </w:r>
      <w:bookmarkEnd w:id="66"/>
    </w:p>
    <w:p w14:paraId="600D7330" w14:textId="390970F9" w:rsidR="009C1503" w:rsidRPr="00380909" w:rsidRDefault="00A34161" w:rsidP="00A34161">
      <w:pPr>
        <w:spacing w:line="240" w:lineRule="auto"/>
        <w:jc w:val="left"/>
      </w:pPr>
      <w:r>
        <w:br w:type="page"/>
      </w:r>
    </w:p>
    <w:p w14:paraId="572BE27C" w14:textId="632AD996" w:rsidR="009D6F96" w:rsidRDefault="009D6F96" w:rsidP="009D6F96">
      <w:pPr>
        <w:pStyle w:val="Heading4"/>
      </w:pPr>
      <w:bookmarkStart w:id="67" w:name="_Toc50084357"/>
      <w:r>
        <w:lastRenderedPageBreak/>
        <w:t>Application of Real</w:t>
      </w:r>
      <w:r w:rsidR="00A62FCD">
        <w:t>-</w:t>
      </w:r>
      <w:r>
        <w:t>Time Communication</w:t>
      </w:r>
      <w:bookmarkEnd w:id="67"/>
    </w:p>
    <w:p w14:paraId="4F116528" w14:textId="3C933DE0" w:rsidR="00377761" w:rsidRDefault="00377761" w:rsidP="00130716">
      <w:pPr>
        <w:pStyle w:val="ListParagraph"/>
        <w:numPr>
          <w:ilvl w:val="0"/>
          <w:numId w:val="20"/>
        </w:numPr>
        <w:ind w:left="851" w:hanging="851"/>
      </w:pPr>
      <w:r>
        <w:t xml:space="preserve">Instant Messaging </w:t>
      </w:r>
    </w:p>
    <w:p w14:paraId="77B99602" w14:textId="218B6F92" w:rsidR="00E835AC" w:rsidRDefault="00E835AC" w:rsidP="00E835AC">
      <w:r>
        <w:t xml:space="preserve">Instant Messaging is taking place in a private room, between two or more persons. It provides feature such as send a private chat and showing the online or offline status of a person in the contact list. Recently Instant Messaging became popular. This is due to the message instantly pop out on a user screen if the user switches to online mode, without waiting </w:t>
      </w:r>
      <w:r w:rsidR="00A62FCD">
        <w:t xml:space="preserve">for </w:t>
      </w:r>
      <w:r>
        <w:t>the recipient to reply.</w:t>
      </w:r>
    </w:p>
    <w:p w14:paraId="44999141" w14:textId="47673989" w:rsidR="00377761" w:rsidRDefault="00377761" w:rsidP="00130716">
      <w:pPr>
        <w:pStyle w:val="ListParagraph"/>
        <w:numPr>
          <w:ilvl w:val="0"/>
          <w:numId w:val="20"/>
        </w:numPr>
        <w:ind w:left="851" w:hanging="851"/>
      </w:pPr>
      <w:r>
        <w:t>Live Video Conferencing</w:t>
      </w:r>
    </w:p>
    <w:p w14:paraId="20C35666" w14:textId="4D37BF52" w:rsidR="009C1503" w:rsidRDefault="00E835AC" w:rsidP="00E835AC">
      <w:r>
        <w:t xml:space="preserve">Live video conference is a conference that use communications technology to transmit audio and video data between two or more individuals at various locations. Each person must have a camera, speaker and microphone connected. Example, Skype enables </w:t>
      </w:r>
      <w:r w:rsidR="00A62FCD">
        <w:t xml:space="preserve">the </w:t>
      </w:r>
      <w:r>
        <w:t xml:space="preserve">user to share </w:t>
      </w:r>
      <w:r w:rsidR="00A62FCD">
        <w:t xml:space="preserve">a </w:t>
      </w:r>
      <w:r>
        <w:t>screen or a file during the video conference.</w:t>
      </w:r>
    </w:p>
    <w:p w14:paraId="67374136" w14:textId="6FEC5445" w:rsidR="0080204C" w:rsidRDefault="0080204C" w:rsidP="00130716">
      <w:pPr>
        <w:pStyle w:val="ListParagraph"/>
        <w:numPr>
          <w:ilvl w:val="0"/>
          <w:numId w:val="20"/>
        </w:numPr>
        <w:ind w:left="851" w:hanging="851"/>
      </w:pPr>
      <w:r>
        <w:t>Internet Telephony and VoIP</w:t>
      </w:r>
    </w:p>
    <w:p w14:paraId="5869C371" w14:textId="4F34E0AB" w:rsidR="00E835AC" w:rsidRDefault="00E835AC" w:rsidP="00E835AC">
      <w:r>
        <w:t xml:space="preserve">Internet telephony allows the user to start a telephone conversation using </w:t>
      </w:r>
      <w:r w:rsidR="00A62FCD">
        <w:t xml:space="preserve">the </w:t>
      </w:r>
      <w:r>
        <w:t xml:space="preserve">Internet. Tools to set up computer-to-computer telephony requires a cable modem, a microphone and a voice-over with the support of telephony apps built on both sides. VoIP is an internet-based communication approach where software and hardware operate together to transmit phone calls (Singh and Passi, 2014). There is many software for Internet telephony, for instance, pool talk, net meeting, and </w:t>
      </w:r>
      <w:r w:rsidR="00A62FCD">
        <w:t>V</w:t>
      </w:r>
      <w:r>
        <w:t>iber.</w:t>
      </w:r>
    </w:p>
    <w:p w14:paraId="0FA51B07" w14:textId="49BE677A" w:rsidR="00377761" w:rsidRDefault="0080204C" w:rsidP="00130716">
      <w:pPr>
        <w:pStyle w:val="ListParagraph"/>
        <w:numPr>
          <w:ilvl w:val="0"/>
          <w:numId w:val="20"/>
        </w:numPr>
        <w:ind w:left="851" w:hanging="851"/>
      </w:pPr>
      <w:r>
        <w:t>Multimedia Multicast</w:t>
      </w:r>
    </w:p>
    <w:p w14:paraId="1F8C0A9F" w14:textId="3A9BDEE8" w:rsidR="00A34161" w:rsidRDefault="00377761" w:rsidP="00377761">
      <w:r>
        <w:t>Multimedia information is a form of audio and radio. The multimedia server is often used to collect data from diverse receivers located at geographical locations, for example</w:t>
      </w:r>
      <w:r w:rsidR="00A62FCD">
        <w:t>,</w:t>
      </w:r>
      <w:r>
        <w:t xml:space="preserve"> Facebook and Twitter.</w:t>
      </w:r>
    </w:p>
    <w:p w14:paraId="20CDD7CB" w14:textId="0B8D4DD3" w:rsidR="009C1503" w:rsidRPr="00380909" w:rsidRDefault="00A34161" w:rsidP="00A34161">
      <w:pPr>
        <w:spacing w:line="240" w:lineRule="auto"/>
        <w:jc w:val="left"/>
      </w:pPr>
      <w:r>
        <w:br w:type="page"/>
      </w:r>
    </w:p>
    <w:p w14:paraId="053003AE" w14:textId="7086B5EC" w:rsidR="009D6F96" w:rsidRDefault="009D6F96" w:rsidP="009D6F96">
      <w:pPr>
        <w:pStyle w:val="Heading4"/>
      </w:pPr>
      <w:bookmarkStart w:id="68" w:name="_Toc50084358"/>
      <w:r>
        <w:lastRenderedPageBreak/>
        <w:t>Web Sockets</w:t>
      </w:r>
      <w:bookmarkEnd w:id="68"/>
    </w:p>
    <w:p w14:paraId="7AFE1B90" w14:textId="35C40503" w:rsidR="00FB5C70" w:rsidRDefault="006B0B3A" w:rsidP="00FB5C70">
      <w:r w:rsidRPr="006B0B3A">
        <w:t xml:space="preserve">Web Sockets offers full duplex communication channels through a single TCP connection and keep it running as long as necessary. It enables bidirectional communication between browsers and servers. Both parties can instantly share data simultaneously and close the connection easily (Chowhury,2018; Educba, n.d.; Tsahi, 2019). Web Sockets supports real concurrency and performance optimisation to create more responsive and rich web applications. It is also very efficient if the application needs frequent messages such as a notification system. It also provides </w:t>
      </w:r>
      <w:r w:rsidR="00A62FCD">
        <w:t xml:space="preserve">a </w:t>
      </w:r>
      <w:r w:rsidRPr="006B0B3A">
        <w:t>data framing feature that includes masking every message sent so that the data is encrypted. (Chowhury,2018).</w:t>
      </w:r>
    </w:p>
    <w:p w14:paraId="652202A8" w14:textId="77777777" w:rsidR="00A34161" w:rsidRPr="00FB5C70" w:rsidRDefault="00A34161" w:rsidP="00FB5C70"/>
    <w:p w14:paraId="544894E2" w14:textId="0A64F3EF" w:rsidR="009625E1" w:rsidRDefault="009625E1" w:rsidP="009625E1">
      <w:pPr>
        <w:pStyle w:val="Heading4"/>
      </w:pPr>
      <w:bookmarkStart w:id="69" w:name="_Toc50084359"/>
      <w:r>
        <w:t>WebRTC</w:t>
      </w:r>
      <w:bookmarkEnd w:id="69"/>
    </w:p>
    <w:p w14:paraId="2202E4C0" w14:textId="1B83ADCD" w:rsidR="00651FB1" w:rsidRDefault="00651FB1" w:rsidP="00A34161">
      <w:r>
        <w:t xml:space="preserve">WebRTC is a peer-to-peer type of transport that provides real-time communication between browsers (clients). It can use UDP, TCP, SCTP, or more abstract layers since it is transport-agnostic (Chowhury, 2018). The WebRTC API includes media capture, encoding and decoding, transport layer, audio and video, and session management (Educba, n.d.). It is designed for high-performance, high-quality communication and high-volume data transmission. </w:t>
      </w:r>
    </w:p>
    <w:p w14:paraId="273971E4" w14:textId="77777777" w:rsidR="00A34161" w:rsidRDefault="00651FB1" w:rsidP="00A34161">
      <w:pPr>
        <w:ind w:firstLine="720"/>
        <w:jc w:val="left"/>
      </w:pPr>
      <w:r>
        <w:t>WebRTC provides useful key JavaScript API elements for the developer to acquire and communicate streaming data (Dutton,2012; Tsahi,2019)</w:t>
      </w:r>
    </w:p>
    <w:p w14:paraId="18F0FF7B" w14:textId="797F6458" w:rsidR="00651FB1" w:rsidRDefault="00651FB1" w:rsidP="00130716">
      <w:pPr>
        <w:pStyle w:val="ListParagraph"/>
        <w:numPr>
          <w:ilvl w:val="0"/>
          <w:numId w:val="21"/>
        </w:numPr>
        <w:ind w:left="284" w:hanging="284"/>
        <w:jc w:val="left"/>
      </w:pPr>
      <w:r>
        <w:t>getUserMedia or Media Stream enables the access to data streams from the user’s device such as camera and microphone.</w:t>
      </w:r>
    </w:p>
    <w:p w14:paraId="7085C276" w14:textId="535D28E0" w:rsidR="00651FB1" w:rsidRDefault="00651FB1" w:rsidP="00130716">
      <w:pPr>
        <w:pStyle w:val="ListParagraph"/>
        <w:numPr>
          <w:ilvl w:val="0"/>
          <w:numId w:val="21"/>
        </w:numPr>
        <w:ind w:left="284" w:hanging="284"/>
      </w:pPr>
      <w:r>
        <w:t>MediaRecorder records audio and video available from the user’s device.</w:t>
      </w:r>
    </w:p>
    <w:p w14:paraId="56820C39" w14:textId="5D9637A7" w:rsidR="00651FB1" w:rsidRDefault="00651FB1" w:rsidP="00130716">
      <w:pPr>
        <w:pStyle w:val="ListParagraph"/>
        <w:numPr>
          <w:ilvl w:val="0"/>
          <w:numId w:val="21"/>
        </w:numPr>
        <w:ind w:left="284" w:hanging="284"/>
      </w:pPr>
      <w:r>
        <w:t>RTCPeerConnection allows peer-to-peer audio and video calling with facilities for data encryption and bandwidth management. It includes initialise, monitor, and close the connection.</w:t>
      </w:r>
    </w:p>
    <w:p w14:paraId="5DEED9D6" w14:textId="381CACC1" w:rsidR="00651FB1" w:rsidRDefault="00651FB1" w:rsidP="00130716">
      <w:pPr>
        <w:pStyle w:val="ListParagraph"/>
        <w:numPr>
          <w:ilvl w:val="0"/>
          <w:numId w:val="21"/>
        </w:numPr>
        <w:ind w:left="284" w:hanging="284"/>
      </w:pPr>
      <w:r>
        <w:t>RTCDataChannel enables peer-to-peer bidirectional data transmission.</w:t>
      </w:r>
    </w:p>
    <w:p w14:paraId="5D2AE173" w14:textId="0A9C6409" w:rsidR="00157E62" w:rsidRPr="00FB5C70" w:rsidRDefault="00A34161" w:rsidP="00157E62">
      <w:pPr>
        <w:spacing w:line="240" w:lineRule="auto"/>
        <w:jc w:val="left"/>
      </w:pPr>
      <w:r>
        <w:br w:type="page"/>
      </w:r>
    </w:p>
    <w:p w14:paraId="5117DC82" w14:textId="63747A0A" w:rsidR="00157E62" w:rsidRDefault="00157E62" w:rsidP="00157E62">
      <w:pPr>
        <w:pStyle w:val="Heading3"/>
      </w:pPr>
      <w:bookmarkStart w:id="70" w:name="_Toc50084360"/>
      <w:r>
        <w:lastRenderedPageBreak/>
        <w:t>Conclusion</w:t>
      </w:r>
      <w:bookmarkEnd w:id="70"/>
    </w:p>
    <w:p w14:paraId="17800969" w14:textId="697E7619" w:rsidR="00A34161" w:rsidRPr="00651FB1" w:rsidRDefault="00C35972" w:rsidP="00651FB1">
      <w:r>
        <w:t xml:space="preserve">In this chapter, various studies had been carried out </w:t>
      </w:r>
      <w:r w:rsidR="00954A48">
        <w:t>to provide a basic understanding</w:t>
      </w:r>
      <w:r w:rsidR="00A62FCD">
        <w:t xml:space="preserve"> of</w:t>
      </w:r>
      <w:r w:rsidR="00954A48">
        <w:t xml:space="preserve"> video conferencing. </w:t>
      </w:r>
      <w:r w:rsidR="00954A48" w:rsidRPr="00954A48">
        <w:t xml:space="preserve">There are </w:t>
      </w:r>
      <w:r w:rsidR="00954A48">
        <w:t xml:space="preserve">four </w:t>
      </w:r>
      <w:r w:rsidR="0088492B">
        <w:t xml:space="preserve">types </w:t>
      </w:r>
      <w:r w:rsidR="00954A48" w:rsidRPr="00954A48">
        <w:t xml:space="preserve">of video conferencing </w:t>
      </w:r>
      <w:r w:rsidR="00010340" w:rsidRPr="00954A48">
        <w:t>systems</w:t>
      </w:r>
      <w:r w:rsidR="00010340">
        <w:t>:</w:t>
      </w:r>
      <w:r w:rsidR="0088492B">
        <w:t xml:space="preserve"> telepresence, integrated, desktop, service-based and codec. </w:t>
      </w:r>
      <w:r w:rsidR="00CB52DB">
        <w:t xml:space="preserve">Video conferencing has been widely applied </w:t>
      </w:r>
      <w:r w:rsidR="00F422CC">
        <w:t xml:space="preserve">such as </w:t>
      </w:r>
      <w:r w:rsidR="00010340">
        <w:t xml:space="preserve">meeting or collaboration, </w:t>
      </w:r>
      <w:r w:rsidR="00F422CC">
        <w:t>education</w:t>
      </w:r>
      <w:r w:rsidR="00010340">
        <w:t>, video interviews, work</w:t>
      </w:r>
      <w:r w:rsidR="00330C6C">
        <w:t xml:space="preserve"> </w:t>
      </w:r>
      <w:r w:rsidR="00010340">
        <w:t>from home</w:t>
      </w:r>
      <w:r w:rsidR="00330C6C">
        <w:t xml:space="preserve"> and healthcare professionals.</w:t>
      </w:r>
      <w:r w:rsidR="008835E6">
        <w:t xml:space="preserve"> </w:t>
      </w:r>
      <w:r w:rsidR="000D71E7">
        <w:t>B</w:t>
      </w:r>
      <w:r w:rsidR="000D71E7" w:rsidRPr="000D71E7">
        <w:t>oth videos conferencing and face-to-face meetings have distinct pro and con.</w:t>
      </w:r>
      <w:r w:rsidR="003F4387" w:rsidRPr="003F4387">
        <w:t xml:space="preserve"> </w:t>
      </w:r>
      <w:r w:rsidR="003F4387">
        <w:t>T</w:t>
      </w:r>
      <w:r w:rsidR="003F4387" w:rsidRPr="003F4387">
        <w:t>ravel constraint, meeting content and social relationship are factors to influence decisions to select the mode of communication.</w:t>
      </w:r>
      <w:r w:rsidR="003F4387">
        <w:t xml:space="preserve"> </w:t>
      </w:r>
      <w:r w:rsidR="00CF7725">
        <w:t>This chapter also compared t</w:t>
      </w:r>
      <w:r w:rsidR="00AB1649">
        <w:t>hree existing video conferencing:</w:t>
      </w:r>
      <w:r w:rsidR="00CF7725">
        <w:t xml:space="preserve"> </w:t>
      </w:r>
      <w:r w:rsidR="00AB1649">
        <w:t>Zoom, Cisco Webex and Microsoft Team</w:t>
      </w:r>
      <w:r w:rsidR="00BC06C2">
        <w:t xml:space="preserve">. Furthermore, </w:t>
      </w:r>
      <w:r w:rsidR="00095B23">
        <w:t xml:space="preserve">different </w:t>
      </w:r>
      <w:r w:rsidR="00BC06C2">
        <w:t>software development</w:t>
      </w:r>
      <w:r w:rsidR="00095B23">
        <w:t xml:space="preserve"> </w:t>
      </w:r>
      <w:r w:rsidR="00BC06C2">
        <w:t>methodolog</w:t>
      </w:r>
      <w:r w:rsidR="00095B23">
        <w:t>ies were compared</w:t>
      </w:r>
      <w:r w:rsidR="00671003">
        <w:t>. This chapter also stud</w:t>
      </w:r>
      <w:r w:rsidR="00A62FCD">
        <w:t>ies</w:t>
      </w:r>
      <w:r w:rsidR="00671003">
        <w:t xml:space="preserve"> about</w:t>
      </w:r>
      <w:r w:rsidR="00F75B3B">
        <w:t xml:space="preserve"> the application of</w:t>
      </w:r>
      <w:r w:rsidR="00671003">
        <w:t xml:space="preserve"> real</w:t>
      </w:r>
      <w:r w:rsidR="00A62FCD">
        <w:t>-</w:t>
      </w:r>
      <w:r w:rsidR="00671003">
        <w:t xml:space="preserve">time communication </w:t>
      </w:r>
      <w:r w:rsidR="00F75B3B">
        <w:t>and two RTC protocols: Web Sockets and WebRTC.</w:t>
      </w:r>
    </w:p>
    <w:p w14:paraId="1694D654" w14:textId="77777777" w:rsidR="009D6F96" w:rsidRPr="009D6F96" w:rsidRDefault="009D6F96" w:rsidP="009D6F96"/>
    <w:p w14:paraId="6FE37C9A" w14:textId="77777777" w:rsidR="009D6F96" w:rsidRPr="009D6F96" w:rsidRDefault="009D6F96" w:rsidP="009D6F96"/>
    <w:p w14:paraId="1C241200" w14:textId="77777777" w:rsidR="009D6F96" w:rsidRPr="009D6F96" w:rsidRDefault="009D6F96" w:rsidP="009D6F96"/>
    <w:p w14:paraId="46D52772" w14:textId="77777777" w:rsidR="009D6F96" w:rsidRPr="009D6F96" w:rsidRDefault="009D6F96" w:rsidP="009D6F96"/>
    <w:p w14:paraId="045C494C" w14:textId="77777777" w:rsidR="004C6C49" w:rsidRPr="004C6C49" w:rsidRDefault="004C6C49" w:rsidP="004C6C49"/>
    <w:p w14:paraId="547CD183" w14:textId="77777777" w:rsidR="004C6C49" w:rsidRPr="004C6C49" w:rsidRDefault="004C6C49" w:rsidP="004C6C49"/>
    <w:p w14:paraId="5E762FD4" w14:textId="77777777" w:rsidR="004C6C49" w:rsidRPr="004C6C49" w:rsidRDefault="004C6C49" w:rsidP="004C6C49"/>
    <w:p w14:paraId="70A072C7" w14:textId="77777777" w:rsidR="004C6C49" w:rsidRPr="004C6C49" w:rsidRDefault="004C6C49" w:rsidP="004C6C49"/>
    <w:p w14:paraId="2720F09C" w14:textId="77777777" w:rsidR="004C6C49" w:rsidRPr="004C6C49" w:rsidRDefault="004C6C49" w:rsidP="004C6C49"/>
    <w:p w14:paraId="60CA8711" w14:textId="77777777" w:rsidR="00E960A8" w:rsidRPr="00E960A8" w:rsidRDefault="00E960A8" w:rsidP="00E960A8"/>
    <w:p w14:paraId="055535CD" w14:textId="77777777" w:rsidR="00E960A8" w:rsidRPr="00E960A8" w:rsidRDefault="00E960A8" w:rsidP="00E960A8"/>
    <w:p w14:paraId="7691AD2D" w14:textId="5DDF914C" w:rsidR="00E960A8" w:rsidRDefault="00E960A8" w:rsidP="00E960A8">
      <w:pPr>
        <w:spacing w:line="240" w:lineRule="auto"/>
        <w:ind w:left="720"/>
        <w:jc w:val="left"/>
        <w:sectPr w:rsidR="00E960A8" w:rsidSect="00141699">
          <w:headerReference w:type="even" r:id="rId43"/>
          <w:headerReference w:type="default" r:id="rId44"/>
          <w:pgSz w:w="11909" w:h="16834" w:code="9"/>
          <w:pgMar w:top="1418" w:right="1418" w:bottom="1418" w:left="2268" w:header="851" w:footer="851" w:gutter="0"/>
          <w:cols w:space="720"/>
          <w:docGrid w:linePitch="360"/>
        </w:sectPr>
      </w:pPr>
    </w:p>
    <w:p w14:paraId="7691AD2E" w14:textId="77777777" w:rsidR="00EB21CE" w:rsidRPr="006A7A36" w:rsidRDefault="00EB21CE" w:rsidP="00265BCE">
      <w:pPr>
        <w:pStyle w:val="Heading1"/>
        <w:ind w:hanging="1800"/>
      </w:pPr>
    </w:p>
    <w:p w14:paraId="7691AD2F" w14:textId="77777777" w:rsidR="00EB21CE" w:rsidRPr="006A7A36" w:rsidRDefault="00EB21CE" w:rsidP="00EB21CE"/>
    <w:p w14:paraId="7691AD30" w14:textId="77777777" w:rsidR="00EB21CE" w:rsidRPr="006A7A36" w:rsidRDefault="00EB21CE" w:rsidP="00AD47DF">
      <w:pPr>
        <w:pStyle w:val="Heading2"/>
      </w:pPr>
      <w:bookmarkStart w:id="71" w:name="_Toc50084361"/>
      <w:r w:rsidRPr="006A7A36">
        <w:t>METHODOLOGY</w:t>
      </w:r>
      <w:r w:rsidR="00573E6D">
        <w:t xml:space="preserve"> AND WORK PLAN</w:t>
      </w:r>
      <w:bookmarkEnd w:id="71"/>
    </w:p>
    <w:p w14:paraId="7691AD31" w14:textId="77777777" w:rsidR="00EB21CE" w:rsidRPr="006A7A36" w:rsidRDefault="00EB21CE" w:rsidP="00EB21CE"/>
    <w:p w14:paraId="7691AD32" w14:textId="77777777" w:rsidR="007A2D9C" w:rsidRPr="006A7A36" w:rsidRDefault="007A2D9C" w:rsidP="007A2D9C">
      <w:pPr>
        <w:pStyle w:val="Heading3"/>
      </w:pPr>
      <w:bookmarkStart w:id="72" w:name="_Toc472432616"/>
      <w:bookmarkStart w:id="73" w:name="_Toc50084362"/>
      <w:r>
        <w:t>Introduction</w:t>
      </w:r>
      <w:bookmarkEnd w:id="72"/>
      <w:bookmarkEnd w:id="73"/>
    </w:p>
    <w:p w14:paraId="7691AD33" w14:textId="393D6554" w:rsidR="007A2D9C" w:rsidRPr="006A7A36" w:rsidRDefault="006F7034" w:rsidP="007A2D9C">
      <w:r w:rsidRPr="006F7034">
        <w:t>After reviewing the studies on different software development method in the previous chapter, evolutionary prototyping methodology has been chosen to apply in the development of web-based video conferencing application. This chapter includes a Work breakdown structure (WBS), Gantt chart and explanation on the development tool used.</w:t>
      </w:r>
    </w:p>
    <w:p w14:paraId="7691AD35" w14:textId="77777777" w:rsidR="007A2D9C" w:rsidRPr="006A7A36" w:rsidRDefault="007A2D9C" w:rsidP="007A2D9C"/>
    <w:p w14:paraId="7691AD36" w14:textId="38943B0C" w:rsidR="007A2D9C" w:rsidRPr="006A7A36" w:rsidRDefault="006F7034" w:rsidP="007A2D9C">
      <w:pPr>
        <w:pStyle w:val="Heading3"/>
      </w:pPr>
      <w:bookmarkStart w:id="74" w:name="_Toc50084363"/>
      <w:r w:rsidRPr="006F7034">
        <w:t>System Development Methodology</w:t>
      </w:r>
      <w:bookmarkEnd w:id="74"/>
    </w:p>
    <w:p w14:paraId="7691AD38" w14:textId="3BADD0B6" w:rsidR="007A2D9C" w:rsidRPr="006A7A36" w:rsidRDefault="006F7034" w:rsidP="006F7034">
      <w:r w:rsidRPr="006F7034">
        <w:t>In order to create great software, one needs to accomplish a variety of complicated tasks, and if any of the tasks fail, the whole project will fail. Software development methodologies are then established to help keeping the development plan on track (Stephens,2015). In this project, evolutionary prototyping is chosen as the methodology. The main reason for using this approach is to give users a more realistic feel about how the completed system would look like. The prototype will evolve over time until it finally becomes the completed application and satisfies consumer requirements.</w:t>
      </w:r>
      <w:r w:rsidR="007A2D9C" w:rsidRPr="006A7A36">
        <w:t xml:space="preserve"> </w:t>
      </w:r>
    </w:p>
    <w:p w14:paraId="7691AD39" w14:textId="77777777" w:rsidR="007A2D9C" w:rsidRPr="006A7A36" w:rsidRDefault="007A2D9C" w:rsidP="007A2D9C"/>
    <w:p w14:paraId="7691AD3A" w14:textId="529BC7FB" w:rsidR="007A2D9C" w:rsidRPr="006A7A36" w:rsidRDefault="006F7034" w:rsidP="007A2D9C">
      <w:pPr>
        <w:pStyle w:val="Heading4"/>
      </w:pPr>
      <w:bookmarkStart w:id="75" w:name="_Toc50084364"/>
      <w:r>
        <w:t>R</w:t>
      </w:r>
      <w:r w:rsidRPr="006F7034">
        <w:t xml:space="preserve">equirement </w:t>
      </w:r>
      <w:r>
        <w:t>G</w:t>
      </w:r>
      <w:r w:rsidRPr="006F7034">
        <w:t xml:space="preserve">athering </w:t>
      </w:r>
      <w:r>
        <w:t>P</w:t>
      </w:r>
      <w:r w:rsidRPr="006F7034">
        <w:t>hase</w:t>
      </w:r>
      <w:bookmarkEnd w:id="75"/>
    </w:p>
    <w:p w14:paraId="7691AD3B" w14:textId="564BB295" w:rsidR="007A2D9C" w:rsidRPr="006A7A36" w:rsidRDefault="006F7034" w:rsidP="007A2D9C">
      <w:r w:rsidRPr="006F7034">
        <w:t>The most crucial part of a software project is requirement gathering. This is to make sure that the developed product will address the problems of the users and the specifications meet the expectation of the users. Gather requirements at the project's beginning to find out what functionality to create. The requirements will lead the development and make sure all goes in the right direction. The requirements at the project's completion validate that the completed product is really achieving what it is expected to do (Stephens,2015).</w:t>
      </w:r>
    </w:p>
    <w:p w14:paraId="29EC0295" w14:textId="77777777" w:rsidR="00647428" w:rsidRDefault="006F7034" w:rsidP="007A2D9C">
      <w:pPr>
        <w:ind w:firstLine="720"/>
      </w:pPr>
      <w:r w:rsidRPr="006F7034">
        <w:t>Numerous studies and researches were performed to determine the project background, the problem statement, the goal, the solution, the approach and the scope of the project. In addition, the various similar systems were analysed and compared to determine the possible beneficial functionalities of these systems so that these features may be integrated into the new system to create a more reliable system.</w:t>
      </w:r>
    </w:p>
    <w:p w14:paraId="7691AD3C" w14:textId="4AEAB9F0" w:rsidR="007A2D9C" w:rsidRDefault="006F7034" w:rsidP="007A2D9C">
      <w:pPr>
        <w:ind w:firstLine="720"/>
      </w:pPr>
      <w:r w:rsidRPr="006F7034">
        <w:lastRenderedPageBreak/>
        <w:t>In this project, the requirements were categorized into functional and non-functional requirements. After that, use case diagram, ER Diagram and user interface designs were drawn. These diagrams give a high-level view of the application and illustrate the features that it will provide to the users.</w:t>
      </w:r>
    </w:p>
    <w:p w14:paraId="0C696B8C" w14:textId="77777777" w:rsidR="006F7034" w:rsidRPr="006A7A36" w:rsidRDefault="006F7034" w:rsidP="007A2D9C">
      <w:pPr>
        <w:ind w:firstLine="720"/>
      </w:pPr>
    </w:p>
    <w:p w14:paraId="7691AD3D" w14:textId="086285EA" w:rsidR="007A2D9C" w:rsidRDefault="006F7034" w:rsidP="006F7034">
      <w:pPr>
        <w:pStyle w:val="Heading4"/>
      </w:pPr>
      <w:bookmarkStart w:id="76" w:name="_Toc50084365"/>
      <w:r w:rsidRPr="006F7034">
        <w:t>Develop Prototype</w:t>
      </w:r>
      <w:bookmarkEnd w:id="76"/>
    </w:p>
    <w:p w14:paraId="7A9FE81F" w14:textId="77777777" w:rsidR="006F7034" w:rsidRDefault="006F7034" w:rsidP="006F7034">
      <w:r>
        <w:t>There are three phases in an iterative process: build a prototype, evaluate by users and refine the prototype. The number of iterations generally depends on the needs of a project so the number may vary from project to project. For this project, there are two major iterations of prototype implementation.</w:t>
      </w:r>
    </w:p>
    <w:p w14:paraId="111EECA4" w14:textId="77777777" w:rsidR="006F7034" w:rsidRDefault="006F7034" w:rsidP="00130716">
      <w:pPr>
        <w:pStyle w:val="ListParagraph"/>
        <w:numPr>
          <w:ilvl w:val="0"/>
          <w:numId w:val="6"/>
        </w:numPr>
        <w:ind w:left="851" w:hanging="851"/>
      </w:pPr>
      <w:r>
        <w:t xml:space="preserve">First Prototype Iteration </w:t>
      </w:r>
    </w:p>
    <w:p w14:paraId="26F46AB6" w14:textId="77777777" w:rsidR="006F7034" w:rsidRDefault="006F7034" w:rsidP="006F7034">
      <w:r>
        <w:t xml:space="preserve">The product scope for the first prototype iteration is build the entire system by writing code using the chosen tools and programming language. The objective of this iteration is to develop a workable prototype with basic features and integrated with back end service. The use case diagram and use case descriptions are used to provide a detailed process flow of the application. After the first prototype is developed, the working prototype will be tested by the volunteers. During a test, the volunteers need to complete some tasks while the observer will watch and record. After the test, the volunteers must complete a survey. The feedbacks and suggestions are recorded and incorporated into the second iteration. </w:t>
      </w:r>
    </w:p>
    <w:p w14:paraId="5F8E5F74" w14:textId="182A39B4" w:rsidR="006F7034" w:rsidRDefault="006F7034" w:rsidP="00130716">
      <w:pPr>
        <w:pStyle w:val="ListParagraph"/>
        <w:numPr>
          <w:ilvl w:val="0"/>
          <w:numId w:val="6"/>
        </w:numPr>
        <w:ind w:left="851" w:hanging="851"/>
      </w:pPr>
      <w:r>
        <w:t xml:space="preserve">Second Prototype Iteration </w:t>
      </w:r>
    </w:p>
    <w:p w14:paraId="46B82525" w14:textId="73F0C0C6" w:rsidR="006F7034" w:rsidRPr="006F7034" w:rsidRDefault="006F7034" w:rsidP="006F7034">
      <w:r>
        <w:t>The product scope of the second iteration was a prototype with more comprehensive and complete features. In the second iteration, the objective is to improve the user experience. The second prototype will be tested by the same volunteers and the testing process is same as the first prototype. The iterative process is repeated until the final prototype meets the user requirements and expectations.</w:t>
      </w:r>
    </w:p>
    <w:p w14:paraId="7691AD64" w14:textId="434F8D2F" w:rsidR="007A2D9C" w:rsidRDefault="007A2D9C" w:rsidP="007A2D9C"/>
    <w:p w14:paraId="5DE82E2C" w14:textId="571B987B" w:rsidR="006F7034" w:rsidRDefault="006F7034" w:rsidP="006F7034">
      <w:pPr>
        <w:pStyle w:val="Heading4"/>
      </w:pPr>
      <w:bookmarkStart w:id="77" w:name="_Toc50084366"/>
      <w:r w:rsidRPr="006F7034">
        <w:t>Product Deliver Phase</w:t>
      </w:r>
      <w:bookmarkEnd w:id="77"/>
    </w:p>
    <w:p w14:paraId="58B5920E" w14:textId="1498772B" w:rsidR="006F7034" w:rsidRDefault="006F7034" w:rsidP="006F7034">
      <w:r w:rsidRPr="006F7034">
        <w:t>Once the final prototype is agreed and approved by the stakeholders, the prototype will be finalized. Then, various tests will be carried out to make sure that the system is working well, for example, unit testing, integration testing, system testing and user acceptance testing.</w:t>
      </w:r>
    </w:p>
    <w:p w14:paraId="38206CFC" w14:textId="77777777" w:rsidR="006F7034" w:rsidRPr="006F7034" w:rsidRDefault="006F7034" w:rsidP="006F7034"/>
    <w:p w14:paraId="7691AD65" w14:textId="1A027A71" w:rsidR="007A2D9C" w:rsidRDefault="006F7034" w:rsidP="007A2D9C">
      <w:pPr>
        <w:pStyle w:val="Heading3"/>
      </w:pPr>
      <w:bookmarkStart w:id="78" w:name="_Toc472432619"/>
      <w:bookmarkStart w:id="79" w:name="_Toc50084367"/>
      <w:r w:rsidRPr="006F7034">
        <w:lastRenderedPageBreak/>
        <w:t>Work Plan</w:t>
      </w:r>
      <w:bookmarkEnd w:id="78"/>
      <w:bookmarkEnd w:id="79"/>
    </w:p>
    <w:p w14:paraId="4122AAE1" w14:textId="19496E1E" w:rsidR="006F7034" w:rsidRDefault="006F7034" w:rsidP="006F7034">
      <w:r w:rsidRPr="00204437">
        <w:t>Esther Cohen (2018)</w:t>
      </w:r>
      <w:r w:rsidRPr="006F7034">
        <w:t xml:space="preserve"> clarified that all the tasks a project needs to achieve can described by a work breakdown structure, categorized into several levels and presented graphically. This project used the WBS and Gantt chart to plan the project effectively. The top-down approach was used in which all the complex tasks are subdivided into small and simple tasks. A Gantt chart was used track projects from the beginning (June 2020) to the end (April 2020) of this project. Four key phases of this project include planning, design, development and testing.</w:t>
      </w:r>
    </w:p>
    <w:p w14:paraId="31124646" w14:textId="77777777" w:rsidR="00204437" w:rsidRDefault="00204437" w:rsidP="006F7034"/>
    <w:p w14:paraId="75AF0D8C" w14:textId="22E4490D" w:rsidR="006F7034" w:rsidRDefault="006F7034" w:rsidP="006F7034">
      <w:pPr>
        <w:pStyle w:val="Heading4"/>
      </w:pPr>
      <w:bookmarkStart w:id="80" w:name="_Toc50084368"/>
      <w:r w:rsidRPr="006F7034">
        <w:t>Work Breakdown Structure (Detailed)</w:t>
      </w:r>
      <w:bookmarkEnd w:id="80"/>
    </w:p>
    <w:p w14:paraId="74952095" w14:textId="77777777" w:rsidR="006F7034" w:rsidRDefault="006F7034" w:rsidP="006F7034">
      <w:r>
        <w:t>1. Planning</w:t>
      </w:r>
    </w:p>
    <w:p w14:paraId="180FE054" w14:textId="77777777" w:rsidR="006F7034" w:rsidRDefault="006F7034" w:rsidP="006F7034">
      <w:pPr>
        <w:ind w:left="720"/>
      </w:pPr>
      <w:r>
        <w:t xml:space="preserve">1.1 Perform background research </w:t>
      </w:r>
    </w:p>
    <w:p w14:paraId="341DB515" w14:textId="77777777" w:rsidR="006F7034" w:rsidRDefault="006F7034" w:rsidP="006F7034">
      <w:pPr>
        <w:ind w:left="720"/>
      </w:pPr>
      <w:r>
        <w:t xml:space="preserve">1.2 Determine problem statement </w:t>
      </w:r>
    </w:p>
    <w:p w14:paraId="72B8B3CD" w14:textId="77777777" w:rsidR="006F7034" w:rsidRDefault="006F7034" w:rsidP="006F7034">
      <w:pPr>
        <w:ind w:left="720"/>
      </w:pPr>
      <w:r>
        <w:t xml:space="preserve">1.3 Define project objectives </w:t>
      </w:r>
    </w:p>
    <w:p w14:paraId="32D6C31F" w14:textId="77777777" w:rsidR="006F7034" w:rsidRDefault="006F7034" w:rsidP="006F7034">
      <w:pPr>
        <w:ind w:left="720"/>
      </w:pPr>
      <w:r>
        <w:t xml:space="preserve">1.4 Determine project’s proposed solution </w:t>
      </w:r>
    </w:p>
    <w:p w14:paraId="74085BA5" w14:textId="77777777" w:rsidR="006F7034" w:rsidRDefault="006F7034" w:rsidP="006F7034">
      <w:pPr>
        <w:ind w:left="720"/>
      </w:pPr>
      <w:r>
        <w:t xml:space="preserve">1.5 Determine project’s proposed approach </w:t>
      </w:r>
    </w:p>
    <w:p w14:paraId="7FB0AB8B" w14:textId="77777777" w:rsidR="006F7034" w:rsidRDefault="006F7034" w:rsidP="006F7034">
      <w:pPr>
        <w:ind w:left="720"/>
      </w:pPr>
      <w:r>
        <w:t xml:space="preserve">1.6 Determine project’s scope </w:t>
      </w:r>
    </w:p>
    <w:p w14:paraId="37B1F533" w14:textId="77777777" w:rsidR="006F7034" w:rsidRDefault="006F7034" w:rsidP="006F7034">
      <w:pPr>
        <w:ind w:left="720"/>
      </w:pPr>
      <w:r>
        <w:t xml:space="preserve">1.7 Perform literature review </w:t>
      </w:r>
    </w:p>
    <w:p w14:paraId="41186930" w14:textId="77777777" w:rsidR="006F7034" w:rsidRDefault="006F7034" w:rsidP="006F7034">
      <w:pPr>
        <w:ind w:left="1440"/>
      </w:pPr>
      <w:r>
        <w:t xml:space="preserve">1.7.1 Research on video conferencing  </w:t>
      </w:r>
    </w:p>
    <w:p w14:paraId="60883119" w14:textId="77777777" w:rsidR="006F7034" w:rsidRDefault="006F7034" w:rsidP="006F7034">
      <w:pPr>
        <w:ind w:left="1440"/>
      </w:pPr>
      <w:r>
        <w:t>1.7.2 Research on development methodology</w:t>
      </w:r>
    </w:p>
    <w:p w14:paraId="63D0840A" w14:textId="77777777" w:rsidR="006F7034" w:rsidRDefault="006F7034" w:rsidP="006F7034">
      <w:pPr>
        <w:ind w:left="1440"/>
      </w:pPr>
      <w:r>
        <w:t xml:space="preserve">1.7.3 Research on communication technology </w:t>
      </w:r>
    </w:p>
    <w:p w14:paraId="51666C6B" w14:textId="77777777" w:rsidR="006F7034" w:rsidRDefault="006F7034" w:rsidP="006F7034">
      <w:pPr>
        <w:ind w:left="720"/>
      </w:pPr>
      <w:r>
        <w:t>1.8 Methodology and Work Plan</w:t>
      </w:r>
    </w:p>
    <w:p w14:paraId="615A1737" w14:textId="77777777" w:rsidR="006F7034" w:rsidRDefault="006F7034" w:rsidP="006F7034">
      <w:pPr>
        <w:ind w:left="1440"/>
      </w:pPr>
      <w:r>
        <w:t xml:space="preserve">1.8.1 Choose appropriate methodology </w:t>
      </w:r>
    </w:p>
    <w:p w14:paraId="58398AB8" w14:textId="77777777" w:rsidR="006F7034" w:rsidRDefault="006F7034" w:rsidP="006F7034">
      <w:pPr>
        <w:ind w:left="1440"/>
      </w:pPr>
      <w:r>
        <w:t xml:space="preserve">1.8.2 Develop work breakdown structure </w:t>
      </w:r>
    </w:p>
    <w:p w14:paraId="328BAAB5" w14:textId="77777777" w:rsidR="006F7034" w:rsidRDefault="006F7034" w:rsidP="006F7034">
      <w:pPr>
        <w:ind w:left="1440"/>
      </w:pPr>
      <w:r>
        <w:t xml:space="preserve">1.8.3 Develop Gantt chart </w:t>
      </w:r>
    </w:p>
    <w:p w14:paraId="3320B0E1" w14:textId="6554F5C3" w:rsidR="00204437" w:rsidRDefault="006F7034" w:rsidP="006F7034">
      <w:pPr>
        <w:ind w:left="1440"/>
      </w:pPr>
      <w:r>
        <w:t xml:space="preserve">1.8.4 Choose development tools </w:t>
      </w:r>
    </w:p>
    <w:p w14:paraId="3160B037" w14:textId="66BA6F37" w:rsidR="006F7034" w:rsidRDefault="00204437" w:rsidP="00204437">
      <w:pPr>
        <w:spacing w:line="240" w:lineRule="auto"/>
        <w:jc w:val="left"/>
      </w:pPr>
      <w:r>
        <w:br w:type="page"/>
      </w:r>
    </w:p>
    <w:p w14:paraId="082E7A63" w14:textId="77777777" w:rsidR="006F7034" w:rsidRDefault="006F7034" w:rsidP="006F7034">
      <w:r>
        <w:lastRenderedPageBreak/>
        <w:t>2. Design</w:t>
      </w:r>
    </w:p>
    <w:p w14:paraId="7A19E8D9" w14:textId="77777777" w:rsidR="006F7034" w:rsidRDefault="006F7034" w:rsidP="006F7034">
      <w:pPr>
        <w:ind w:left="720"/>
      </w:pPr>
      <w:r>
        <w:t xml:space="preserve">2.1 Develop use case diagrams </w:t>
      </w:r>
    </w:p>
    <w:p w14:paraId="4F06D893" w14:textId="77777777" w:rsidR="006F7034" w:rsidRDefault="006F7034" w:rsidP="006F7034">
      <w:pPr>
        <w:ind w:left="720" w:firstLine="720"/>
      </w:pPr>
      <w:r>
        <w:t>2.1.1 Develop use case descriptions</w:t>
      </w:r>
    </w:p>
    <w:p w14:paraId="54AF5019" w14:textId="77777777" w:rsidR="006F7034" w:rsidRDefault="006F7034" w:rsidP="006F7034">
      <w:pPr>
        <w:ind w:left="720"/>
      </w:pPr>
      <w:r>
        <w:t>2.2 Develop data models</w:t>
      </w:r>
    </w:p>
    <w:p w14:paraId="64A0C0F9" w14:textId="77777777" w:rsidR="006F7034" w:rsidRDefault="006F7034" w:rsidP="006F7034">
      <w:pPr>
        <w:ind w:left="720" w:firstLine="720"/>
      </w:pPr>
      <w:r>
        <w:t>2.2.1 Develop conceptual data model</w:t>
      </w:r>
    </w:p>
    <w:p w14:paraId="0617EDE5" w14:textId="77777777" w:rsidR="006F7034" w:rsidRDefault="006F7034" w:rsidP="006F7034">
      <w:pPr>
        <w:ind w:left="720" w:firstLine="720"/>
      </w:pPr>
      <w:r>
        <w:t>2.2.2 Develop logical data model</w:t>
      </w:r>
    </w:p>
    <w:p w14:paraId="5F0E3112" w14:textId="77777777" w:rsidR="006F7034" w:rsidRDefault="006F7034" w:rsidP="006F7034">
      <w:pPr>
        <w:ind w:left="720" w:firstLine="720"/>
      </w:pPr>
      <w:r>
        <w:t xml:space="preserve">2.2.3 Develop physical data model </w:t>
      </w:r>
    </w:p>
    <w:p w14:paraId="3E7D794C" w14:textId="77777777" w:rsidR="006F7034" w:rsidRDefault="006F7034" w:rsidP="006F7034">
      <w:pPr>
        <w:ind w:left="720"/>
      </w:pPr>
      <w:r>
        <w:t xml:space="preserve">2.3 Develop Data Flow Diagram </w:t>
      </w:r>
    </w:p>
    <w:p w14:paraId="6EA338D1" w14:textId="77777777" w:rsidR="006F7034" w:rsidRDefault="006F7034" w:rsidP="006F7034">
      <w:pPr>
        <w:ind w:left="720" w:firstLine="720"/>
      </w:pPr>
      <w:r>
        <w:t>2.3.1 Develop Context Diagram</w:t>
      </w:r>
    </w:p>
    <w:p w14:paraId="06C78C76" w14:textId="77777777" w:rsidR="006F7034" w:rsidRDefault="006F7034" w:rsidP="006F7034">
      <w:pPr>
        <w:ind w:left="720" w:firstLine="720"/>
      </w:pPr>
      <w:r>
        <w:t>2.3.2 Develop Level 0 DFD</w:t>
      </w:r>
    </w:p>
    <w:p w14:paraId="306438F3" w14:textId="77777777" w:rsidR="006F7034" w:rsidRDefault="006F7034" w:rsidP="006F7034">
      <w:pPr>
        <w:ind w:left="720" w:firstLine="720"/>
      </w:pPr>
      <w:r>
        <w:t>2.3.3 Develop Level 1 DFD</w:t>
      </w:r>
    </w:p>
    <w:p w14:paraId="0FE990F5" w14:textId="77777777" w:rsidR="006F7034" w:rsidRDefault="006F7034" w:rsidP="006F7034">
      <w:pPr>
        <w:ind w:left="720"/>
      </w:pPr>
      <w:r>
        <w:t>2.4 Develop User Interface Prototypes</w:t>
      </w:r>
    </w:p>
    <w:p w14:paraId="0E6AAFD8" w14:textId="77777777" w:rsidR="006F7034" w:rsidRDefault="006F7034" w:rsidP="006F7034">
      <w:pPr>
        <w:ind w:left="720" w:firstLine="720"/>
      </w:pPr>
      <w:r>
        <w:t>2.4.1 Develop Low-fidelity Prototype</w:t>
      </w:r>
    </w:p>
    <w:p w14:paraId="2DE8A4B9" w14:textId="77777777" w:rsidR="006F7034" w:rsidRDefault="006F7034" w:rsidP="006F7034">
      <w:pPr>
        <w:ind w:left="720" w:firstLine="720"/>
      </w:pPr>
      <w:r>
        <w:t>2.4.2 Develop High-fidelity Prototype</w:t>
      </w:r>
    </w:p>
    <w:p w14:paraId="510409F9" w14:textId="77777777" w:rsidR="006F7034" w:rsidRDefault="006F7034" w:rsidP="006F7034">
      <w:r>
        <w:t>3 Development</w:t>
      </w:r>
    </w:p>
    <w:p w14:paraId="22FF7B36" w14:textId="77777777" w:rsidR="006F7034" w:rsidRDefault="006F7034" w:rsidP="006F7034">
      <w:pPr>
        <w:ind w:firstLine="720"/>
      </w:pPr>
      <w:r>
        <w:t>3.1 Develop prototype</w:t>
      </w:r>
    </w:p>
    <w:p w14:paraId="3E2693B8" w14:textId="77777777" w:rsidR="006F7034" w:rsidRDefault="006F7034" w:rsidP="006F7034">
      <w:pPr>
        <w:ind w:left="720" w:firstLine="720"/>
      </w:pPr>
      <w:r>
        <w:t>3.1.1 First prototype iteration</w:t>
      </w:r>
    </w:p>
    <w:p w14:paraId="68FDD029" w14:textId="77777777" w:rsidR="006F7034" w:rsidRDefault="006F7034" w:rsidP="006F7034">
      <w:pPr>
        <w:ind w:left="1440" w:firstLine="720"/>
      </w:pPr>
      <w:r>
        <w:t>3.1.1.1 Implement features of system</w:t>
      </w:r>
    </w:p>
    <w:p w14:paraId="6C279852" w14:textId="6E30EF5B" w:rsidR="006F7034" w:rsidRDefault="006F7034" w:rsidP="006F7034">
      <w:pPr>
        <w:ind w:left="1440" w:firstLine="720"/>
      </w:pPr>
      <w:r>
        <w:t>3.1.1.2 Evaluate prototype</w:t>
      </w:r>
    </w:p>
    <w:p w14:paraId="460B836A" w14:textId="5900B1B2" w:rsidR="006F7034" w:rsidRDefault="006F7034" w:rsidP="006F7034">
      <w:pPr>
        <w:ind w:left="1440" w:firstLine="720"/>
      </w:pPr>
      <w:r>
        <w:t>3.1.1.3Refine prototype</w:t>
      </w:r>
    </w:p>
    <w:p w14:paraId="42BD5CA3" w14:textId="77777777" w:rsidR="006F7034" w:rsidRDefault="006F7034" w:rsidP="006F7034">
      <w:pPr>
        <w:ind w:left="720" w:firstLine="720"/>
      </w:pPr>
      <w:r>
        <w:t>3.1.2 Second prototype iteration</w:t>
      </w:r>
    </w:p>
    <w:p w14:paraId="7597BEF7" w14:textId="74B4F69D" w:rsidR="006F7034" w:rsidRDefault="006F7034" w:rsidP="006F7034">
      <w:pPr>
        <w:ind w:left="1440" w:firstLine="720"/>
      </w:pPr>
      <w:r>
        <w:t>3.1.2.1 Improve first prototype</w:t>
      </w:r>
    </w:p>
    <w:p w14:paraId="5985FD32" w14:textId="25E4EBD7" w:rsidR="006F7034" w:rsidRDefault="006F7034" w:rsidP="006F7034">
      <w:pPr>
        <w:ind w:left="1440" w:firstLine="720"/>
      </w:pPr>
      <w:r>
        <w:t>3.1.2.2 Evaluate prototype</w:t>
      </w:r>
    </w:p>
    <w:p w14:paraId="044F3D8F" w14:textId="4220E7C9" w:rsidR="006F7034" w:rsidRDefault="006F7034" w:rsidP="006F7034">
      <w:pPr>
        <w:ind w:left="1440" w:firstLine="720"/>
      </w:pPr>
      <w:r>
        <w:t>3.1.2.3 Refine prototype</w:t>
      </w:r>
    </w:p>
    <w:p w14:paraId="6EF95AFB" w14:textId="77777777" w:rsidR="006F7034" w:rsidRDefault="006F7034" w:rsidP="006F7034">
      <w:pPr>
        <w:ind w:left="720"/>
      </w:pPr>
      <w:r>
        <w:t>3.2 Product engineering/ delivery</w:t>
      </w:r>
    </w:p>
    <w:p w14:paraId="6F244CB0" w14:textId="77777777" w:rsidR="006F7034" w:rsidRDefault="006F7034" w:rsidP="006F7034">
      <w:pPr>
        <w:ind w:left="720" w:firstLine="720"/>
      </w:pPr>
      <w:r>
        <w:t>3.2.1 Enhance final prototype</w:t>
      </w:r>
    </w:p>
    <w:p w14:paraId="5E9EDF5E" w14:textId="77777777" w:rsidR="006F7034" w:rsidRDefault="006F7034" w:rsidP="006F7034">
      <w:r>
        <w:t>4 Testing</w:t>
      </w:r>
    </w:p>
    <w:p w14:paraId="0FEBF47D" w14:textId="77777777" w:rsidR="006F7034" w:rsidRDefault="006F7034" w:rsidP="006F7034">
      <w:pPr>
        <w:ind w:left="720"/>
      </w:pPr>
      <w:r>
        <w:t>4.1 Perform unit testing</w:t>
      </w:r>
    </w:p>
    <w:p w14:paraId="6A0F22FE" w14:textId="77777777" w:rsidR="006F7034" w:rsidRDefault="006F7034" w:rsidP="006F7034">
      <w:pPr>
        <w:ind w:left="720"/>
      </w:pPr>
      <w:r>
        <w:t>4.2 Perform integration testing</w:t>
      </w:r>
    </w:p>
    <w:p w14:paraId="61BE6454" w14:textId="77777777" w:rsidR="006F7034" w:rsidRDefault="006F7034" w:rsidP="006F7034">
      <w:pPr>
        <w:ind w:left="720"/>
      </w:pPr>
      <w:r>
        <w:t>4.3 Perform system testing</w:t>
      </w:r>
    </w:p>
    <w:p w14:paraId="2AD336E4" w14:textId="0368DCBF" w:rsidR="006F7034" w:rsidRDefault="006F7034" w:rsidP="006F7034">
      <w:pPr>
        <w:ind w:left="720"/>
      </w:pPr>
      <w:r>
        <w:t>4.4 Perform user acceptance testing</w:t>
      </w:r>
    </w:p>
    <w:p w14:paraId="68E92CE1" w14:textId="546B94FF" w:rsidR="006F7034" w:rsidRDefault="006F7034" w:rsidP="006F7034"/>
    <w:p w14:paraId="527543F6" w14:textId="77777777" w:rsidR="006F7034" w:rsidRDefault="006F7034" w:rsidP="006F7034">
      <w:pPr>
        <w:keepNext/>
        <w:jc w:val="center"/>
      </w:pPr>
      <w:r>
        <w:rPr>
          <w:noProof/>
        </w:rPr>
        <w:lastRenderedPageBreak/>
        <w:drawing>
          <wp:inline distT="0" distB="0" distL="0" distR="0" wp14:anchorId="4F0A96C2" wp14:editId="24D30BEF">
            <wp:extent cx="5215255" cy="74822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15255" cy="7482205"/>
                    </a:xfrm>
                    <a:prstGeom prst="rect">
                      <a:avLst/>
                    </a:prstGeom>
                    <a:noFill/>
                    <a:ln>
                      <a:noFill/>
                    </a:ln>
                  </pic:spPr>
                </pic:pic>
              </a:graphicData>
            </a:graphic>
          </wp:inline>
        </w:drawing>
      </w:r>
    </w:p>
    <w:p w14:paraId="7CD2421D" w14:textId="70234A45" w:rsidR="00A94850" w:rsidRDefault="006F7034" w:rsidP="006F7034">
      <w:pPr>
        <w:pStyle w:val="Caption"/>
        <w:jc w:val="center"/>
        <w:sectPr w:rsidR="00A94850" w:rsidSect="00141699">
          <w:headerReference w:type="even" r:id="rId46"/>
          <w:headerReference w:type="default" r:id="rId47"/>
          <w:pgSz w:w="11909" w:h="16834" w:code="9"/>
          <w:pgMar w:top="1418" w:right="1418" w:bottom="1418" w:left="2268" w:header="851" w:footer="851" w:gutter="0"/>
          <w:cols w:space="720"/>
          <w:docGrid w:linePitch="360"/>
        </w:sectPr>
      </w:pPr>
      <w:bookmarkStart w:id="81" w:name="_Toc50087120"/>
      <w:r>
        <w:t xml:space="preserve">Figure </w:t>
      </w:r>
      <w:r w:rsidR="00663AE5">
        <w:fldChar w:fldCharType="begin"/>
      </w:r>
      <w:r w:rsidR="00663AE5">
        <w:instrText xml:space="preserve"> STYLEREF 1 \s </w:instrText>
      </w:r>
      <w:r w:rsidR="00663AE5">
        <w:fldChar w:fldCharType="separate"/>
      </w:r>
      <w:r w:rsidR="005B39F8">
        <w:rPr>
          <w:noProof/>
        </w:rPr>
        <w:t>3</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w:t>
      </w:r>
      <w:r w:rsidR="00663AE5">
        <w:fldChar w:fldCharType="end"/>
      </w:r>
      <w:r>
        <w:t>: Work Breakdown Structure</w:t>
      </w:r>
      <w:bookmarkEnd w:id="81"/>
    </w:p>
    <w:p w14:paraId="7FF8A40C" w14:textId="77777777" w:rsidR="00A94850" w:rsidRDefault="00A94850" w:rsidP="006F7034">
      <w:pPr>
        <w:pStyle w:val="Heading4"/>
      </w:pPr>
      <w:bookmarkStart w:id="82" w:name="_Toc50084369"/>
      <w:r w:rsidRPr="00A94850">
        <w:lastRenderedPageBreak/>
        <w:t>Gantt Chart</w:t>
      </w:r>
      <w:bookmarkEnd w:id="82"/>
    </w:p>
    <w:p w14:paraId="4BB107D9" w14:textId="4EC357C4" w:rsidR="00A94850" w:rsidRDefault="00A94850" w:rsidP="00A957F8">
      <w:pPr>
        <w:rPr>
          <w:noProof/>
        </w:rPr>
      </w:pPr>
      <w:bookmarkStart w:id="83" w:name="_Toc49982956"/>
      <w:r w:rsidRPr="00A94850">
        <w:rPr>
          <w:noProof/>
        </w:rPr>
        <w:drawing>
          <wp:inline distT="0" distB="0" distL="0" distR="0" wp14:anchorId="2D57DD33" wp14:editId="73BC68B9">
            <wp:extent cx="8887522" cy="4164330"/>
            <wp:effectExtent l="19050" t="19050" r="889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9486" b="13994"/>
                    <a:stretch/>
                  </pic:blipFill>
                  <pic:spPr bwMode="auto">
                    <a:xfrm>
                      <a:off x="0" y="0"/>
                      <a:ext cx="8897368" cy="416894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bookmarkEnd w:id="83"/>
    </w:p>
    <w:p w14:paraId="331FFEDC" w14:textId="77777777" w:rsidR="00A94850" w:rsidRDefault="00A94850" w:rsidP="00A957F8">
      <w:pPr>
        <w:sectPr w:rsidR="00A94850" w:rsidSect="00A94850">
          <w:pgSz w:w="16834" w:h="11909" w:orient="landscape" w:code="9"/>
          <w:pgMar w:top="2268" w:right="1418" w:bottom="1418" w:left="1418" w:header="851" w:footer="851" w:gutter="0"/>
          <w:cols w:space="720"/>
          <w:docGrid w:linePitch="360"/>
        </w:sectPr>
      </w:pPr>
      <w:bookmarkStart w:id="84" w:name="_Toc49982957"/>
      <w:r>
        <w:rPr>
          <w:noProof/>
        </w:rPr>
        <w:lastRenderedPageBreak/>
        <w:drawing>
          <wp:inline distT="0" distB="0" distL="0" distR="0" wp14:anchorId="00305669" wp14:editId="00E73529">
            <wp:extent cx="8892713" cy="2828872"/>
            <wp:effectExtent l="19050" t="1905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9577" b="36242"/>
                    <a:stretch/>
                  </pic:blipFill>
                  <pic:spPr bwMode="auto">
                    <a:xfrm>
                      <a:off x="0" y="0"/>
                      <a:ext cx="8935663" cy="284253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bookmarkEnd w:id="84"/>
    </w:p>
    <w:p w14:paraId="4F00EF0C" w14:textId="6A3E3A5B" w:rsidR="00A94850" w:rsidRDefault="00A94850" w:rsidP="00A94850">
      <w:pPr>
        <w:pStyle w:val="Heading3"/>
      </w:pPr>
      <w:bookmarkStart w:id="85" w:name="_Toc50084370"/>
      <w:r>
        <w:lastRenderedPageBreak/>
        <w:t>Development Tools</w:t>
      </w:r>
      <w:bookmarkEnd w:id="85"/>
    </w:p>
    <w:p w14:paraId="2710D5FE" w14:textId="2600C30E" w:rsidR="00A94850" w:rsidRDefault="00A94850" w:rsidP="00A94850">
      <w:pPr>
        <w:pStyle w:val="Heading4"/>
      </w:pPr>
      <w:bookmarkStart w:id="86" w:name="_Toc50084371"/>
      <w:r w:rsidRPr="00A94850">
        <w:t>Bootstrap</w:t>
      </w:r>
      <w:bookmarkEnd w:id="86"/>
    </w:p>
    <w:p w14:paraId="0647B33A" w14:textId="7EB2BB2E" w:rsidR="00A94850" w:rsidRDefault="00A94850" w:rsidP="00A94850">
      <w:r w:rsidRPr="002A41C2">
        <w:t>Bootstrap was released in August 2011 by Mark Otto and Jacob Thornton (Spurlock, 2013). It is the most common open source platform for creating responsive websites using HTML, CSS and JavaScript. Segal (n.d.)</w:t>
      </w:r>
      <w:r w:rsidRPr="00A94850">
        <w:t xml:space="preserve"> states that Bootstrap supports JavaScript plugins and includes font style, forms, links, menus, modals, carousel and many more. The reason of choosing Bootstrap is to design of a responsive website faster, since it is simple to set up and completely customizable.</w:t>
      </w:r>
    </w:p>
    <w:p w14:paraId="29C3CA79" w14:textId="573B5A0C" w:rsidR="00A94850" w:rsidRDefault="00A94850" w:rsidP="00A94850"/>
    <w:p w14:paraId="1AFA7340" w14:textId="6E9A1741" w:rsidR="00A94850" w:rsidRDefault="00A94850" w:rsidP="00A94850">
      <w:pPr>
        <w:pStyle w:val="Heading4"/>
      </w:pPr>
      <w:bookmarkStart w:id="87" w:name="_Toc50084372"/>
      <w:r w:rsidRPr="00A94850">
        <w:t>Visual Studio Code</w:t>
      </w:r>
      <w:bookmarkEnd w:id="87"/>
    </w:p>
    <w:p w14:paraId="287B039D" w14:textId="7FF2C25B" w:rsidR="00A94850" w:rsidRDefault="00A94850" w:rsidP="00A94850">
      <w:r w:rsidRPr="00A94850">
        <w:t xml:space="preserve">Visual Studio Code is a simple yet powerful Windows, macOS and Linux code editor. It provides built-in support for JavaScript, TypeScript, and Node.js, </w:t>
      </w:r>
      <w:r w:rsidR="00083F03">
        <w:t>with</w:t>
      </w:r>
      <w:r w:rsidRPr="00A94850">
        <w:t xml:space="preserve"> various additional language extensions. The reason of choosing Visual Studio Code as a code editor is because it is easy to install and free to use.</w:t>
      </w:r>
    </w:p>
    <w:p w14:paraId="71587AAD" w14:textId="6A67269F" w:rsidR="00A94850" w:rsidRDefault="00A94850" w:rsidP="00A94850"/>
    <w:p w14:paraId="124191A2" w14:textId="4FFD2D50" w:rsidR="00A94850" w:rsidRDefault="00A94850" w:rsidP="00A94850">
      <w:pPr>
        <w:pStyle w:val="Heading4"/>
      </w:pPr>
      <w:bookmarkStart w:id="88" w:name="_Toc50084373"/>
      <w:r w:rsidRPr="00A94850">
        <w:t>GitHub</w:t>
      </w:r>
      <w:bookmarkEnd w:id="88"/>
    </w:p>
    <w:p w14:paraId="3EC03BD1" w14:textId="71FB7D8E" w:rsidR="00A94850" w:rsidRDefault="00A94850" w:rsidP="00A94850">
      <w:r w:rsidRPr="00A94850">
        <w:t>Github is used as a version control system to tracks the various versions of the code. Every file on GitHub has a history to record the modifications that have occurred at different times. Github is selected to keep track of the work and easily navigate among different versions of the files while maintaining an online backup.</w:t>
      </w:r>
    </w:p>
    <w:p w14:paraId="580CB62F" w14:textId="7AB5FDD1" w:rsidR="00A94850" w:rsidRDefault="00A94850" w:rsidP="00A94850"/>
    <w:p w14:paraId="32D7257A" w14:textId="21701DDB" w:rsidR="00A94850" w:rsidRDefault="00A94850" w:rsidP="00A94850">
      <w:pPr>
        <w:pStyle w:val="Heading4"/>
      </w:pPr>
      <w:bookmarkStart w:id="89" w:name="_Toc50084374"/>
      <w:r w:rsidRPr="00A94850">
        <w:t>WampServer</w:t>
      </w:r>
      <w:bookmarkEnd w:id="89"/>
      <w:r w:rsidRPr="00A94850">
        <w:t xml:space="preserve"> </w:t>
      </w:r>
    </w:p>
    <w:p w14:paraId="648D2923" w14:textId="75BDA71F" w:rsidR="00A94850" w:rsidRDefault="00A94850" w:rsidP="00A94850">
      <w:r w:rsidRPr="00A94850">
        <w:t>WampServer</w:t>
      </w:r>
      <w:r w:rsidR="001A4100">
        <w:t xml:space="preserve"> </w:t>
      </w:r>
      <w:r w:rsidR="001A4100" w:rsidRPr="00A94850">
        <w:t>(Windows, Apache, MySQL and PHP)</w:t>
      </w:r>
      <w:r w:rsidR="001A4100">
        <w:t xml:space="preserve"> </w:t>
      </w:r>
      <w:r w:rsidRPr="00A94850">
        <w:t xml:space="preserve">is a virtual server that supports live website for web development and </w:t>
      </w:r>
      <w:r w:rsidRPr="001A4100">
        <w:t>internal testing (Artūras, 2019). Since it is stored localized on the machine, a web developer can test websites in a web browser without uploading them to the Internet (Artūras, 2019; TechTerms, 2013). This</w:t>
      </w:r>
      <w:r w:rsidRPr="00A94850">
        <w:t xml:space="preserve"> project uses WampServer because it can save time and provides a secure and care-free environment.</w:t>
      </w:r>
    </w:p>
    <w:p w14:paraId="54805C7E" w14:textId="58D9AAE8" w:rsidR="00A94850" w:rsidRDefault="00A94850" w:rsidP="00A94850"/>
    <w:p w14:paraId="317E7866" w14:textId="77C95804" w:rsidR="00A94850" w:rsidRDefault="00A94850" w:rsidP="00A94850">
      <w:pPr>
        <w:pStyle w:val="Heading4"/>
      </w:pPr>
      <w:bookmarkStart w:id="90" w:name="_Toc50084375"/>
      <w:r w:rsidRPr="00A94850">
        <w:t>Composer and Laravel</w:t>
      </w:r>
      <w:bookmarkEnd w:id="90"/>
    </w:p>
    <w:p w14:paraId="0BFCDACC" w14:textId="2039A68C" w:rsidR="002E547E" w:rsidRDefault="002E547E" w:rsidP="00A94850">
      <w:r w:rsidRPr="002E547E">
        <w:t>Laravel is one of the famous PHP frameworks on a Windows server. Composer is a tool used by Laravel to manage dependencies. Therefore, Composer must be installed before using Laravel. This project use Laravel because is has clean and simple routing.</w:t>
      </w:r>
    </w:p>
    <w:p w14:paraId="2311017A" w14:textId="043AA359" w:rsidR="002E547E" w:rsidRDefault="002E547E" w:rsidP="002E547E">
      <w:pPr>
        <w:pStyle w:val="Heading4"/>
      </w:pPr>
      <w:bookmarkStart w:id="91" w:name="_Toc50084376"/>
      <w:r w:rsidRPr="002E547E">
        <w:lastRenderedPageBreak/>
        <w:t>Web Programming Language</w:t>
      </w:r>
      <w:bookmarkEnd w:id="91"/>
    </w:p>
    <w:p w14:paraId="01CF6B8F" w14:textId="77777777" w:rsidR="00964EFC" w:rsidRDefault="002E547E" w:rsidP="002E547E">
      <w:r w:rsidRPr="002E547E">
        <w:t xml:space="preserve">Web programming language is very important to control the actions of a machine. This project uses different programming languages to write the source code. </w:t>
      </w:r>
    </w:p>
    <w:p w14:paraId="733A2FE4" w14:textId="1A4C2DDA" w:rsidR="00961F02" w:rsidRDefault="00961F02" w:rsidP="00964EFC">
      <w:pPr>
        <w:ind w:firstLine="720"/>
      </w:pPr>
      <w:r w:rsidRPr="00961F02">
        <w:t>First is HTML (Hyper Text Markup Language). HTML is the standard mark-up language for webpages, and it contains many elements like heading, title, link, tables and so on. HTML5 is the latest version of HTML which has new features to interact with internet technologies for content structure and layout. According to MDN contributors (2019), HTML5 supports web socket enabling full duplex communication between client and server. In addition, HTML5 supports both audio and video through the integration into it. Compared to HTML, HTML5 is more able to handle errors, but also has a JavaScript web worker API that allows JavaScript and browser interface to execute in different threads (Educba, n.d.)</w:t>
      </w:r>
      <w:r>
        <w:t>.</w:t>
      </w:r>
    </w:p>
    <w:p w14:paraId="58993FFB" w14:textId="686143F0" w:rsidR="002E547E" w:rsidRDefault="002E547E" w:rsidP="00964EFC">
      <w:pPr>
        <w:ind w:firstLine="720"/>
      </w:pPr>
      <w:r w:rsidRPr="002E547E">
        <w:t xml:space="preserve">Second is CSS (Cascading Style Sheets). CSS is used to style an HTML element like font size, font family, background colour. In this project, CSS is used to design the appearance of the web application. Third is JavaScript. It supports functional and object-oriented programming style. In this project, JavaScript is used to program the behaviour of the webpages, like show and hide an HTML element. Fourth is PHP (Hypertext Pre-processor). PHP is a widely used open source server-side scripting language. It provides many features like send and receive data, control user access, data encryption and so on. In this project, PHP is used to perform CRUD operation on the files on the server. Fifth is SQL (Structures Query Language). It is a standard language </w:t>
      </w:r>
      <w:r w:rsidR="00684E09">
        <w:t xml:space="preserve">to </w:t>
      </w:r>
      <w:r w:rsidRPr="002E547E">
        <w:t>sto</w:t>
      </w:r>
      <w:r w:rsidR="00684E09">
        <w:t>re</w:t>
      </w:r>
      <w:r w:rsidRPr="002E547E">
        <w:t xml:space="preserve">, </w:t>
      </w:r>
      <w:r w:rsidR="00987BE1">
        <w:t>manag</w:t>
      </w:r>
      <w:r w:rsidR="00684E09">
        <w:t>e</w:t>
      </w:r>
      <w:r w:rsidRPr="002E547E">
        <w:t xml:space="preserve"> and retriev</w:t>
      </w:r>
      <w:r w:rsidR="00684E09">
        <w:t>e</w:t>
      </w:r>
      <w:r w:rsidRPr="002E547E">
        <w:t xml:space="preserve"> data in databases. In this project, SQL is used to access and manipulate databases.</w:t>
      </w:r>
    </w:p>
    <w:p w14:paraId="1CDE3B19" w14:textId="148DDD84" w:rsidR="002E547E" w:rsidRDefault="002E547E" w:rsidP="002E547E"/>
    <w:p w14:paraId="2177C39B" w14:textId="3698F2BE" w:rsidR="002E547E" w:rsidRDefault="002E547E" w:rsidP="002E547E">
      <w:pPr>
        <w:pStyle w:val="Heading4"/>
      </w:pPr>
      <w:bookmarkStart w:id="92" w:name="_Toc50084377"/>
      <w:r w:rsidRPr="002E547E">
        <w:t>Chrome DevTools</w:t>
      </w:r>
      <w:bookmarkEnd w:id="92"/>
    </w:p>
    <w:p w14:paraId="24A54675" w14:textId="3B37F658" w:rsidR="002E547E" w:rsidRDefault="002E547E" w:rsidP="002E547E">
      <w:r w:rsidRPr="002E547E">
        <w:t>Chrome provides a set of built-in tools for web developers. It provides features such as inspect network activity, run and debug JavaScript in the console. In this project, Chrome DevTools provides a device mode's screen emulator to test the responsiveness of the web application.</w:t>
      </w:r>
    </w:p>
    <w:p w14:paraId="6CF2719F" w14:textId="795DBF3D" w:rsidR="002E547E" w:rsidRDefault="002E547E" w:rsidP="002E547E"/>
    <w:p w14:paraId="1C7E8844" w14:textId="3D3E4AFB" w:rsidR="00C43CCE" w:rsidRDefault="00C43CCE" w:rsidP="002E547E"/>
    <w:p w14:paraId="19CF5474" w14:textId="77777777" w:rsidR="00C43CCE" w:rsidRDefault="00C43CCE" w:rsidP="002E547E"/>
    <w:p w14:paraId="43451127" w14:textId="45C4DD44" w:rsidR="002E547E" w:rsidRDefault="002E547E" w:rsidP="002E547E">
      <w:pPr>
        <w:pStyle w:val="Heading3"/>
      </w:pPr>
      <w:bookmarkStart w:id="93" w:name="_Toc50084378"/>
      <w:r w:rsidRPr="002E547E">
        <w:lastRenderedPageBreak/>
        <w:t>Conclusion</w:t>
      </w:r>
      <w:bookmarkEnd w:id="93"/>
    </w:p>
    <w:p w14:paraId="2C694BFA" w14:textId="1EEC9B88" w:rsidR="002E547E" w:rsidRPr="002E547E" w:rsidRDefault="002E547E" w:rsidP="002E547E">
      <w:r w:rsidRPr="002E547E">
        <w:t>This chapter contains a detailed description of how the evolutionary prototyping methodology was applied to this project, a work breakdown structure, a Gantt chart as well as a list of useful development tools used to build the web-based video conferencing application.</w:t>
      </w:r>
    </w:p>
    <w:p w14:paraId="6C0D649C" w14:textId="77777777" w:rsidR="00A94850" w:rsidRPr="00A94850" w:rsidRDefault="00A94850" w:rsidP="00A94850"/>
    <w:p w14:paraId="0C2C9298" w14:textId="77777777" w:rsidR="00A94850" w:rsidRPr="00A94850" w:rsidRDefault="00A94850" w:rsidP="00A94850"/>
    <w:p w14:paraId="7F63F6D0" w14:textId="06B83EA4" w:rsidR="00A94850" w:rsidRPr="00A94850" w:rsidRDefault="00A94850" w:rsidP="00A94850">
      <w:pPr>
        <w:pStyle w:val="Heading3"/>
        <w:numPr>
          <w:ilvl w:val="0"/>
          <w:numId w:val="0"/>
        </w:numPr>
        <w:sectPr w:rsidR="00A94850" w:rsidRPr="00A94850" w:rsidSect="00A94850">
          <w:pgSz w:w="11909" w:h="16834" w:code="9"/>
          <w:pgMar w:top="1418" w:right="1418" w:bottom="1418" w:left="2268" w:header="851" w:footer="851" w:gutter="0"/>
          <w:cols w:space="720"/>
          <w:docGrid w:linePitch="360"/>
        </w:sectPr>
      </w:pPr>
    </w:p>
    <w:p w14:paraId="7691AD6A" w14:textId="77777777" w:rsidR="00136478" w:rsidRPr="006A7A36" w:rsidRDefault="00136478" w:rsidP="00265BCE">
      <w:pPr>
        <w:pStyle w:val="Heading1"/>
        <w:ind w:hanging="1800"/>
      </w:pPr>
    </w:p>
    <w:p w14:paraId="7691AD6B" w14:textId="77777777" w:rsidR="00136478" w:rsidRPr="006A7A36" w:rsidRDefault="00136478" w:rsidP="00136478"/>
    <w:p w14:paraId="7691AD6C" w14:textId="77777777" w:rsidR="00136478" w:rsidRPr="006A7A36" w:rsidRDefault="00794E66" w:rsidP="00136478">
      <w:pPr>
        <w:pStyle w:val="Heading2"/>
      </w:pPr>
      <w:bookmarkStart w:id="94" w:name="_Toc50084379"/>
      <w:r>
        <w:t>PROJECT INITIAL SPECIFICATION</w:t>
      </w:r>
      <w:bookmarkEnd w:id="94"/>
    </w:p>
    <w:p w14:paraId="7691AD6D" w14:textId="77777777" w:rsidR="00136478" w:rsidRPr="006A7A36" w:rsidRDefault="00487CA0" w:rsidP="00BE42A0">
      <w:pPr>
        <w:pStyle w:val="Heading3"/>
      </w:pPr>
      <w:bookmarkStart w:id="95" w:name="_Toc50084380"/>
      <w:r>
        <w:t>Introduction</w:t>
      </w:r>
      <w:bookmarkEnd w:id="95"/>
    </w:p>
    <w:p w14:paraId="7691AD6E" w14:textId="5F73130E" w:rsidR="000522C7" w:rsidRPr="006A7A36" w:rsidRDefault="00F07626" w:rsidP="000522C7">
      <w:r w:rsidRPr="00F07626">
        <w:t>This chapter contains a list of all functional requirements, a use case diagram and use case descriptions. A use case diagram can demonstrate the user’s interaction with the system whereas a use case description is used to explain each use case in detail.</w:t>
      </w:r>
    </w:p>
    <w:p w14:paraId="7691AD70" w14:textId="77777777" w:rsidR="00136478" w:rsidRPr="006A7A36" w:rsidRDefault="00136478" w:rsidP="00136478"/>
    <w:p w14:paraId="7691AD71" w14:textId="372FA385" w:rsidR="00136478" w:rsidRDefault="00F07626" w:rsidP="00BE42A0">
      <w:pPr>
        <w:pStyle w:val="Heading3"/>
      </w:pPr>
      <w:bookmarkStart w:id="96" w:name="_Toc50084381"/>
      <w:r w:rsidRPr="00F07626">
        <w:t>Functional Requirements</w:t>
      </w:r>
      <w:bookmarkEnd w:id="96"/>
    </w:p>
    <w:p w14:paraId="39A0EEAC" w14:textId="2D35BF03" w:rsidR="00F07626" w:rsidRDefault="00F07626" w:rsidP="00F07626">
      <w:pPr>
        <w:pStyle w:val="Heading4"/>
      </w:pPr>
      <w:bookmarkStart w:id="97" w:name="_Toc50084382"/>
      <w:r w:rsidRPr="00F07626">
        <w:t>Video Conference Application</w:t>
      </w:r>
      <w:bookmarkEnd w:id="97"/>
    </w:p>
    <w:p w14:paraId="457902E3" w14:textId="1102CAF6" w:rsidR="00F07626" w:rsidRPr="00A957F8" w:rsidRDefault="00F07626" w:rsidP="00130716">
      <w:pPr>
        <w:pStyle w:val="ListParagraph"/>
        <w:numPr>
          <w:ilvl w:val="0"/>
          <w:numId w:val="22"/>
        </w:numPr>
        <w:ind w:left="850" w:hanging="850"/>
      </w:pPr>
      <w:r w:rsidRPr="00A957F8">
        <w:t>Register and Signing in</w:t>
      </w:r>
    </w:p>
    <w:p w14:paraId="3330F278" w14:textId="22A20480" w:rsidR="00F07626" w:rsidRDefault="00F07626" w:rsidP="00A957F8">
      <w:pPr>
        <w:rPr>
          <w:u w:val="single"/>
        </w:rPr>
      </w:pPr>
      <w:r w:rsidRPr="00F07626">
        <w:rPr>
          <w:u w:val="single"/>
        </w:rPr>
        <w:t>Host and Participant</w:t>
      </w:r>
    </w:p>
    <w:p w14:paraId="5032D105" w14:textId="77777777" w:rsidR="00814C37" w:rsidRPr="00814C37" w:rsidRDefault="00814C37" w:rsidP="00130716">
      <w:pPr>
        <w:pStyle w:val="ListParagraph"/>
        <w:numPr>
          <w:ilvl w:val="0"/>
          <w:numId w:val="26"/>
        </w:numPr>
      </w:pPr>
      <w:r w:rsidRPr="00814C37">
        <w:t>The system must allow the host and participant to register for a new account.</w:t>
      </w:r>
    </w:p>
    <w:p w14:paraId="48897E43" w14:textId="77777777" w:rsidR="00814C37" w:rsidRPr="00814C37" w:rsidRDefault="00814C37" w:rsidP="00130716">
      <w:pPr>
        <w:pStyle w:val="ListParagraph"/>
        <w:numPr>
          <w:ilvl w:val="0"/>
          <w:numId w:val="26"/>
        </w:numPr>
      </w:pPr>
      <w:r w:rsidRPr="00814C37">
        <w:t>The system must allow the host and participant to log in to the application.</w:t>
      </w:r>
    </w:p>
    <w:p w14:paraId="5DBDBB30" w14:textId="186D4A60" w:rsidR="00814C37" w:rsidRPr="00814C37" w:rsidRDefault="00814C37" w:rsidP="00130716">
      <w:pPr>
        <w:pStyle w:val="ListParagraph"/>
        <w:numPr>
          <w:ilvl w:val="0"/>
          <w:numId w:val="26"/>
        </w:numPr>
      </w:pPr>
      <w:r w:rsidRPr="00814C37">
        <w:t>The system must provide a dashboard for the host and participant to access the features after log in.</w:t>
      </w:r>
    </w:p>
    <w:p w14:paraId="3C5316C9" w14:textId="00F9014B" w:rsidR="00A957F8" w:rsidRPr="00A957F8" w:rsidRDefault="00814C37" w:rsidP="00130716">
      <w:pPr>
        <w:pStyle w:val="ListParagraph"/>
        <w:numPr>
          <w:ilvl w:val="0"/>
          <w:numId w:val="26"/>
        </w:numPr>
        <w:rPr>
          <w:u w:val="single"/>
        </w:rPr>
      </w:pPr>
      <w:r w:rsidRPr="00814C37">
        <w:t>The system must allow the host and participant to log out the applicatio</w:t>
      </w:r>
      <w:r w:rsidRPr="00A957F8">
        <w:t>n.</w:t>
      </w:r>
    </w:p>
    <w:p w14:paraId="0C05AD38" w14:textId="1A6E90E6" w:rsidR="00F07626" w:rsidRPr="00A957F8" w:rsidRDefault="00F07626" w:rsidP="00130716">
      <w:pPr>
        <w:pStyle w:val="ListParagraph"/>
        <w:numPr>
          <w:ilvl w:val="0"/>
          <w:numId w:val="22"/>
        </w:numPr>
        <w:ind w:left="850" w:hanging="850"/>
      </w:pPr>
      <w:r w:rsidRPr="00A957F8">
        <w:t>Contact List</w:t>
      </w:r>
    </w:p>
    <w:p w14:paraId="1EB97CD5" w14:textId="6D5B1338" w:rsidR="003B4A56" w:rsidRDefault="003B4A56" w:rsidP="00A957F8">
      <w:pPr>
        <w:rPr>
          <w:u w:val="single"/>
        </w:rPr>
      </w:pPr>
      <w:r w:rsidRPr="003B4A56">
        <w:rPr>
          <w:u w:val="single"/>
        </w:rPr>
        <w:t>Host and Participant</w:t>
      </w:r>
    </w:p>
    <w:p w14:paraId="794B2D1D" w14:textId="77777777" w:rsidR="003B4A56" w:rsidRDefault="003B4A56" w:rsidP="00130716">
      <w:pPr>
        <w:pStyle w:val="ListParagraph"/>
        <w:numPr>
          <w:ilvl w:val="0"/>
          <w:numId w:val="27"/>
        </w:numPr>
      </w:pPr>
      <w:r w:rsidRPr="00C700D7">
        <w:t>The system must allow the</w:t>
      </w:r>
      <w:r>
        <w:t xml:space="preserve"> host and participant</w:t>
      </w:r>
      <w:r w:rsidRPr="00C700D7">
        <w:t xml:space="preserve"> to view a list of contact of other users.</w:t>
      </w:r>
    </w:p>
    <w:p w14:paraId="540EAD9E" w14:textId="77777777" w:rsidR="003B4A56" w:rsidRPr="00C700D7" w:rsidRDefault="003B4A56" w:rsidP="00130716">
      <w:pPr>
        <w:pStyle w:val="ListParagraph"/>
        <w:numPr>
          <w:ilvl w:val="0"/>
          <w:numId w:val="27"/>
        </w:numPr>
      </w:pPr>
      <w:r>
        <w:t>The system must allow the host and participant to view the status of a user.</w:t>
      </w:r>
    </w:p>
    <w:p w14:paraId="52275872" w14:textId="10D97601" w:rsidR="003B4A56" w:rsidRDefault="003B4A56" w:rsidP="00130716">
      <w:pPr>
        <w:pStyle w:val="ListParagraph"/>
        <w:numPr>
          <w:ilvl w:val="0"/>
          <w:numId w:val="27"/>
        </w:numPr>
      </w:pPr>
      <w:r w:rsidRPr="00C700D7">
        <w:t xml:space="preserve">The system must allow the </w:t>
      </w:r>
      <w:r>
        <w:t>host and participant</w:t>
      </w:r>
      <w:r w:rsidRPr="00C700D7">
        <w:t xml:space="preserve"> to add </w:t>
      </w:r>
      <w:r w:rsidR="00662834">
        <w:t xml:space="preserve">a </w:t>
      </w:r>
      <w:r w:rsidRPr="00C700D7">
        <w:t xml:space="preserve">new user to </w:t>
      </w:r>
      <w:r>
        <w:t>the</w:t>
      </w:r>
      <w:r w:rsidRPr="00C700D7">
        <w:t xml:space="preserve"> contact list.</w:t>
      </w:r>
    </w:p>
    <w:p w14:paraId="4A78E348" w14:textId="77777777" w:rsidR="003B4A56" w:rsidRDefault="003B4A56" w:rsidP="00130716">
      <w:pPr>
        <w:pStyle w:val="ListParagraph"/>
        <w:numPr>
          <w:ilvl w:val="0"/>
          <w:numId w:val="27"/>
        </w:numPr>
      </w:pPr>
      <w:r>
        <w:t>The system must allow the host and participant to edit the contact list.</w:t>
      </w:r>
    </w:p>
    <w:p w14:paraId="1AB42124" w14:textId="4B37C2D6" w:rsidR="003B4A56" w:rsidRDefault="003B4A56" w:rsidP="00130716">
      <w:pPr>
        <w:pStyle w:val="ListParagraph"/>
        <w:numPr>
          <w:ilvl w:val="0"/>
          <w:numId w:val="27"/>
        </w:numPr>
      </w:pPr>
      <w:r>
        <w:t>The system must allow the host and participant</w:t>
      </w:r>
      <w:r w:rsidRPr="00C700D7">
        <w:t xml:space="preserve"> </w:t>
      </w:r>
      <w:r>
        <w:t xml:space="preserve">to delete </w:t>
      </w:r>
      <w:r w:rsidR="00662834">
        <w:t xml:space="preserve">the </w:t>
      </w:r>
      <w:r>
        <w:t>user from the contact list.</w:t>
      </w:r>
    </w:p>
    <w:p w14:paraId="59FD3FA2" w14:textId="072CC3FB" w:rsidR="003B4A56" w:rsidRPr="00A957F8" w:rsidRDefault="003B4A56" w:rsidP="00130716">
      <w:pPr>
        <w:pStyle w:val="ListParagraph"/>
        <w:numPr>
          <w:ilvl w:val="0"/>
          <w:numId w:val="27"/>
        </w:numPr>
      </w:pPr>
      <w:r>
        <w:t>The system must allow the host and participant to search a user from the contact list.</w:t>
      </w:r>
    </w:p>
    <w:p w14:paraId="507E073F" w14:textId="37E6F5A4" w:rsidR="003B4A56" w:rsidRPr="00A957F8" w:rsidRDefault="003B4A56" w:rsidP="00130716">
      <w:pPr>
        <w:pStyle w:val="ListParagraph"/>
        <w:numPr>
          <w:ilvl w:val="0"/>
          <w:numId w:val="22"/>
        </w:numPr>
        <w:ind w:left="850" w:hanging="850"/>
      </w:pPr>
      <w:r w:rsidRPr="00A957F8">
        <w:t xml:space="preserve">Schedule </w:t>
      </w:r>
      <w:r w:rsidR="006C22F6" w:rsidRPr="00A957F8">
        <w:t>a</w:t>
      </w:r>
      <w:r w:rsidRPr="00A957F8">
        <w:t xml:space="preserve"> Meeting </w:t>
      </w:r>
    </w:p>
    <w:p w14:paraId="5DFEA34C" w14:textId="36552407" w:rsidR="003B4A56" w:rsidRPr="003B4A56" w:rsidRDefault="003B4A56" w:rsidP="00A957F8">
      <w:pPr>
        <w:rPr>
          <w:u w:val="single"/>
        </w:rPr>
      </w:pPr>
      <w:r w:rsidRPr="003B4A56">
        <w:rPr>
          <w:u w:val="single"/>
        </w:rPr>
        <w:t>Host and Participant</w:t>
      </w:r>
    </w:p>
    <w:p w14:paraId="0CCB7F3E" w14:textId="27F260E8" w:rsidR="003B4A56" w:rsidRDefault="003B4A56" w:rsidP="00130716">
      <w:pPr>
        <w:pStyle w:val="ListParagraph"/>
        <w:numPr>
          <w:ilvl w:val="0"/>
          <w:numId w:val="28"/>
        </w:numPr>
      </w:pPr>
      <w:r w:rsidRPr="00C700D7">
        <w:t xml:space="preserve">The system must allow the </w:t>
      </w:r>
      <w:r>
        <w:t>host and participant</w:t>
      </w:r>
      <w:r w:rsidRPr="00C700D7">
        <w:t xml:space="preserve"> to view </w:t>
      </w:r>
      <w:r w:rsidR="00662834">
        <w:t xml:space="preserve">the </w:t>
      </w:r>
      <w:r w:rsidRPr="00C700D7">
        <w:t>upcoming meeting.</w:t>
      </w:r>
    </w:p>
    <w:p w14:paraId="187C7F8C" w14:textId="1319CC49" w:rsidR="000A4B2C" w:rsidRDefault="000A4B2C" w:rsidP="000A4B2C"/>
    <w:p w14:paraId="5FBECC6F" w14:textId="77777777" w:rsidR="000A4B2C" w:rsidRDefault="000A4B2C" w:rsidP="000A4B2C"/>
    <w:p w14:paraId="75DD1ED3" w14:textId="77777777" w:rsidR="003B4A56" w:rsidRPr="003B4A56" w:rsidRDefault="003B4A56" w:rsidP="002E3F74">
      <w:pPr>
        <w:rPr>
          <w:u w:val="single"/>
        </w:rPr>
      </w:pPr>
      <w:r w:rsidRPr="003B4A56">
        <w:rPr>
          <w:u w:val="single"/>
        </w:rPr>
        <w:lastRenderedPageBreak/>
        <w:t>Host</w:t>
      </w:r>
    </w:p>
    <w:p w14:paraId="3EF4726C" w14:textId="77777777" w:rsidR="003B4A56" w:rsidRDefault="003B4A56" w:rsidP="00130716">
      <w:pPr>
        <w:pStyle w:val="ListParagraph"/>
        <w:numPr>
          <w:ilvl w:val="0"/>
          <w:numId w:val="29"/>
        </w:numPr>
      </w:pPr>
      <w:r w:rsidRPr="00C700D7">
        <w:t xml:space="preserve">The system must allow the </w:t>
      </w:r>
      <w:r>
        <w:t xml:space="preserve">host </w:t>
      </w:r>
      <w:r w:rsidRPr="00C700D7">
        <w:t>to schedule a meeting.</w:t>
      </w:r>
    </w:p>
    <w:p w14:paraId="42D6771F" w14:textId="77777777" w:rsidR="003B4A56" w:rsidRPr="00C700D7" w:rsidRDefault="003B4A56" w:rsidP="00130716">
      <w:pPr>
        <w:pStyle w:val="ListParagraph"/>
        <w:numPr>
          <w:ilvl w:val="0"/>
          <w:numId w:val="29"/>
        </w:numPr>
      </w:pPr>
      <w:r>
        <w:t>The system must allow the host to edit a scheduled meeting detail.</w:t>
      </w:r>
    </w:p>
    <w:p w14:paraId="3BF356D3" w14:textId="4852A546" w:rsidR="003B4A56" w:rsidRPr="003B4A56" w:rsidRDefault="003B4A56" w:rsidP="00130716">
      <w:pPr>
        <w:pStyle w:val="ListParagraph"/>
        <w:numPr>
          <w:ilvl w:val="0"/>
          <w:numId w:val="29"/>
        </w:numPr>
      </w:pPr>
      <w:r w:rsidRPr="00C700D7">
        <w:t xml:space="preserve">The system must allow the </w:t>
      </w:r>
      <w:r>
        <w:t xml:space="preserve">host </w:t>
      </w:r>
      <w:r w:rsidRPr="00C700D7">
        <w:t xml:space="preserve">to </w:t>
      </w:r>
      <w:r>
        <w:t>delete</w:t>
      </w:r>
      <w:r w:rsidRPr="00C700D7">
        <w:t xml:space="preserve"> a scheduled meeting.</w:t>
      </w:r>
    </w:p>
    <w:p w14:paraId="7092EBCB" w14:textId="3DAA909F" w:rsidR="003B4A56" w:rsidRPr="002E3F74" w:rsidRDefault="003B4A56" w:rsidP="00130716">
      <w:pPr>
        <w:pStyle w:val="ListParagraph"/>
        <w:numPr>
          <w:ilvl w:val="0"/>
          <w:numId w:val="22"/>
        </w:numPr>
        <w:ind w:left="850" w:hanging="850"/>
      </w:pPr>
      <w:r w:rsidRPr="002E3F74">
        <w:t>Agenda Planner</w:t>
      </w:r>
    </w:p>
    <w:p w14:paraId="70AAD8DD" w14:textId="77777777" w:rsidR="003B4A56" w:rsidRPr="003B4A56" w:rsidRDefault="003B4A56" w:rsidP="002E3F74">
      <w:pPr>
        <w:rPr>
          <w:u w:val="single"/>
        </w:rPr>
      </w:pPr>
      <w:r w:rsidRPr="003B4A56">
        <w:rPr>
          <w:u w:val="single"/>
        </w:rPr>
        <w:t>Host, Participant and Guest</w:t>
      </w:r>
    </w:p>
    <w:p w14:paraId="654E7C56" w14:textId="77777777" w:rsidR="003B4A56" w:rsidRDefault="003B4A56" w:rsidP="00130716">
      <w:pPr>
        <w:pStyle w:val="ListParagraph"/>
        <w:numPr>
          <w:ilvl w:val="0"/>
          <w:numId w:val="30"/>
        </w:numPr>
      </w:pPr>
      <w:r w:rsidRPr="00047E1D">
        <w:t xml:space="preserve">The system must allow the </w:t>
      </w:r>
      <w:r w:rsidRPr="007037C7">
        <w:t>host</w:t>
      </w:r>
      <w:r>
        <w:t xml:space="preserve">, </w:t>
      </w:r>
      <w:r w:rsidRPr="007037C7">
        <w:t>participant</w:t>
      </w:r>
      <w:r>
        <w:t xml:space="preserve"> and guest</w:t>
      </w:r>
      <w:r w:rsidRPr="007037C7">
        <w:t xml:space="preserve"> </w:t>
      </w:r>
      <w:r w:rsidRPr="00047E1D">
        <w:t>to view the meeting agenda</w:t>
      </w:r>
      <w:r>
        <w:t xml:space="preserve"> of a meeting.</w:t>
      </w:r>
    </w:p>
    <w:p w14:paraId="0F04D85F" w14:textId="77777777" w:rsidR="003B4A56" w:rsidRPr="003B4A56" w:rsidRDefault="003B4A56" w:rsidP="002E3F74">
      <w:pPr>
        <w:rPr>
          <w:u w:val="single"/>
        </w:rPr>
      </w:pPr>
      <w:r w:rsidRPr="003B4A56">
        <w:rPr>
          <w:u w:val="single"/>
        </w:rPr>
        <w:t>Host</w:t>
      </w:r>
    </w:p>
    <w:p w14:paraId="47ED61EB" w14:textId="77777777" w:rsidR="003B4A56" w:rsidRPr="00411103" w:rsidRDefault="003B4A56" w:rsidP="00130716">
      <w:pPr>
        <w:pStyle w:val="ListParagraph"/>
        <w:numPr>
          <w:ilvl w:val="0"/>
          <w:numId w:val="31"/>
        </w:numPr>
      </w:pPr>
      <w:r w:rsidRPr="00411103">
        <w:t>The system must allow the host to create a new meeting agenda.</w:t>
      </w:r>
    </w:p>
    <w:p w14:paraId="78D2510E" w14:textId="77777777" w:rsidR="003B4A56" w:rsidRPr="00411103" w:rsidRDefault="003B4A56" w:rsidP="00130716">
      <w:pPr>
        <w:pStyle w:val="ListParagraph"/>
        <w:numPr>
          <w:ilvl w:val="0"/>
          <w:numId w:val="31"/>
        </w:numPr>
      </w:pPr>
      <w:r w:rsidRPr="00411103">
        <w:t>The system must allow the host to edit a meeting agenda.</w:t>
      </w:r>
    </w:p>
    <w:p w14:paraId="537AEAB8" w14:textId="55E25D3A" w:rsidR="003B4A56" w:rsidRPr="002E3F74" w:rsidRDefault="003B4A56" w:rsidP="00130716">
      <w:pPr>
        <w:pStyle w:val="ListParagraph"/>
        <w:numPr>
          <w:ilvl w:val="0"/>
          <w:numId w:val="31"/>
        </w:numPr>
      </w:pPr>
      <w:r w:rsidRPr="00411103">
        <w:t>The system must allow the host to delete a meeting agenda.</w:t>
      </w:r>
    </w:p>
    <w:p w14:paraId="78D733FA" w14:textId="0F393520" w:rsidR="00BF2C35" w:rsidRPr="002E3F74" w:rsidRDefault="003B4A56" w:rsidP="00130716">
      <w:pPr>
        <w:pStyle w:val="ListParagraph"/>
        <w:numPr>
          <w:ilvl w:val="0"/>
          <w:numId w:val="22"/>
        </w:numPr>
        <w:ind w:left="850" w:hanging="850"/>
      </w:pPr>
      <w:r w:rsidRPr="002E3F74">
        <w:t>Meeting</w:t>
      </w:r>
    </w:p>
    <w:p w14:paraId="5FA44C96" w14:textId="77777777" w:rsidR="003B4A56" w:rsidRPr="003B4A56" w:rsidRDefault="003B4A56" w:rsidP="002E3F74">
      <w:pPr>
        <w:rPr>
          <w:u w:val="single"/>
        </w:rPr>
      </w:pPr>
      <w:r w:rsidRPr="003B4A56">
        <w:rPr>
          <w:u w:val="single"/>
        </w:rPr>
        <w:t xml:space="preserve">Host, Participant and Guest </w:t>
      </w:r>
    </w:p>
    <w:p w14:paraId="3D1B0C6E" w14:textId="77777777" w:rsidR="003B4A56" w:rsidRDefault="003B4A56" w:rsidP="00130716">
      <w:pPr>
        <w:pStyle w:val="ListParagraph"/>
        <w:numPr>
          <w:ilvl w:val="0"/>
          <w:numId w:val="32"/>
        </w:numPr>
      </w:pPr>
      <w:r w:rsidRPr="00C700D7">
        <w:t xml:space="preserve">The system must allow the </w:t>
      </w:r>
      <w:r>
        <w:t>host, participant and guest</w:t>
      </w:r>
      <w:r w:rsidRPr="00C700D7">
        <w:t xml:space="preserve"> to view</w:t>
      </w:r>
      <w:r>
        <w:t xml:space="preserve"> all the</w:t>
      </w:r>
      <w:r w:rsidRPr="00C700D7">
        <w:t xml:space="preserve"> </w:t>
      </w:r>
      <w:r>
        <w:t>attendees</w:t>
      </w:r>
      <w:r w:rsidRPr="00C700D7">
        <w:t xml:space="preserve"> joining a meeting</w:t>
      </w:r>
      <w:r>
        <w:t>.</w:t>
      </w:r>
    </w:p>
    <w:p w14:paraId="51B8AE0E" w14:textId="77777777" w:rsidR="003B4A56" w:rsidRPr="0016478C" w:rsidRDefault="003B4A56" w:rsidP="00130716">
      <w:pPr>
        <w:pStyle w:val="ListParagraph"/>
        <w:numPr>
          <w:ilvl w:val="0"/>
          <w:numId w:val="32"/>
        </w:numPr>
      </w:pPr>
      <w:r w:rsidRPr="0016478C">
        <w:t>The system must allow the</w:t>
      </w:r>
      <w:r>
        <w:t xml:space="preserve"> host, participant and guest</w:t>
      </w:r>
      <w:r w:rsidRPr="0016478C">
        <w:t xml:space="preserve"> to </w:t>
      </w:r>
      <w:r>
        <w:t>turn on</w:t>
      </w:r>
      <w:r w:rsidRPr="0016478C">
        <w:t xml:space="preserve"> </w:t>
      </w:r>
      <w:r>
        <w:t xml:space="preserve">or off </w:t>
      </w:r>
      <w:r w:rsidRPr="0016478C">
        <w:t>the audio.</w:t>
      </w:r>
    </w:p>
    <w:p w14:paraId="34FA1D9D" w14:textId="77777777" w:rsidR="003B4A56" w:rsidRDefault="003B4A56" w:rsidP="00130716">
      <w:pPr>
        <w:pStyle w:val="ListParagraph"/>
        <w:numPr>
          <w:ilvl w:val="0"/>
          <w:numId w:val="32"/>
        </w:numPr>
      </w:pPr>
      <w:r w:rsidRPr="0016478C">
        <w:t xml:space="preserve">The system must allow the </w:t>
      </w:r>
      <w:r>
        <w:t>host, participant and guest</w:t>
      </w:r>
      <w:r w:rsidRPr="0016478C">
        <w:t xml:space="preserve"> to turn on</w:t>
      </w:r>
      <w:r>
        <w:t xml:space="preserve"> or </w:t>
      </w:r>
      <w:r w:rsidRPr="0016478C">
        <w:t>off the camera.</w:t>
      </w:r>
    </w:p>
    <w:p w14:paraId="7A4ED14B" w14:textId="77777777" w:rsidR="003B4A56" w:rsidRPr="003B4A56" w:rsidRDefault="003B4A56" w:rsidP="002E3F74">
      <w:pPr>
        <w:rPr>
          <w:u w:val="single"/>
        </w:rPr>
      </w:pPr>
      <w:r w:rsidRPr="003B4A56">
        <w:rPr>
          <w:u w:val="single"/>
        </w:rPr>
        <w:t xml:space="preserve">Host </w:t>
      </w:r>
    </w:p>
    <w:p w14:paraId="3CC03277" w14:textId="77777777" w:rsidR="003B4A56" w:rsidRDefault="003B4A56" w:rsidP="00130716">
      <w:pPr>
        <w:pStyle w:val="ListParagraph"/>
        <w:numPr>
          <w:ilvl w:val="0"/>
          <w:numId w:val="33"/>
        </w:numPr>
      </w:pPr>
      <w:r w:rsidRPr="00411103">
        <w:t>The system must allow the host to create a meeting room.</w:t>
      </w:r>
    </w:p>
    <w:p w14:paraId="345CE1C3" w14:textId="77777777" w:rsidR="003B4A56" w:rsidRDefault="003B4A56" w:rsidP="00130716">
      <w:pPr>
        <w:pStyle w:val="ListParagraph"/>
        <w:numPr>
          <w:ilvl w:val="0"/>
          <w:numId w:val="33"/>
        </w:numPr>
      </w:pPr>
      <w:r>
        <w:t>The system must allow the host to create a meeting channel.</w:t>
      </w:r>
      <w:r w:rsidRPr="00AB5219">
        <w:t xml:space="preserve"> </w:t>
      </w:r>
    </w:p>
    <w:p w14:paraId="6A4DCA35" w14:textId="77777777" w:rsidR="003B4A56" w:rsidRPr="00411103" w:rsidRDefault="003B4A56" w:rsidP="00130716">
      <w:pPr>
        <w:pStyle w:val="ListParagraph"/>
        <w:numPr>
          <w:ilvl w:val="0"/>
          <w:numId w:val="33"/>
        </w:numPr>
      </w:pPr>
      <w:r w:rsidRPr="00411103">
        <w:t xml:space="preserve">The system must allow the host to start </w:t>
      </w:r>
      <w:r>
        <w:t xml:space="preserve">and end </w:t>
      </w:r>
      <w:r w:rsidRPr="00411103">
        <w:t>a meeting.</w:t>
      </w:r>
    </w:p>
    <w:p w14:paraId="45534153" w14:textId="79D0AEDA" w:rsidR="003B4A56" w:rsidRPr="00411103" w:rsidRDefault="003B4A56" w:rsidP="00130716">
      <w:pPr>
        <w:pStyle w:val="ListParagraph"/>
        <w:numPr>
          <w:ilvl w:val="0"/>
          <w:numId w:val="33"/>
        </w:numPr>
      </w:pPr>
      <w:r w:rsidRPr="00411103">
        <w:t>The system must allow the host to invite participant</w:t>
      </w:r>
      <w:r w:rsidR="00296CE7">
        <w:t>s</w:t>
      </w:r>
      <w:r w:rsidRPr="00411103">
        <w:t xml:space="preserve"> or guest</w:t>
      </w:r>
      <w:r w:rsidR="00296CE7">
        <w:t>s</w:t>
      </w:r>
      <w:r w:rsidRPr="00411103">
        <w:t xml:space="preserve"> to the meeting room.</w:t>
      </w:r>
    </w:p>
    <w:p w14:paraId="25FDE079" w14:textId="77777777" w:rsidR="003B4A56" w:rsidRDefault="003B4A56" w:rsidP="00130716">
      <w:pPr>
        <w:pStyle w:val="ListParagraph"/>
        <w:numPr>
          <w:ilvl w:val="0"/>
          <w:numId w:val="33"/>
        </w:numPr>
      </w:pPr>
      <w:r w:rsidRPr="00411103">
        <w:t>The system must allow the host to share screen in a meeting.</w:t>
      </w:r>
    </w:p>
    <w:p w14:paraId="17995B33" w14:textId="77777777" w:rsidR="003B4A56" w:rsidRDefault="003B4A56" w:rsidP="00130716">
      <w:pPr>
        <w:pStyle w:val="ListParagraph"/>
        <w:numPr>
          <w:ilvl w:val="0"/>
          <w:numId w:val="33"/>
        </w:numPr>
      </w:pPr>
      <w:r>
        <w:t>The system must allow the host to record a meeting.</w:t>
      </w:r>
    </w:p>
    <w:p w14:paraId="714C73D0" w14:textId="77777777" w:rsidR="003B4A56" w:rsidRPr="003B4A56" w:rsidRDefault="003B4A56" w:rsidP="002E3F74">
      <w:pPr>
        <w:rPr>
          <w:u w:val="single"/>
        </w:rPr>
      </w:pPr>
      <w:r w:rsidRPr="003B4A56">
        <w:rPr>
          <w:u w:val="single"/>
        </w:rPr>
        <w:t xml:space="preserve">Participant </w:t>
      </w:r>
    </w:p>
    <w:p w14:paraId="1D03ECEC" w14:textId="77777777" w:rsidR="003B4A56" w:rsidRDefault="003B4A56" w:rsidP="00130716">
      <w:pPr>
        <w:pStyle w:val="ListParagraph"/>
        <w:numPr>
          <w:ilvl w:val="0"/>
          <w:numId w:val="34"/>
        </w:numPr>
      </w:pPr>
      <w:r w:rsidRPr="00C13061">
        <w:t xml:space="preserve">The system must allow the participant to join a meeting </w:t>
      </w:r>
      <w:r>
        <w:t xml:space="preserve">room </w:t>
      </w:r>
      <w:r w:rsidRPr="00C13061">
        <w:t xml:space="preserve">using </w:t>
      </w:r>
      <w:r>
        <w:t xml:space="preserve">a </w:t>
      </w:r>
      <w:r w:rsidRPr="00C13061">
        <w:t xml:space="preserve">meeting </w:t>
      </w:r>
      <w:r>
        <w:t xml:space="preserve">room </w:t>
      </w:r>
      <w:r w:rsidRPr="00C13061">
        <w:t>ID.</w:t>
      </w:r>
    </w:p>
    <w:p w14:paraId="3AA4E50A" w14:textId="55D0E7C4" w:rsidR="003B4A56" w:rsidRPr="00C13061" w:rsidRDefault="003B4A56" w:rsidP="00130716">
      <w:pPr>
        <w:pStyle w:val="ListParagraph"/>
        <w:numPr>
          <w:ilvl w:val="0"/>
          <w:numId w:val="34"/>
        </w:numPr>
      </w:pPr>
      <w:r>
        <w:t>The system must allow the participant to gain point</w:t>
      </w:r>
      <w:r w:rsidR="00296CE7">
        <w:t>s</w:t>
      </w:r>
      <w:r>
        <w:t xml:space="preserve"> for attending a meeting.</w:t>
      </w:r>
    </w:p>
    <w:p w14:paraId="62F37929" w14:textId="77777777" w:rsidR="003B4A56" w:rsidRPr="003B4A56" w:rsidRDefault="003B4A56" w:rsidP="002E3F74">
      <w:pPr>
        <w:rPr>
          <w:u w:val="single"/>
        </w:rPr>
      </w:pPr>
      <w:r w:rsidRPr="003B4A56">
        <w:rPr>
          <w:u w:val="single"/>
        </w:rPr>
        <w:t>Guest</w:t>
      </w:r>
    </w:p>
    <w:p w14:paraId="317C1381" w14:textId="77777777" w:rsidR="003B4A56" w:rsidRDefault="003B4A56" w:rsidP="00130716">
      <w:pPr>
        <w:pStyle w:val="ListParagraph"/>
        <w:numPr>
          <w:ilvl w:val="0"/>
          <w:numId w:val="35"/>
        </w:numPr>
      </w:pPr>
      <w:r w:rsidRPr="00C13061">
        <w:t xml:space="preserve">The system must allow the guest to join a meeting </w:t>
      </w:r>
      <w:r>
        <w:t xml:space="preserve">room </w:t>
      </w:r>
      <w:r w:rsidRPr="00C13061">
        <w:t>using a</w:t>
      </w:r>
      <w:r>
        <w:t xml:space="preserve"> </w:t>
      </w:r>
      <w:r w:rsidRPr="00C13061">
        <w:t xml:space="preserve">meeting </w:t>
      </w:r>
      <w:r>
        <w:t xml:space="preserve">room </w:t>
      </w:r>
      <w:r w:rsidRPr="00C13061">
        <w:t>ID</w:t>
      </w:r>
      <w:r>
        <w:t>.</w:t>
      </w:r>
    </w:p>
    <w:p w14:paraId="00050E24" w14:textId="33B8FCAB" w:rsidR="003B4A56" w:rsidRDefault="003B4A56" w:rsidP="00130716">
      <w:pPr>
        <w:pStyle w:val="ListParagraph"/>
        <w:numPr>
          <w:ilvl w:val="0"/>
          <w:numId w:val="35"/>
        </w:numPr>
      </w:pPr>
      <w:r>
        <w:t>The system must allow the guest to send feedback after the meeting.</w:t>
      </w:r>
    </w:p>
    <w:p w14:paraId="20B7C905" w14:textId="1485620D" w:rsidR="003B4A56" w:rsidRPr="002E3F74" w:rsidRDefault="003B4A56" w:rsidP="00130716">
      <w:pPr>
        <w:pStyle w:val="ListParagraph"/>
        <w:numPr>
          <w:ilvl w:val="0"/>
          <w:numId w:val="35"/>
        </w:numPr>
      </w:pPr>
      <w:r>
        <w:t>The system must allow the guest to quit the application after the meeting.</w:t>
      </w:r>
    </w:p>
    <w:p w14:paraId="117EB274" w14:textId="27D20D79" w:rsidR="003B4A56" w:rsidRPr="002E3F74" w:rsidRDefault="003B4A56" w:rsidP="00130716">
      <w:pPr>
        <w:pStyle w:val="ListParagraph"/>
        <w:numPr>
          <w:ilvl w:val="0"/>
          <w:numId w:val="22"/>
        </w:numPr>
        <w:ind w:left="850" w:hanging="850"/>
      </w:pPr>
      <w:r w:rsidRPr="002E3F74">
        <w:lastRenderedPageBreak/>
        <w:t>Test Messaging</w:t>
      </w:r>
    </w:p>
    <w:p w14:paraId="42CA93EF" w14:textId="77777777" w:rsidR="001101F2" w:rsidRPr="001101F2" w:rsidRDefault="001101F2" w:rsidP="002E3F74">
      <w:pPr>
        <w:rPr>
          <w:u w:val="single"/>
        </w:rPr>
      </w:pPr>
      <w:r w:rsidRPr="001101F2">
        <w:rPr>
          <w:u w:val="single"/>
        </w:rPr>
        <w:t>Host and Participant</w:t>
      </w:r>
    </w:p>
    <w:p w14:paraId="709A2285" w14:textId="77777777" w:rsidR="001101F2" w:rsidRPr="001101F2" w:rsidRDefault="001101F2" w:rsidP="00130716">
      <w:pPr>
        <w:pStyle w:val="ListParagraph"/>
        <w:numPr>
          <w:ilvl w:val="0"/>
          <w:numId w:val="36"/>
        </w:numPr>
      </w:pPr>
      <w:r w:rsidRPr="001101F2">
        <w:t>The system must allow the host and participant to view chat conversations with another user.</w:t>
      </w:r>
    </w:p>
    <w:p w14:paraId="641C77CC" w14:textId="558DDF26" w:rsidR="001101F2" w:rsidRPr="001101F2" w:rsidRDefault="001101F2" w:rsidP="00130716">
      <w:pPr>
        <w:pStyle w:val="ListParagraph"/>
        <w:numPr>
          <w:ilvl w:val="0"/>
          <w:numId w:val="36"/>
        </w:numPr>
      </w:pPr>
      <w:r w:rsidRPr="001101F2">
        <w:t>The system must allow the host and participant to send chat to other user in the contact list.</w:t>
      </w:r>
    </w:p>
    <w:p w14:paraId="15730662" w14:textId="70EB19DA" w:rsidR="003B4A56" w:rsidRPr="002E3F74" w:rsidRDefault="003B4A56" w:rsidP="00130716">
      <w:pPr>
        <w:pStyle w:val="ListParagraph"/>
        <w:numPr>
          <w:ilvl w:val="0"/>
          <w:numId w:val="22"/>
        </w:numPr>
        <w:ind w:left="850" w:hanging="850"/>
      </w:pPr>
      <w:r w:rsidRPr="002E3F74">
        <w:t>Speed Test</w:t>
      </w:r>
    </w:p>
    <w:p w14:paraId="064BC5B9" w14:textId="44E7C0A3" w:rsidR="001101F2" w:rsidRPr="001101F2" w:rsidRDefault="001101F2" w:rsidP="002E3F74">
      <w:pPr>
        <w:rPr>
          <w:u w:val="single"/>
        </w:rPr>
      </w:pPr>
      <w:r w:rsidRPr="001101F2">
        <w:rPr>
          <w:u w:val="single"/>
        </w:rPr>
        <w:t>Host and Participant</w:t>
      </w:r>
    </w:p>
    <w:p w14:paraId="4A87767A" w14:textId="08505BB1" w:rsidR="001101F2" w:rsidRPr="002E3F74" w:rsidRDefault="001101F2" w:rsidP="00130716">
      <w:pPr>
        <w:pStyle w:val="ListParagraph"/>
        <w:numPr>
          <w:ilvl w:val="0"/>
          <w:numId w:val="37"/>
        </w:numPr>
      </w:pPr>
      <w:r w:rsidRPr="00C700D7">
        <w:t xml:space="preserve">The system must allow the </w:t>
      </w:r>
      <w:r>
        <w:t xml:space="preserve">host and participant </w:t>
      </w:r>
      <w:r w:rsidRPr="00C700D7">
        <w:t>to test the internet speed.</w:t>
      </w:r>
    </w:p>
    <w:p w14:paraId="749FA152" w14:textId="4B14739B" w:rsidR="001101F2" w:rsidRPr="002E3F74" w:rsidRDefault="003B4A56" w:rsidP="00130716">
      <w:pPr>
        <w:pStyle w:val="ListParagraph"/>
        <w:numPr>
          <w:ilvl w:val="0"/>
          <w:numId w:val="22"/>
        </w:numPr>
        <w:ind w:left="850" w:hanging="850"/>
      </w:pPr>
      <w:r w:rsidRPr="002E3F74">
        <w:t>Profile Management and Setting</w:t>
      </w:r>
    </w:p>
    <w:p w14:paraId="3E98D6A8" w14:textId="5AA9C3DE" w:rsidR="001101F2" w:rsidRPr="001101F2" w:rsidRDefault="001101F2" w:rsidP="002E3F74">
      <w:pPr>
        <w:rPr>
          <w:u w:val="single"/>
        </w:rPr>
      </w:pPr>
      <w:r w:rsidRPr="001101F2">
        <w:rPr>
          <w:u w:val="single"/>
        </w:rPr>
        <w:t>Host and Participant</w:t>
      </w:r>
    </w:p>
    <w:p w14:paraId="086FAFE5" w14:textId="77777777" w:rsidR="001101F2" w:rsidRPr="009746DB" w:rsidRDefault="001101F2" w:rsidP="00130716">
      <w:pPr>
        <w:pStyle w:val="ListParagraph"/>
        <w:numPr>
          <w:ilvl w:val="0"/>
          <w:numId w:val="38"/>
        </w:numPr>
      </w:pPr>
      <w:r w:rsidRPr="009746DB">
        <w:t>The system must allow the host and participant to view the profile.</w:t>
      </w:r>
    </w:p>
    <w:p w14:paraId="3FBB94E5" w14:textId="77777777" w:rsidR="001101F2" w:rsidRPr="009746DB" w:rsidRDefault="001101F2" w:rsidP="00130716">
      <w:pPr>
        <w:pStyle w:val="ListParagraph"/>
        <w:numPr>
          <w:ilvl w:val="0"/>
          <w:numId w:val="38"/>
        </w:numPr>
      </w:pPr>
      <w:r w:rsidRPr="009746DB">
        <w:t>The system must allow the host and participant to edit the profile.</w:t>
      </w:r>
    </w:p>
    <w:p w14:paraId="1A4BF195" w14:textId="77777777" w:rsidR="001101F2" w:rsidRPr="009746DB" w:rsidRDefault="001101F2" w:rsidP="00130716">
      <w:pPr>
        <w:pStyle w:val="ListParagraph"/>
        <w:numPr>
          <w:ilvl w:val="0"/>
          <w:numId w:val="38"/>
        </w:numPr>
      </w:pPr>
      <w:r w:rsidRPr="009746DB">
        <w:t>The system must allow the host and participant to delete the profile.</w:t>
      </w:r>
    </w:p>
    <w:p w14:paraId="6E7F932E" w14:textId="77777777" w:rsidR="001101F2" w:rsidRDefault="001101F2" w:rsidP="00130716">
      <w:pPr>
        <w:pStyle w:val="ListParagraph"/>
        <w:numPr>
          <w:ilvl w:val="0"/>
          <w:numId w:val="38"/>
        </w:numPr>
      </w:pPr>
      <w:r w:rsidRPr="009746DB">
        <w:t xml:space="preserve">The system must allow the </w:t>
      </w:r>
      <w:r>
        <w:t xml:space="preserve">host and participant </w:t>
      </w:r>
      <w:r w:rsidRPr="009746DB">
        <w:t xml:space="preserve">to turn on or off the notification. </w:t>
      </w:r>
    </w:p>
    <w:p w14:paraId="6AA3DF6B" w14:textId="542E6E2B" w:rsidR="001101F2" w:rsidRPr="002E3F74" w:rsidRDefault="001101F2" w:rsidP="00130716">
      <w:pPr>
        <w:pStyle w:val="ListParagraph"/>
        <w:numPr>
          <w:ilvl w:val="0"/>
          <w:numId w:val="38"/>
        </w:numPr>
      </w:pPr>
      <w:r>
        <w:t>The system must allow the host and participant to change the status (Online / Offline / Busy).</w:t>
      </w:r>
    </w:p>
    <w:p w14:paraId="01EDA2AC" w14:textId="4C70B64E" w:rsidR="00F07626" w:rsidRPr="002E3F74" w:rsidRDefault="003B4A56" w:rsidP="00130716">
      <w:pPr>
        <w:pStyle w:val="ListParagraph"/>
        <w:numPr>
          <w:ilvl w:val="0"/>
          <w:numId w:val="22"/>
        </w:numPr>
        <w:ind w:left="850" w:hanging="850"/>
      </w:pPr>
      <w:r w:rsidRPr="002E3F74">
        <w:t>Notification</w:t>
      </w:r>
    </w:p>
    <w:p w14:paraId="1B0EA328" w14:textId="7D32673C" w:rsidR="001101F2" w:rsidRPr="001101F2" w:rsidRDefault="001101F2" w:rsidP="002E3F74">
      <w:pPr>
        <w:rPr>
          <w:u w:val="single"/>
        </w:rPr>
      </w:pPr>
      <w:r w:rsidRPr="001101F2">
        <w:rPr>
          <w:u w:val="single"/>
        </w:rPr>
        <w:t>Host and Participant</w:t>
      </w:r>
    </w:p>
    <w:p w14:paraId="10564C96" w14:textId="0A535DC9" w:rsidR="001101F2" w:rsidRPr="002E3F74" w:rsidRDefault="001101F2" w:rsidP="00130716">
      <w:pPr>
        <w:pStyle w:val="ListParagraph"/>
        <w:numPr>
          <w:ilvl w:val="0"/>
          <w:numId w:val="39"/>
        </w:numPr>
      </w:pPr>
      <w:r>
        <w:t>The system must send a notification to the participant if the participant is added to the meeting room.</w:t>
      </w:r>
    </w:p>
    <w:p w14:paraId="7220FB5D" w14:textId="6F4A554E" w:rsidR="003B4A56" w:rsidRPr="002E3F74" w:rsidRDefault="003B4A56" w:rsidP="00130716">
      <w:pPr>
        <w:pStyle w:val="ListParagraph"/>
        <w:numPr>
          <w:ilvl w:val="0"/>
          <w:numId w:val="22"/>
        </w:numPr>
        <w:ind w:left="850" w:hanging="850"/>
      </w:pPr>
      <w:r w:rsidRPr="002E3F74">
        <w:t>Feedback</w:t>
      </w:r>
    </w:p>
    <w:p w14:paraId="11B7900B" w14:textId="2F0DEF13" w:rsidR="001101F2" w:rsidRPr="001101F2" w:rsidRDefault="001101F2" w:rsidP="002E3F74">
      <w:pPr>
        <w:rPr>
          <w:u w:val="single"/>
        </w:rPr>
      </w:pPr>
      <w:bookmarkStart w:id="98" w:name="_Hlk49977161"/>
      <w:r w:rsidRPr="001101F2">
        <w:rPr>
          <w:u w:val="single"/>
        </w:rPr>
        <w:t xml:space="preserve">Host, Participant and Guest </w:t>
      </w:r>
    </w:p>
    <w:bookmarkEnd w:id="98"/>
    <w:p w14:paraId="59215475" w14:textId="06948028" w:rsidR="001101F2" w:rsidRPr="002E3F74" w:rsidRDefault="001101F2" w:rsidP="00130716">
      <w:pPr>
        <w:pStyle w:val="ListParagraph"/>
        <w:numPr>
          <w:ilvl w:val="0"/>
          <w:numId w:val="40"/>
        </w:numPr>
      </w:pPr>
      <w:r>
        <w:t>The system must allow the host, participant and guest to send feedback.</w:t>
      </w:r>
    </w:p>
    <w:p w14:paraId="5CE52B22" w14:textId="3A5D6DF0" w:rsidR="003B4A56" w:rsidRPr="002E3F74" w:rsidRDefault="003B4A56" w:rsidP="00130716">
      <w:pPr>
        <w:pStyle w:val="ListParagraph"/>
        <w:numPr>
          <w:ilvl w:val="0"/>
          <w:numId w:val="22"/>
        </w:numPr>
        <w:ind w:left="850" w:hanging="850"/>
      </w:pPr>
      <w:r w:rsidRPr="002E3F74">
        <w:t>Point System</w:t>
      </w:r>
    </w:p>
    <w:p w14:paraId="2D4F69A7" w14:textId="773C9946" w:rsidR="001101F2" w:rsidRPr="001101F2" w:rsidRDefault="001101F2" w:rsidP="002E3F74">
      <w:pPr>
        <w:rPr>
          <w:u w:val="single"/>
        </w:rPr>
      </w:pPr>
      <w:r w:rsidRPr="001101F2">
        <w:rPr>
          <w:u w:val="single"/>
        </w:rPr>
        <w:t>Host and Participant</w:t>
      </w:r>
    </w:p>
    <w:p w14:paraId="3049B148" w14:textId="7A871BB7" w:rsidR="001101F2" w:rsidRPr="002E3F74" w:rsidRDefault="001101F2" w:rsidP="00130716">
      <w:pPr>
        <w:pStyle w:val="ListParagraph"/>
        <w:numPr>
          <w:ilvl w:val="0"/>
          <w:numId w:val="41"/>
        </w:numPr>
      </w:pPr>
      <w:r w:rsidRPr="00204738">
        <w:t xml:space="preserve">The system must allow the host and participant to view the point </w:t>
      </w:r>
      <w:r>
        <w:t>gain by another user</w:t>
      </w:r>
      <w:r w:rsidR="002E3F74">
        <w:t>.</w:t>
      </w:r>
    </w:p>
    <w:p w14:paraId="23D9F075" w14:textId="7EC4DA93" w:rsidR="008464D3" w:rsidRDefault="008464D3" w:rsidP="008464D3">
      <w:pPr>
        <w:rPr>
          <w:b/>
          <w:bCs/>
        </w:rPr>
      </w:pPr>
    </w:p>
    <w:p w14:paraId="61023E53" w14:textId="2E1DD8FC" w:rsidR="00CA699A" w:rsidRDefault="00CA699A" w:rsidP="008464D3">
      <w:pPr>
        <w:rPr>
          <w:b/>
          <w:bCs/>
        </w:rPr>
      </w:pPr>
    </w:p>
    <w:p w14:paraId="4A1A056D" w14:textId="2F7F4359" w:rsidR="00CA699A" w:rsidRDefault="00CA699A" w:rsidP="008464D3">
      <w:pPr>
        <w:rPr>
          <w:b/>
          <w:bCs/>
        </w:rPr>
      </w:pPr>
    </w:p>
    <w:p w14:paraId="404767ED" w14:textId="13229AE9" w:rsidR="00CA699A" w:rsidRDefault="00CA699A" w:rsidP="008464D3">
      <w:pPr>
        <w:rPr>
          <w:b/>
          <w:bCs/>
        </w:rPr>
      </w:pPr>
    </w:p>
    <w:p w14:paraId="319D8CC0" w14:textId="77777777" w:rsidR="00CA699A" w:rsidRDefault="00CA699A" w:rsidP="008464D3">
      <w:pPr>
        <w:rPr>
          <w:b/>
          <w:bCs/>
        </w:rPr>
      </w:pPr>
    </w:p>
    <w:p w14:paraId="58D9D6E6" w14:textId="074813CE" w:rsidR="008464D3" w:rsidRDefault="008464D3" w:rsidP="008464D3">
      <w:pPr>
        <w:pStyle w:val="Heading4"/>
      </w:pPr>
      <w:bookmarkStart w:id="99" w:name="_Toc50084383"/>
      <w:r w:rsidRPr="008464D3">
        <w:lastRenderedPageBreak/>
        <w:t>Administrator System</w:t>
      </w:r>
      <w:bookmarkEnd w:id="99"/>
    </w:p>
    <w:p w14:paraId="5E5F8D9B" w14:textId="77777777" w:rsidR="008464D3" w:rsidRDefault="008464D3" w:rsidP="00130716">
      <w:pPr>
        <w:pStyle w:val="ListParagraph"/>
        <w:numPr>
          <w:ilvl w:val="0"/>
          <w:numId w:val="43"/>
        </w:numPr>
      </w:pPr>
      <w:r>
        <w:t>The system must allow the admin to log in / log out to the admin application.</w:t>
      </w:r>
    </w:p>
    <w:p w14:paraId="12C84954" w14:textId="77777777" w:rsidR="008464D3" w:rsidRDefault="008464D3" w:rsidP="00130716">
      <w:pPr>
        <w:pStyle w:val="ListParagraph"/>
        <w:numPr>
          <w:ilvl w:val="0"/>
          <w:numId w:val="43"/>
        </w:numPr>
      </w:pPr>
      <w:r>
        <w:t>The system must provide a dashboard for the admin to access the features after log in.</w:t>
      </w:r>
    </w:p>
    <w:p w14:paraId="28B1E313" w14:textId="77777777" w:rsidR="008464D3" w:rsidRDefault="008464D3" w:rsidP="00130716">
      <w:pPr>
        <w:pStyle w:val="ListParagraph"/>
        <w:numPr>
          <w:ilvl w:val="0"/>
          <w:numId w:val="43"/>
        </w:numPr>
      </w:pPr>
      <w:r>
        <w:t>The system must allow the admin to view the list of users.</w:t>
      </w:r>
    </w:p>
    <w:p w14:paraId="4B611549" w14:textId="77777777" w:rsidR="008464D3" w:rsidRDefault="008464D3" w:rsidP="00130716">
      <w:pPr>
        <w:pStyle w:val="ListParagraph"/>
        <w:numPr>
          <w:ilvl w:val="0"/>
          <w:numId w:val="43"/>
        </w:numPr>
      </w:pPr>
      <w:r>
        <w:t>The system must allow the admin to view the feedback of the user.</w:t>
      </w:r>
    </w:p>
    <w:p w14:paraId="667A7300" w14:textId="77777777" w:rsidR="008464D3" w:rsidRDefault="008464D3" w:rsidP="00130716">
      <w:pPr>
        <w:pStyle w:val="ListParagraph"/>
        <w:numPr>
          <w:ilvl w:val="0"/>
          <w:numId w:val="43"/>
        </w:numPr>
      </w:pPr>
      <w:r>
        <w:t>The system must allow the admin to create a new admin account.</w:t>
      </w:r>
    </w:p>
    <w:p w14:paraId="029AACE8" w14:textId="77777777" w:rsidR="008464D3" w:rsidRDefault="008464D3" w:rsidP="00130716">
      <w:pPr>
        <w:pStyle w:val="ListParagraph"/>
        <w:numPr>
          <w:ilvl w:val="0"/>
          <w:numId w:val="43"/>
        </w:numPr>
      </w:pPr>
      <w:r>
        <w:t>The system must allow the admin to edit the admin profile.</w:t>
      </w:r>
    </w:p>
    <w:p w14:paraId="732C7723" w14:textId="52211F32" w:rsidR="008464D3" w:rsidRDefault="008464D3" w:rsidP="00130716">
      <w:pPr>
        <w:pStyle w:val="ListParagraph"/>
        <w:numPr>
          <w:ilvl w:val="0"/>
          <w:numId w:val="43"/>
        </w:numPr>
      </w:pPr>
      <w:r>
        <w:t>The system must allow the admin to delete the admin account.</w:t>
      </w:r>
    </w:p>
    <w:p w14:paraId="5BB6A0C5" w14:textId="45A23121" w:rsidR="008464D3" w:rsidRDefault="008464D3" w:rsidP="008464D3"/>
    <w:p w14:paraId="0331CF58" w14:textId="736EB699" w:rsidR="008464D3" w:rsidRDefault="008464D3" w:rsidP="008464D3">
      <w:pPr>
        <w:pStyle w:val="Heading3"/>
      </w:pPr>
      <w:bookmarkStart w:id="100" w:name="_Toc50084384"/>
      <w:r w:rsidRPr="008464D3">
        <w:t>Non-functional Requirements</w:t>
      </w:r>
      <w:bookmarkEnd w:id="100"/>
    </w:p>
    <w:p w14:paraId="0B80D2E1" w14:textId="31683264" w:rsidR="008464D3" w:rsidRPr="00B90C4B" w:rsidRDefault="008464D3" w:rsidP="00130716">
      <w:pPr>
        <w:pStyle w:val="ListParagraph"/>
        <w:numPr>
          <w:ilvl w:val="0"/>
          <w:numId w:val="23"/>
        </w:numPr>
        <w:spacing w:after="160"/>
        <w:jc w:val="left"/>
        <w:rPr>
          <w:rFonts w:eastAsia="Times New Roman"/>
        </w:rPr>
      </w:pPr>
      <w:r w:rsidRPr="00B90C4B">
        <w:rPr>
          <w:rFonts w:eastAsia="Times New Roman"/>
        </w:rPr>
        <w:t xml:space="preserve">Usability </w:t>
      </w:r>
      <w:r w:rsidR="006C22F6" w:rsidRPr="00B90C4B">
        <w:rPr>
          <w:rFonts w:eastAsia="Times New Roman"/>
        </w:rPr>
        <w:t>R</w:t>
      </w:r>
      <w:r w:rsidRPr="00B90C4B">
        <w:rPr>
          <w:rFonts w:eastAsia="Times New Roman"/>
        </w:rPr>
        <w:t>equirement</w:t>
      </w:r>
    </w:p>
    <w:p w14:paraId="6826BD87" w14:textId="77777777" w:rsidR="008464D3" w:rsidRPr="00B374F3" w:rsidRDefault="008464D3" w:rsidP="00130716">
      <w:pPr>
        <w:pStyle w:val="ListParagraph"/>
        <w:numPr>
          <w:ilvl w:val="0"/>
          <w:numId w:val="24"/>
        </w:numPr>
        <w:rPr>
          <w:rFonts w:eastAsia="Times New Roman"/>
        </w:rPr>
      </w:pPr>
      <w:r w:rsidRPr="00B374F3">
        <w:rPr>
          <w:rFonts w:eastAsia="Times New Roman"/>
        </w:rPr>
        <w:t>The system shall provide a user manual to allow the users to be familiar to all the system’s features.</w:t>
      </w:r>
    </w:p>
    <w:p w14:paraId="18127639" w14:textId="64571B93" w:rsidR="00B374F3" w:rsidRPr="00B90C4B" w:rsidRDefault="008464D3" w:rsidP="00130716">
      <w:pPr>
        <w:pStyle w:val="ListParagraph"/>
        <w:numPr>
          <w:ilvl w:val="0"/>
          <w:numId w:val="24"/>
        </w:numPr>
        <w:rPr>
          <w:rFonts w:eastAsia="Times New Roman"/>
        </w:rPr>
      </w:pPr>
      <w:r w:rsidRPr="00B374F3">
        <w:rPr>
          <w:rFonts w:eastAsia="Times New Roman"/>
        </w:rPr>
        <w:t>The system shall have responsive user interface designs.</w:t>
      </w:r>
    </w:p>
    <w:p w14:paraId="479359EC" w14:textId="20AA3B44" w:rsidR="008464D3" w:rsidRPr="00B90C4B" w:rsidRDefault="008464D3" w:rsidP="00130716">
      <w:pPr>
        <w:pStyle w:val="ListParagraph"/>
        <w:numPr>
          <w:ilvl w:val="0"/>
          <w:numId w:val="23"/>
        </w:numPr>
        <w:spacing w:after="160"/>
        <w:jc w:val="left"/>
        <w:rPr>
          <w:rFonts w:eastAsia="Times New Roman"/>
        </w:rPr>
      </w:pPr>
      <w:r w:rsidRPr="00B90C4B">
        <w:rPr>
          <w:rFonts w:eastAsia="Times New Roman"/>
        </w:rPr>
        <w:t xml:space="preserve">Performance </w:t>
      </w:r>
      <w:r w:rsidR="006C22F6" w:rsidRPr="00B90C4B">
        <w:rPr>
          <w:rFonts w:eastAsia="Times New Roman"/>
        </w:rPr>
        <w:t>R</w:t>
      </w:r>
      <w:r w:rsidRPr="00B90C4B">
        <w:rPr>
          <w:rFonts w:eastAsia="Times New Roman"/>
        </w:rPr>
        <w:t>equirement</w:t>
      </w:r>
    </w:p>
    <w:p w14:paraId="3793A568" w14:textId="1DA4F9B3" w:rsidR="00B374F3" w:rsidRPr="00B90C4B" w:rsidRDefault="008464D3" w:rsidP="00130716">
      <w:pPr>
        <w:pStyle w:val="ListParagraph"/>
        <w:numPr>
          <w:ilvl w:val="0"/>
          <w:numId w:val="25"/>
        </w:numPr>
        <w:rPr>
          <w:rFonts w:eastAsia="Times New Roman"/>
        </w:rPr>
      </w:pPr>
      <w:r w:rsidRPr="00B374F3">
        <w:rPr>
          <w:rFonts w:eastAsia="Times New Roman"/>
        </w:rPr>
        <w:t>The system shall allow up to 5 users to join a meeting concurrently.</w:t>
      </w:r>
    </w:p>
    <w:p w14:paraId="04F4C390" w14:textId="64254FA3" w:rsidR="008464D3" w:rsidRPr="00B90C4B" w:rsidRDefault="008464D3" w:rsidP="00130716">
      <w:pPr>
        <w:pStyle w:val="ListParagraph"/>
        <w:numPr>
          <w:ilvl w:val="0"/>
          <w:numId w:val="23"/>
        </w:numPr>
        <w:spacing w:after="160"/>
        <w:jc w:val="left"/>
        <w:rPr>
          <w:rFonts w:eastAsia="Times New Roman"/>
        </w:rPr>
      </w:pPr>
      <w:r w:rsidRPr="00B90C4B">
        <w:rPr>
          <w:rFonts w:eastAsia="Times New Roman"/>
        </w:rPr>
        <w:t xml:space="preserve">Operational </w:t>
      </w:r>
      <w:r w:rsidR="006C22F6" w:rsidRPr="00B90C4B">
        <w:rPr>
          <w:rFonts w:eastAsia="Times New Roman"/>
        </w:rPr>
        <w:t>R</w:t>
      </w:r>
      <w:r w:rsidRPr="00B90C4B">
        <w:rPr>
          <w:rFonts w:eastAsia="Times New Roman"/>
        </w:rPr>
        <w:t>equirement</w:t>
      </w:r>
    </w:p>
    <w:p w14:paraId="37060A0B" w14:textId="25D13DAA" w:rsidR="00B374F3" w:rsidRPr="00B90C4B" w:rsidRDefault="008464D3" w:rsidP="00130716">
      <w:pPr>
        <w:pStyle w:val="ListParagraph"/>
        <w:numPr>
          <w:ilvl w:val="0"/>
          <w:numId w:val="44"/>
        </w:numPr>
        <w:rPr>
          <w:rFonts w:eastAsia="Times New Roman"/>
        </w:rPr>
      </w:pPr>
      <w:r w:rsidRPr="00B374F3">
        <w:rPr>
          <w:rFonts w:eastAsia="Times New Roman"/>
        </w:rPr>
        <w:t>The system shall only be accessed over the Internet.</w:t>
      </w:r>
    </w:p>
    <w:p w14:paraId="226F7B81" w14:textId="05849762" w:rsidR="008464D3" w:rsidRPr="00B90C4B" w:rsidRDefault="008464D3" w:rsidP="00130716">
      <w:pPr>
        <w:pStyle w:val="ListParagraph"/>
        <w:numPr>
          <w:ilvl w:val="0"/>
          <w:numId w:val="23"/>
        </w:numPr>
        <w:spacing w:after="160"/>
        <w:jc w:val="left"/>
        <w:rPr>
          <w:rFonts w:eastAsia="Times New Roman"/>
        </w:rPr>
      </w:pPr>
      <w:r w:rsidRPr="00B90C4B">
        <w:rPr>
          <w:rFonts w:eastAsia="Times New Roman"/>
        </w:rPr>
        <w:t xml:space="preserve">Development </w:t>
      </w:r>
      <w:r w:rsidR="006C22F6" w:rsidRPr="00B90C4B">
        <w:rPr>
          <w:rFonts w:eastAsia="Times New Roman"/>
        </w:rPr>
        <w:t>R</w:t>
      </w:r>
      <w:r w:rsidRPr="00B90C4B">
        <w:rPr>
          <w:rFonts w:eastAsia="Times New Roman"/>
        </w:rPr>
        <w:t>equirement</w:t>
      </w:r>
    </w:p>
    <w:p w14:paraId="7E12EAD7" w14:textId="74CDD7E3" w:rsidR="00B374F3" w:rsidRPr="00B90C4B" w:rsidRDefault="008464D3" w:rsidP="00130716">
      <w:pPr>
        <w:pStyle w:val="ListParagraph"/>
        <w:numPr>
          <w:ilvl w:val="0"/>
          <w:numId w:val="45"/>
        </w:numPr>
        <w:rPr>
          <w:rFonts w:eastAsia="Times New Roman"/>
        </w:rPr>
      </w:pPr>
      <w:r w:rsidRPr="00B374F3">
        <w:rPr>
          <w:rFonts w:eastAsia="Times New Roman"/>
        </w:rPr>
        <w:t>The system shall be built with web programming language</w:t>
      </w:r>
      <w:r w:rsidR="00296CE7">
        <w:rPr>
          <w:rFonts w:eastAsia="Times New Roman"/>
        </w:rPr>
        <w:t>s</w:t>
      </w:r>
      <w:r w:rsidRPr="00B374F3">
        <w:rPr>
          <w:rFonts w:eastAsia="Times New Roman"/>
        </w:rPr>
        <w:t xml:space="preserve"> (PHP, CSS, HTML, SQL).</w:t>
      </w:r>
    </w:p>
    <w:p w14:paraId="574867FA" w14:textId="3DFDFE58" w:rsidR="008464D3" w:rsidRPr="00B90C4B" w:rsidRDefault="008464D3" w:rsidP="00130716">
      <w:pPr>
        <w:pStyle w:val="ListParagraph"/>
        <w:numPr>
          <w:ilvl w:val="0"/>
          <w:numId w:val="23"/>
        </w:numPr>
        <w:spacing w:after="160"/>
        <w:jc w:val="left"/>
        <w:rPr>
          <w:rFonts w:eastAsia="Times New Roman"/>
        </w:rPr>
      </w:pPr>
      <w:r w:rsidRPr="00B90C4B">
        <w:rPr>
          <w:rFonts w:eastAsia="Times New Roman"/>
        </w:rPr>
        <w:t xml:space="preserve">Accuracy </w:t>
      </w:r>
      <w:r w:rsidR="006C22F6" w:rsidRPr="00B90C4B">
        <w:rPr>
          <w:rFonts w:eastAsia="Times New Roman"/>
        </w:rPr>
        <w:t>R</w:t>
      </w:r>
      <w:r w:rsidRPr="00B90C4B">
        <w:rPr>
          <w:rFonts w:eastAsia="Times New Roman"/>
        </w:rPr>
        <w:t>equirement</w:t>
      </w:r>
    </w:p>
    <w:p w14:paraId="4C8F583E" w14:textId="6A777A87" w:rsidR="000239B8" w:rsidRDefault="008464D3" w:rsidP="00130716">
      <w:pPr>
        <w:pStyle w:val="ListParagraph"/>
        <w:numPr>
          <w:ilvl w:val="0"/>
          <w:numId w:val="46"/>
        </w:numPr>
        <w:rPr>
          <w:rFonts w:eastAsia="Times New Roman"/>
        </w:rPr>
      </w:pPr>
      <w:r w:rsidRPr="00B374F3">
        <w:rPr>
          <w:rFonts w:eastAsia="Times New Roman"/>
        </w:rPr>
        <w:t>The mobile app shall enable spell checked for all comment fields.</w:t>
      </w:r>
    </w:p>
    <w:p w14:paraId="107EC5D0" w14:textId="315E3602" w:rsidR="00B374F3" w:rsidRPr="000239B8" w:rsidRDefault="000239B8" w:rsidP="000239B8">
      <w:pPr>
        <w:spacing w:line="240" w:lineRule="auto"/>
        <w:jc w:val="left"/>
        <w:rPr>
          <w:rFonts w:eastAsia="Times New Roman"/>
        </w:rPr>
      </w:pPr>
      <w:r>
        <w:rPr>
          <w:rFonts w:eastAsia="Times New Roman"/>
        </w:rPr>
        <w:br w:type="page"/>
      </w:r>
    </w:p>
    <w:p w14:paraId="0306932D" w14:textId="2228254B" w:rsidR="000239B8" w:rsidRPr="00B90C4B" w:rsidRDefault="008464D3" w:rsidP="000239B8">
      <w:pPr>
        <w:pStyle w:val="ListParagraph"/>
        <w:numPr>
          <w:ilvl w:val="0"/>
          <w:numId w:val="23"/>
        </w:numPr>
        <w:spacing w:after="160"/>
        <w:jc w:val="left"/>
      </w:pPr>
      <w:r w:rsidRPr="00B90C4B">
        <w:lastRenderedPageBreak/>
        <w:t>Physical Requirement</w:t>
      </w:r>
    </w:p>
    <w:p w14:paraId="21B00113" w14:textId="18D54691" w:rsidR="006C22F6" w:rsidRDefault="00B40AF3" w:rsidP="00B40AF3">
      <w:pPr>
        <w:pStyle w:val="Caption"/>
        <w:jc w:val="center"/>
      </w:pPr>
      <w:bookmarkStart w:id="101" w:name="_Toc50107448"/>
      <w:r>
        <w:t xml:space="preserve">Table </w:t>
      </w:r>
      <w:r>
        <w:fldChar w:fldCharType="begin"/>
      </w:r>
      <w:r>
        <w:instrText xml:space="preserve"> STYLEREF 1 \s </w:instrText>
      </w:r>
      <w:r>
        <w:fldChar w:fldCharType="separate"/>
      </w:r>
      <w:r w:rsidR="005B39F8">
        <w:rPr>
          <w:noProof/>
        </w:rPr>
        <w:t>4</w:t>
      </w:r>
      <w:r>
        <w:fldChar w:fldCharType="end"/>
      </w:r>
      <w:r>
        <w:t>.</w:t>
      </w:r>
      <w:r>
        <w:fldChar w:fldCharType="begin"/>
      </w:r>
      <w:r>
        <w:instrText xml:space="preserve"> SEQ Table \* ARABIC \s 1 </w:instrText>
      </w:r>
      <w:r>
        <w:fldChar w:fldCharType="separate"/>
      </w:r>
      <w:r w:rsidR="005B39F8">
        <w:rPr>
          <w:noProof/>
        </w:rPr>
        <w:t>1</w:t>
      </w:r>
      <w:r>
        <w:fldChar w:fldCharType="end"/>
      </w:r>
      <w:r>
        <w:t>: Physical Requirement</w:t>
      </w:r>
      <w:bookmarkEnd w:id="101"/>
    </w:p>
    <w:tbl>
      <w:tblPr>
        <w:tblStyle w:val="TableGrid"/>
        <w:tblW w:w="0" w:type="auto"/>
        <w:tblLook w:val="04A0" w:firstRow="1" w:lastRow="0" w:firstColumn="1" w:lastColumn="0" w:noHBand="0" w:noVBand="1"/>
      </w:tblPr>
      <w:tblGrid>
        <w:gridCol w:w="2817"/>
        <w:gridCol w:w="5622"/>
      </w:tblGrid>
      <w:tr w:rsidR="006C22F6" w14:paraId="617A78B4" w14:textId="77777777" w:rsidTr="006C22F6">
        <w:tc>
          <w:tcPr>
            <w:tcW w:w="2817" w:type="dxa"/>
          </w:tcPr>
          <w:p w14:paraId="3F69047A" w14:textId="76DD1C72" w:rsidR="006C22F6" w:rsidRPr="006C22F6" w:rsidRDefault="006C22F6" w:rsidP="00285D6E">
            <w:pPr>
              <w:spacing w:before="120" w:after="120" w:line="288" w:lineRule="atLeast"/>
              <w:rPr>
                <w:rFonts w:eastAsia="Times New Roman"/>
                <w:b/>
                <w:bCs/>
                <w:color w:val="000000"/>
              </w:rPr>
            </w:pPr>
            <w:r w:rsidRPr="006C22F6">
              <w:rPr>
                <w:rFonts w:eastAsia="Times New Roman"/>
                <w:b/>
                <w:bCs/>
                <w:color w:val="000000"/>
              </w:rPr>
              <w:t>System Requirement</w:t>
            </w:r>
            <w:r w:rsidR="00B90C4B">
              <w:rPr>
                <w:rFonts w:eastAsia="Times New Roman"/>
                <w:b/>
                <w:bCs/>
                <w:color w:val="000000"/>
              </w:rPr>
              <w:t>s</w:t>
            </w:r>
          </w:p>
        </w:tc>
        <w:tc>
          <w:tcPr>
            <w:tcW w:w="5622" w:type="dxa"/>
          </w:tcPr>
          <w:p w14:paraId="3ADD93C3" w14:textId="137B831F" w:rsidR="006C22F6" w:rsidRPr="006C22F6" w:rsidRDefault="006C22F6" w:rsidP="00285D6E">
            <w:pPr>
              <w:spacing w:before="120" w:after="120" w:line="288" w:lineRule="atLeast"/>
              <w:rPr>
                <w:rFonts w:eastAsia="Times New Roman"/>
                <w:b/>
                <w:bCs/>
                <w:color w:val="000000"/>
              </w:rPr>
            </w:pPr>
            <w:r w:rsidRPr="006C22F6">
              <w:rPr>
                <w:rFonts w:eastAsia="Times New Roman"/>
                <w:b/>
                <w:bCs/>
                <w:color w:val="000000"/>
              </w:rPr>
              <w:t>Descriptions</w:t>
            </w:r>
          </w:p>
        </w:tc>
      </w:tr>
      <w:tr w:rsidR="008464D3" w14:paraId="5B0C5709" w14:textId="77777777" w:rsidTr="006C22F6">
        <w:tc>
          <w:tcPr>
            <w:tcW w:w="2817" w:type="dxa"/>
          </w:tcPr>
          <w:p w14:paraId="25AC2BD4" w14:textId="77777777" w:rsidR="008464D3" w:rsidRPr="000C1C4A" w:rsidRDefault="008464D3" w:rsidP="00285D6E">
            <w:pPr>
              <w:spacing w:before="120" w:after="120" w:line="288" w:lineRule="atLeast"/>
              <w:rPr>
                <w:rFonts w:eastAsia="Times New Roman"/>
                <w:color w:val="000000"/>
              </w:rPr>
            </w:pPr>
            <w:r>
              <w:rPr>
                <w:rFonts w:eastAsia="Times New Roman"/>
                <w:color w:val="000000"/>
              </w:rPr>
              <w:t>Web Browser</w:t>
            </w:r>
          </w:p>
        </w:tc>
        <w:tc>
          <w:tcPr>
            <w:tcW w:w="5622" w:type="dxa"/>
          </w:tcPr>
          <w:p w14:paraId="591A250D" w14:textId="77777777" w:rsidR="008464D3" w:rsidRPr="004D7529" w:rsidRDefault="008464D3" w:rsidP="00285D6E">
            <w:pPr>
              <w:spacing w:before="120" w:after="120" w:line="288" w:lineRule="atLeast"/>
              <w:rPr>
                <w:rFonts w:eastAsia="Times New Roman"/>
                <w:color w:val="000000"/>
              </w:rPr>
            </w:pPr>
            <w:r w:rsidRPr="00266904">
              <w:rPr>
                <w:rFonts w:eastAsia="Times New Roman"/>
                <w:color w:val="000000"/>
              </w:rPr>
              <w:t>Google Chrome, Mozilla Firefox, Safari, Opera</w:t>
            </w:r>
          </w:p>
        </w:tc>
      </w:tr>
      <w:tr w:rsidR="008464D3" w14:paraId="0C8D745B" w14:textId="77777777" w:rsidTr="006C22F6">
        <w:tc>
          <w:tcPr>
            <w:tcW w:w="2817" w:type="dxa"/>
          </w:tcPr>
          <w:p w14:paraId="0373E304" w14:textId="77777777" w:rsidR="008464D3" w:rsidRDefault="008464D3" w:rsidP="00285D6E">
            <w:pPr>
              <w:spacing w:before="120" w:after="120" w:line="288" w:lineRule="atLeast"/>
              <w:rPr>
                <w:rFonts w:eastAsia="Times New Roman"/>
                <w:color w:val="000000"/>
              </w:rPr>
            </w:pPr>
            <w:r>
              <w:rPr>
                <w:rFonts w:eastAsia="Times New Roman"/>
                <w:color w:val="000000"/>
              </w:rPr>
              <w:t>Camera</w:t>
            </w:r>
          </w:p>
        </w:tc>
        <w:tc>
          <w:tcPr>
            <w:tcW w:w="5622" w:type="dxa"/>
          </w:tcPr>
          <w:p w14:paraId="0FD8D5C4" w14:textId="77777777" w:rsidR="008464D3" w:rsidRPr="00B74D51" w:rsidRDefault="008464D3" w:rsidP="00285D6E">
            <w:pPr>
              <w:spacing w:before="120" w:after="120" w:line="288" w:lineRule="atLeast"/>
              <w:rPr>
                <w:rFonts w:eastAsia="Times New Roman"/>
                <w:color w:val="000000"/>
              </w:rPr>
            </w:pPr>
            <w:r w:rsidRPr="000C1C4A">
              <w:rPr>
                <w:rFonts w:eastAsia="Times New Roman"/>
                <w:color w:val="000000"/>
              </w:rPr>
              <w:t>A webcam capable of producing high-quality video</w:t>
            </w:r>
          </w:p>
        </w:tc>
      </w:tr>
      <w:tr w:rsidR="008464D3" w14:paraId="21C25413" w14:textId="77777777" w:rsidTr="006C22F6">
        <w:tc>
          <w:tcPr>
            <w:tcW w:w="2817" w:type="dxa"/>
          </w:tcPr>
          <w:p w14:paraId="29B58AB8" w14:textId="77777777" w:rsidR="008464D3" w:rsidRDefault="008464D3" w:rsidP="00285D6E">
            <w:pPr>
              <w:spacing w:before="120" w:after="120" w:line="288" w:lineRule="atLeast"/>
              <w:rPr>
                <w:rFonts w:eastAsia="Times New Roman"/>
                <w:color w:val="000000"/>
              </w:rPr>
            </w:pPr>
            <w:r>
              <w:rPr>
                <w:rFonts w:eastAsia="Times New Roman"/>
                <w:color w:val="000000"/>
              </w:rPr>
              <w:t xml:space="preserve">Bandwidth </w:t>
            </w:r>
          </w:p>
        </w:tc>
        <w:tc>
          <w:tcPr>
            <w:tcW w:w="5622" w:type="dxa"/>
          </w:tcPr>
          <w:p w14:paraId="34978F82" w14:textId="77777777" w:rsidR="008464D3" w:rsidRPr="009D0602" w:rsidRDefault="008464D3" w:rsidP="00285D6E">
            <w:pPr>
              <w:spacing w:before="120" w:after="120" w:line="288" w:lineRule="atLeast"/>
              <w:rPr>
                <w:rFonts w:eastAsia="Times New Roman"/>
                <w:color w:val="000000"/>
              </w:rPr>
            </w:pPr>
            <w:r w:rsidRPr="009D0602">
              <w:rPr>
                <w:rFonts w:eastAsia="Times New Roman"/>
                <w:color w:val="000000"/>
              </w:rPr>
              <w:t>600kbps (up/down) for high quality video</w:t>
            </w:r>
          </w:p>
          <w:p w14:paraId="35693FD3" w14:textId="77777777" w:rsidR="008464D3" w:rsidRPr="009D0602" w:rsidRDefault="008464D3" w:rsidP="00285D6E">
            <w:pPr>
              <w:spacing w:before="120" w:after="120" w:line="288" w:lineRule="atLeast"/>
              <w:rPr>
                <w:rFonts w:eastAsia="Times New Roman"/>
                <w:color w:val="000000"/>
              </w:rPr>
            </w:pPr>
            <w:r w:rsidRPr="009D0602">
              <w:rPr>
                <w:rFonts w:eastAsia="Times New Roman"/>
                <w:color w:val="000000"/>
              </w:rPr>
              <w:t>1.2 Mbps (up/down) for 720p HD video</w:t>
            </w:r>
          </w:p>
        </w:tc>
      </w:tr>
      <w:tr w:rsidR="008464D3" w14:paraId="60CA70FC" w14:textId="77777777" w:rsidTr="006C22F6">
        <w:tc>
          <w:tcPr>
            <w:tcW w:w="2817" w:type="dxa"/>
          </w:tcPr>
          <w:p w14:paraId="37202F40" w14:textId="77777777" w:rsidR="008464D3" w:rsidRDefault="008464D3" w:rsidP="00285D6E">
            <w:pPr>
              <w:spacing w:before="120" w:after="120" w:line="288" w:lineRule="atLeast"/>
              <w:rPr>
                <w:rFonts w:eastAsia="Times New Roman"/>
                <w:color w:val="000000"/>
              </w:rPr>
            </w:pPr>
            <w:r>
              <w:rPr>
                <w:rFonts w:eastAsia="Times New Roman"/>
                <w:color w:val="000000"/>
              </w:rPr>
              <w:t>Ram and Processor</w:t>
            </w:r>
          </w:p>
        </w:tc>
        <w:tc>
          <w:tcPr>
            <w:tcW w:w="5622" w:type="dxa"/>
          </w:tcPr>
          <w:p w14:paraId="68C175A0" w14:textId="77777777" w:rsidR="008464D3" w:rsidRPr="00B74D51" w:rsidRDefault="008464D3" w:rsidP="00285D6E">
            <w:pPr>
              <w:spacing w:before="120" w:after="120" w:line="288" w:lineRule="atLeast"/>
              <w:rPr>
                <w:rFonts w:eastAsia="Times New Roman"/>
                <w:color w:val="000000"/>
              </w:rPr>
            </w:pPr>
            <w:r w:rsidRPr="00B74D51">
              <w:rPr>
                <w:rFonts w:eastAsia="Times New Roman"/>
                <w:color w:val="000000"/>
              </w:rPr>
              <w:t>A computer with at least 1 GB of RAM and a dual-core processor.</w:t>
            </w:r>
            <w:bookmarkStart w:id="102" w:name="ID-1574-00000218__ID-1574-0000022e"/>
            <w:bookmarkStart w:id="103" w:name="ID-1574-00000218__li_D090C3AACDE4427D900"/>
            <w:bookmarkEnd w:id="102"/>
            <w:bookmarkEnd w:id="103"/>
          </w:p>
        </w:tc>
      </w:tr>
      <w:tr w:rsidR="008464D3" w14:paraId="39940842" w14:textId="77777777" w:rsidTr="006C22F6">
        <w:tc>
          <w:tcPr>
            <w:tcW w:w="2817" w:type="dxa"/>
          </w:tcPr>
          <w:p w14:paraId="515D6909" w14:textId="77777777" w:rsidR="008464D3" w:rsidRDefault="008464D3" w:rsidP="00285D6E">
            <w:pPr>
              <w:spacing w:before="120" w:after="120" w:line="288" w:lineRule="atLeast"/>
              <w:rPr>
                <w:rFonts w:eastAsia="Times New Roman"/>
                <w:color w:val="000000"/>
              </w:rPr>
            </w:pPr>
            <w:r>
              <w:rPr>
                <w:rFonts w:eastAsia="Times New Roman"/>
                <w:color w:val="000000"/>
              </w:rPr>
              <w:t>Audio</w:t>
            </w:r>
          </w:p>
        </w:tc>
        <w:tc>
          <w:tcPr>
            <w:tcW w:w="5622" w:type="dxa"/>
          </w:tcPr>
          <w:p w14:paraId="079350EB" w14:textId="77777777" w:rsidR="008464D3" w:rsidRPr="000C1C4A" w:rsidRDefault="008464D3" w:rsidP="00285D6E">
            <w:pPr>
              <w:spacing w:before="120" w:after="120" w:line="288" w:lineRule="atLeast"/>
              <w:rPr>
                <w:rFonts w:eastAsia="Times New Roman"/>
                <w:color w:val="000000"/>
              </w:rPr>
            </w:pPr>
            <w:r>
              <w:rPr>
                <w:rFonts w:eastAsia="Times New Roman"/>
                <w:color w:val="000000"/>
              </w:rPr>
              <w:t>B</w:t>
            </w:r>
            <w:r w:rsidRPr="00B74D51">
              <w:rPr>
                <w:rFonts w:eastAsia="Times New Roman"/>
                <w:color w:val="000000"/>
              </w:rPr>
              <w:t>uilt-in microphone</w:t>
            </w:r>
            <w:r>
              <w:rPr>
                <w:rFonts w:eastAsia="Times New Roman"/>
                <w:color w:val="000000"/>
              </w:rPr>
              <w:t xml:space="preserve"> or Headset</w:t>
            </w:r>
          </w:p>
        </w:tc>
      </w:tr>
    </w:tbl>
    <w:p w14:paraId="40EE27FC" w14:textId="3A0E9D23" w:rsidR="000239B8" w:rsidRDefault="000239B8" w:rsidP="008464D3"/>
    <w:p w14:paraId="7BCE7294" w14:textId="69BD34A0" w:rsidR="008464D3" w:rsidRDefault="000239B8" w:rsidP="000239B8">
      <w:pPr>
        <w:spacing w:line="240" w:lineRule="auto"/>
        <w:jc w:val="left"/>
      </w:pPr>
      <w:r>
        <w:br w:type="page"/>
      </w:r>
    </w:p>
    <w:p w14:paraId="71E3F80B" w14:textId="6B300C73" w:rsidR="006C22F6" w:rsidRDefault="006C22F6" w:rsidP="006C22F6">
      <w:pPr>
        <w:pStyle w:val="Heading3"/>
      </w:pPr>
      <w:bookmarkStart w:id="104" w:name="_Toc50084385"/>
      <w:r>
        <w:lastRenderedPageBreak/>
        <w:t>Use Case</w:t>
      </w:r>
      <w:bookmarkEnd w:id="104"/>
    </w:p>
    <w:p w14:paraId="397E458D" w14:textId="5DEC9ED1" w:rsidR="006C22F6" w:rsidRPr="006C22F6" w:rsidRDefault="006C22F6" w:rsidP="006C22F6">
      <w:pPr>
        <w:pStyle w:val="Heading4"/>
      </w:pPr>
      <w:bookmarkStart w:id="105" w:name="_Toc50084386"/>
      <w:r>
        <w:t>Use Case Diagram</w:t>
      </w:r>
      <w:bookmarkEnd w:id="105"/>
    </w:p>
    <w:p w14:paraId="7691AD72" w14:textId="76EFBDAC" w:rsidR="000522C7" w:rsidRDefault="006C22F6" w:rsidP="000522C7">
      <w:r w:rsidRPr="006C22F6">
        <w:t>A use case is a description of interactions between actors and system. A use case diagram is used to describe the video conferencing application. It consists of four actors: administrator, host, participant and guest, a series of use cases and their relationship</w:t>
      </w:r>
      <w:r w:rsidR="00285D6E">
        <w:t>.</w:t>
      </w:r>
    </w:p>
    <w:p w14:paraId="1F9B288B" w14:textId="77777777" w:rsidR="006C22F6" w:rsidRDefault="006C22F6" w:rsidP="006C22F6">
      <w:pPr>
        <w:keepNext/>
      </w:pPr>
      <w:r>
        <w:rPr>
          <w:noProof/>
        </w:rPr>
        <w:drawing>
          <wp:inline distT="0" distB="0" distL="0" distR="0" wp14:anchorId="5E60A197" wp14:editId="214CD23E">
            <wp:extent cx="5221605" cy="6206224"/>
            <wp:effectExtent l="0" t="0" r="0" b="0"/>
            <wp:docPr id="4" name="Picture 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se case.png"/>
                    <pic:cNvPicPr/>
                  </pic:nvPicPr>
                  <pic:blipFill>
                    <a:blip r:embed="rId50">
                      <a:extLst>
                        <a:ext uri="{28A0092B-C50C-407E-A947-70E740481C1C}">
                          <a14:useLocalDpi xmlns:a14="http://schemas.microsoft.com/office/drawing/2010/main" val="0"/>
                        </a:ext>
                      </a:extLst>
                    </a:blip>
                    <a:stretch>
                      <a:fillRect/>
                    </a:stretch>
                  </pic:blipFill>
                  <pic:spPr>
                    <a:xfrm>
                      <a:off x="0" y="0"/>
                      <a:ext cx="5221605" cy="6206224"/>
                    </a:xfrm>
                    <a:prstGeom prst="rect">
                      <a:avLst/>
                    </a:prstGeom>
                  </pic:spPr>
                </pic:pic>
              </a:graphicData>
            </a:graphic>
          </wp:inline>
        </w:drawing>
      </w:r>
    </w:p>
    <w:p w14:paraId="7691AD73" w14:textId="64B85442" w:rsidR="000522C7" w:rsidRDefault="006C22F6" w:rsidP="00285D6E">
      <w:pPr>
        <w:pStyle w:val="Caption"/>
        <w:jc w:val="center"/>
      </w:pPr>
      <w:bookmarkStart w:id="106" w:name="_Toc50087121"/>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w:t>
      </w:r>
      <w:r w:rsidR="00663AE5">
        <w:fldChar w:fldCharType="end"/>
      </w:r>
      <w:r>
        <w:t>: Use Case Diagram</w:t>
      </w:r>
      <w:bookmarkEnd w:id="106"/>
    </w:p>
    <w:p w14:paraId="2884EAFA" w14:textId="1A98CE25" w:rsidR="00285D6E" w:rsidRDefault="00285D6E" w:rsidP="00285D6E"/>
    <w:p w14:paraId="73292A1E" w14:textId="77777777" w:rsidR="000239B8" w:rsidRDefault="000239B8" w:rsidP="00285D6E"/>
    <w:p w14:paraId="7A0C3ED7" w14:textId="42274750" w:rsidR="00285D6E" w:rsidRDefault="00285D6E" w:rsidP="00285D6E">
      <w:pPr>
        <w:pStyle w:val="Heading4"/>
      </w:pPr>
      <w:bookmarkStart w:id="107" w:name="_Toc50084387"/>
      <w:r w:rsidRPr="00285D6E">
        <w:lastRenderedPageBreak/>
        <w:t>Use Case Description</w:t>
      </w:r>
      <w:bookmarkEnd w:id="107"/>
    </w:p>
    <w:p w14:paraId="77E7AF50" w14:textId="0E3D7572" w:rsidR="00285D6E" w:rsidRDefault="00285D6E" w:rsidP="00285D6E"/>
    <w:tbl>
      <w:tblPr>
        <w:tblStyle w:val="TableGrid"/>
        <w:tblW w:w="0" w:type="auto"/>
        <w:tblLook w:val="04A0" w:firstRow="1" w:lastRow="0" w:firstColumn="1" w:lastColumn="0" w:noHBand="0" w:noVBand="1"/>
      </w:tblPr>
      <w:tblGrid>
        <w:gridCol w:w="2306"/>
        <w:gridCol w:w="6133"/>
      </w:tblGrid>
      <w:tr w:rsidR="00285D6E" w14:paraId="14E1D124" w14:textId="77777777" w:rsidTr="00285D6E">
        <w:tc>
          <w:tcPr>
            <w:tcW w:w="2405" w:type="dxa"/>
          </w:tcPr>
          <w:p w14:paraId="32D5844C" w14:textId="77777777" w:rsidR="00285D6E" w:rsidRDefault="00285D6E" w:rsidP="00285D6E">
            <w:r>
              <w:t>Use Case ID</w:t>
            </w:r>
          </w:p>
        </w:tc>
        <w:tc>
          <w:tcPr>
            <w:tcW w:w="6611" w:type="dxa"/>
          </w:tcPr>
          <w:p w14:paraId="444136D8" w14:textId="77777777" w:rsidR="00285D6E" w:rsidRDefault="00285D6E" w:rsidP="00285D6E">
            <w:r>
              <w:t>1</w:t>
            </w:r>
          </w:p>
        </w:tc>
      </w:tr>
      <w:tr w:rsidR="00285D6E" w14:paraId="218F8528" w14:textId="77777777" w:rsidTr="00285D6E">
        <w:tc>
          <w:tcPr>
            <w:tcW w:w="2405" w:type="dxa"/>
          </w:tcPr>
          <w:p w14:paraId="36210F4C" w14:textId="77777777" w:rsidR="00285D6E" w:rsidRDefault="00285D6E" w:rsidP="00285D6E">
            <w:r>
              <w:t>Use Case Name</w:t>
            </w:r>
          </w:p>
        </w:tc>
        <w:tc>
          <w:tcPr>
            <w:tcW w:w="6611" w:type="dxa"/>
          </w:tcPr>
          <w:p w14:paraId="2D549972" w14:textId="77777777" w:rsidR="00285D6E" w:rsidRDefault="00285D6E" w:rsidP="00285D6E">
            <w:r>
              <w:t xml:space="preserve">Login </w:t>
            </w:r>
          </w:p>
        </w:tc>
      </w:tr>
      <w:tr w:rsidR="00285D6E" w14:paraId="52745B4D" w14:textId="77777777" w:rsidTr="00285D6E">
        <w:tc>
          <w:tcPr>
            <w:tcW w:w="2405" w:type="dxa"/>
          </w:tcPr>
          <w:p w14:paraId="19F401BC" w14:textId="77777777" w:rsidR="00285D6E" w:rsidRDefault="00285D6E" w:rsidP="00285D6E">
            <w:r>
              <w:t>Actors</w:t>
            </w:r>
          </w:p>
        </w:tc>
        <w:tc>
          <w:tcPr>
            <w:tcW w:w="6611" w:type="dxa"/>
          </w:tcPr>
          <w:p w14:paraId="40F35799" w14:textId="77777777" w:rsidR="00285D6E" w:rsidRDefault="00285D6E" w:rsidP="00285D6E">
            <w:r>
              <w:t>Host, Participant</w:t>
            </w:r>
          </w:p>
        </w:tc>
      </w:tr>
      <w:tr w:rsidR="00285D6E" w14:paraId="5509C472" w14:textId="77777777" w:rsidTr="00285D6E">
        <w:tc>
          <w:tcPr>
            <w:tcW w:w="2405" w:type="dxa"/>
          </w:tcPr>
          <w:p w14:paraId="54DF8731" w14:textId="77777777" w:rsidR="00285D6E" w:rsidRDefault="00285D6E" w:rsidP="00285D6E">
            <w:r>
              <w:t>Description</w:t>
            </w:r>
          </w:p>
        </w:tc>
        <w:tc>
          <w:tcPr>
            <w:tcW w:w="6611" w:type="dxa"/>
          </w:tcPr>
          <w:p w14:paraId="1E52440F" w14:textId="77777777" w:rsidR="00285D6E" w:rsidRDefault="00285D6E" w:rsidP="00285D6E">
            <w:r>
              <w:t>User logs in to the video conferencing application.</w:t>
            </w:r>
          </w:p>
        </w:tc>
      </w:tr>
      <w:tr w:rsidR="00285D6E" w14:paraId="4E911632" w14:textId="77777777" w:rsidTr="00285D6E">
        <w:tc>
          <w:tcPr>
            <w:tcW w:w="2405" w:type="dxa"/>
          </w:tcPr>
          <w:p w14:paraId="72C230D0" w14:textId="77777777" w:rsidR="00285D6E" w:rsidRDefault="00285D6E" w:rsidP="00285D6E">
            <w:r>
              <w:t>Pre-condition</w:t>
            </w:r>
          </w:p>
        </w:tc>
        <w:tc>
          <w:tcPr>
            <w:tcW w:w="6611" w:type="dxa"/>
          </w:tcPr>
          <w:p w14:paraId="1ED78EE1" w14:textId="77777777" w:rsidR="00285D6E" w:rsidRDefault="00285D6E" w:rsidP="00285D6E">
            <w:r>
              <w:t>User must have a registered account.</w:t>
            </w:r>
          </w:p>
        </w:tc>
      </w:tr>
      <w:tr w:rsidR="00285D6E" w14:paraId="57C1F273" w14:textId="77777777" w:rsidTr="00285D6E">
        <w:tc>
          <w:tcPr>
            <w:tcW w:w="2405" w:type="dxa"/>
          </w:tcPr>
          <w:p w14:paraId="2F0D4871" w14:textId="77777777" w:rsidR="00285D6E" w:rsidRDefault="00285D6E" w:rsidP="00285D6E">
            <w:r>
              <w:t>Post-condition</w:t>
            </w:r>
          </w:p>
        </w:tc>
        <w:tc>
          <w:tcPr>
            <w:tcW w:w="6611" w:type="dxa"/>
          </w:tcPr>
          <w:p w14:paraId="2BA0ED72" w14:textId="77777777" w:rsidR="00285D6E" w:rsidRDefault="00285D6E" w:rsidP="00285D6E">
            <w:r>
              <w:t>-</w:t>
            </w:r>
          </w:p>
        </w:tc>
      </w:tr>
      <w:tr w:rsidR="00285D6E" w14:paraId="11A939A6" w14:textId="77777777" w:rsidTr="00285D6E">
        <w:tc>
          <w:tcPr>
            <w:tcW w:w="2405" w:type="dxa"/>
          </w:tcPr>
          <w:p w14:paraId="467EFCEB" w14:textId="77777777" w:rsidR="00285D6E" w:rsidRDefault="00285D6E" w:rsidP="00285D6E">
            <w:r>
              <w:t>Normal Flow</w:t>
            </w:r>
          </w:p>
        </w:tc>
        <w:tc>
          <w:tcPr>
            <w:tcW w:w="6611" w:type="dxa"/>
          </w:tcPr>
          <w:p w14:paraId="10B9A6BB" w14:textId="72B9AD41" w:rsidR="00285D6E" w:rsidRDefault="00285D6E" w:rsidP="00285D6E">
            <w:r>
              <w:t xml:space="preserve">1. </w:t>
            </w:r>
            <w:r w:rsidR="00D86656">
              <w:t>A u</w:t>
            </w:r>
            <w:r>
              <w:t>ser enters email and password.</w:t>
            </w:r>
          </w:p>
          <w:p w14:paraId="3D3E01DD" w14:textId="77777777" w:rsidR="00285D6E" w:rsidRDefault="00285D6E" w:rsidP="00285D6E">
            <w:r>
              <w:t xml:space="preserve">2. The system validates user email and password. </w:t>
            </w:r>
          </w:p>
          <w:p w14:paraId="0EDA6264" w14:textId="19E83B2C" w:rsidR="00285D6E" w:rsidRDefault="00285D6E" w:rsidP="00285D6E">
            <w:r>
              <w:t>3. The system redirect</w:t>
            </w:r>
            <w:r w:rsidR="00D86656">
              <w:t>s</w:t>
            </w:r>
            <w:r>
              <w:t xml:space="preserve"> to </w:t>
            </w:r>
            <w:r w:rsidR="00D86656">
              <w:t xml:space="preserve">the </w:t>
            </w:r>
            <w:r>
              <w:t>user’s dashboard.</w:t>
            </w:r>
          </w:p>
          <w:p w14:paraId="6AFD4767" w14:textId="77777777" w:rsidR="00285D6E" w:rsidRDefault="00285D6E" w:rsidP="00285D6E"/>
        </w:tc>
      </w:tr>
      <w:tr w:rsidR="00285D6E" w14:paraId="15364729" w14:textId="77777777" w:rsidTr="00285D6E">
        <w:tc>
          <w:tcPr>
            <w:tcW w:w="2405" w:type="dxa"/>
          </w:tcPr>
          <w:p w14:paraId="24155944" w14:textId="77777777" w:rsidR="00285D6E" w:rsidRDefault="00285D6E" w:rsidP="00285D6E">
            <w:r>
              <w:t>Alternative Flow</w:t>
            </w:r>
          </w:p>
        </w:tc>
        <w:tc>
          <w:tcPr>
            <w:tcW w:w="6611" w:type="dxa"/>
          </w:tcPr>
          <w:p w14:paraId="620E55E0" w14:textId="77777777" w:rsidR="00285D6E" w:rsidRDefault="00285D6E" w:rsidP="00285D6E">
            <w:r>
              <w:t>2.1 The email or password is wrong.</w:t>
            </w:r>
          </w:p>
          <w:p w14:paraId="5B0159DA" w14:textId="77777777" w:rsidR="00285D6E" w:rsidRDefault="00285D6E" w:rsidP="00285D6E">
            <w:r>
              <w:t>2.1.</w:t>
            </w:r>
            <w:r>
              <w:rPr>
                <w:rFonts w:hint="eastAsia"/>
              </w:rPr>
              <w:t>1</w:t>
            </w:r>
            <w:r>
              <w:t xml:space="preserve"> </w:t>
            </w:r>
            <w:r>
              <w:rPr>
                <w:rFonts w:hint="eastAsia"/>
              </w:rPr>
              <w:t>The</w:t>
            </w:r>
            <w:r>
              <w:t xml:space="preserve"> system displays an error message.</w:t>
            </w:r>
          </w:p>
          <w:p w14:paraId="5DE0D41D" w14:textId="77777777" w:rsidR="00285D6E" w:rsidRDefault="00285D6E" w:rsidP="00285D6E"/>
        </w:tc>
      </w:tr>
    </w:tbl>
    <w:p w14:paraId="5E54B594" w14:textId="77777777" w:rsidR="00285D6E" w:rsidRDefault="00285D6E" w:rsidP="00285D6E"/>
    <w:tbl>
      <w:tblPr>
        <w:tblStyle w:val="TableGrid"/>
        <w:tblW w:w="0" w:type="auto"/>
        <w:tblLook w:val="04A0" w:firstRow="1" w:lastRow="0" w:firstColumn="1" w:lastColumn="0" w:noHBand="0" w:noVBand="1"/>
      </w:tblPr>
      <w:tblGrid>
        <w:gridCol w:w="2308"/>
        <w:gridCol w:w="6131"/>
      </w:tblGrid>
      <w:tr w:rsidR="00285D6E" w14:paraId="0A33C5BB" w14:textId="77777777" w:rsidTr="00285D6E">
        <w:tc>
          <w:tcPr>
            <w:tcW w:w="2405" w:type="dxa"/>
          </w:tcPr>
          <w:p w14:paraId="72C6C5C1" w14:textId="77777777" w:rsidR="00285D6E" w:rsidRDefault="00285D6E" w:rsidP="00285D6E">
            <w:r>
              <w:t>Use Case ID</w:t>
            </w:r>
          </w:p>
        </w:tc>
        <w:tc>
          <w:tcPr>
            <w:tcW w:w="6611" w:type="dxa"/>
          </w:tcPr>
          <w:p w14:paraId="4E9D78E5" w14:textId="77777777" w:rsidR="00285D6E" w:rsidRDefault="00285D6E" w:rsidP="00285D6E">
            <w:r>
              <w:t>2</w:t>
            </w:r>
          </w:p>
        </w:tc>
      </w:tr>
      <w:tr w:rsidR="00285D6E" w14:paraId="0FE19222" w14:textId="77777777" w:rsidTr="00285D6E">
        <w:tc>
          <w:tcPr>
            <w:tcW w:w="2405" w:type="dxa"/>
          </w:tcPr>
          <w:p w14:paraId="7F3556EB" w14:textId="77777777" w:rsidR="00285D6E" w:rsidRDefault="00285D6E" w:rsidP="00285D6E">
            <w:r>
              <w:t>Use Case Name</w:t>
            </w:r>
          </w:p>
        </w:tc>
        <w:tc>
          <w:tcPr>
            <w:tcW w:w="6611" w:type="dxa"/>
          </w:tcPr>
          <w:p w14:paraId="3C547A38" w14:textId="77777777" w:rsidR="00285D6E" w:rsidRDefault="00285D6E" w:rsidP="00285D6E">
            <w:r>
              <w:t>Register</w:t>
            </w:r>
          </w:p>
        </w:tc>
      </w:tr>
      <w:tr w:rsidR="00285D6E" w14:paraId="3EB6E9CA" w14:textId="77777777" w:rsidTr="00285D6E">
        <w:tc>
          <w:tcPr>
            <w:tcW w:w="2405" w:type="dxa"/>
          </w:tcPr>
          <w:p w14:paraId="5BAFE962" w14:textId="77777777" w:rsidR="00285D6E" w:rsidRDefault="00285D6E" w:rsidP="00285D6E">
            <w:r>
              <w:t>Actors</w:t>
            </w:r>
          </w:p>
        </w:tc>
        <w:tc>
          <w:tcPr>
            <w:tcW w:w="6611" w:type="dxa"/>
          </w:tcPr>
          <w:p w14:paraId="069935F0" w14:textId="77777777" w:rsidR="00285D6E" w:rsidRDefault="00285D6E" w:rsidP="00285D6E">
            <w:r>
              <w:t>Host, Participant, Guest</w:t>
            </w:r>
          </w:p>
        </w:tc>
      </w:tr>
      <w:tr w:rsidR="00285D6E" w14:paraId="5A86D0DA" w14:textId="77777777" w:rsidTr="00285D6E">
        <w:tc>
          <w:tcPr>
            <w:tcW w:w="2405" w:type="dxa"/>
          </w:tcPr>
          <w:p w14:paraId="0A33CDAB" w14:textId="77777777" w:rsidR="00285D6E" w:rsidRDefault="00285D6E" w:rsidP="00285D6E">
            <w:r>
              <w:t>Description</w:t>
            </w:r>
          </w:p>
        </w:tc>
        <w:tc>
          <w:tcPr>
            <w:tcW w:w="6611" w:type="dxa"/>
          </w:tcPr>
          <w:p w14:paraId="0065C017" w14:textId="77777777" w:rsidR="00285D6E" w:rsidRDefault="00285D6E" w:rsidP="00285D6E">
            <w:r>
              <w:t>User registers for a new account.</w:t>
            </w:r>
          </w:p>
        </w:tc>
      </w:tr>
      <w:tr w:rsidR="00285D6E" w14:paraId="4F9D4F28" w14:textId="77777777" w:rsidTr="00285D6E">
        <w:tc>
          <w:tcPr>
            <w:tcW w:w="2405" w:type="dxa"/>
          </w:tcPr>
          <w:p w14:paraId="01071245" w14:textId="77777777" w:rsidR="00285D6E" w:rsidRDefault="00285D6E" w:rsidP="00285D6E">
            <w:r>
              <w:t>Pre-condition</w:t>
            </w:r>
          </w:p>
        </w:tc>
        <w:tc>
          <w:tcPr>
            <w:tcW w:w="6611" w:type="dxa"/>
          </w:tcPr>
          <w:p w14:paraId="07547F1E" w14:textId="77777777" w:rsidR="00285D6E" w:rsidRDefault="00285D6E" w:rsidP="00285D6E">
            <w:r>
              <w:t>-</w:t>
            </w:r>
          </w:p>
        </w:tc>
      </w:tr>
      <w:tr w:rsidR="00285D6E" w14:paraId="3A8ED3CC" w14:textId="77777777" w:rsidTr="00285D6E">
        <w:tc>
          <w:tcPr>
            <w:tcW w:w="2405" w:type="dxa"/>
          </w:tcPr>
          <w:p w14:paraId="60F28BC8" w14:textId="77777777" w:rsidR="00285D6E" w:rsidRDefault="00285D6E" w:rsidP="00285D6E">
            <w:r>
              <w:t>Post-condition</w:t>
            </w:r>
          </w:p>
        </w:tc>
        <w:tc>
          <w:tcPr>
            <w:tcW w:w="6611" w:type="dxa"/>
          </w:tcPr>
          <w:p w14:paraId="53E95C82" w14:textId="77777777" w:rsidR="00285D6E" w:rsidRDefault="00285D6E" w:rsidP="00285D6E">
            <w:r>
              <w:t>-</w:t>
            </w:r>
          </w:p>
        </w:tc>
      </w:tr>
      <w:tr w:rsidR="00285D6E" w14:paraId="6CBA5985" w14:textId="77777777" w:rsidTr="00285D6E">
        <w:tc>
          <w:tcPr>
            <w:tcW w:w="2405" w:type="dxa"/>
          </w:tcPr>
          <w:p w14:paraId="14601A85" w14:textId="77777777" w:rsidR="00285D6E" w:rsidRDefault="00285D6E" w:rsidP="00285D6E">
            <w:r>
              <w:t>Normal Flow</w:t>
            </w:r>
          </w:p>
        </w:tc>
        <w:tc>
          <w:tcPr>
            <w:tcW w:w="6611" w:type="dxa"/>
          </w:tcPr>
          <w:p w14:paraId="45E618E3" w14:textId="2DE1E520" w:rsidR="00285D6E" w:rsidRDefault="00285D6E" w:rsidP="00285D6E">
            <w:r>
              <w:t xml:space="preserve">1. </w:t>
            </w:r>
            <w:r w:rsidR="00EF7C17">
              <w:t>The user</w:t>
            </w:r>
            <w:r>
              <w:t xml:space="preserve"> enter</w:t>
            </w:r>
            <w:r w:rsidR="00EF7C17">
              <w:t>s</w:t>
            </w:r>
            <w:r>
              <w:t xml:space="preserve"> username, email, password and confirm-password.</w:t>
            </w:r>
          </w:p>
          <w:p w14:paraId="27559BA0" w14:textId="77777777" w:rsidR="00285D6E" w:rsidRDefault="00285D6E" w:rsidP="00285D6E">
            <w:r>
              <w:t>2. The system validates username, email, password and confirm-password.</w:t>
            </w:r>
          </w:p>
          <w:p w14:paraId="1A4016D4" w14:textId="4DEEA1D3" w:rsidR="00285D6E" w:rsidRDefault="00285D6E" w:rsidP="00285D6E">
            <w:r>
              <w:t>3. The system display</w:t>
            </w:r>
            <w:r w:rsidR="00D86656">
              <w:t>s</w:t>
            </w:r>
            <w:r>
              <w:t xml:space="preserve"> a message to indicate </w:t>
            </w:r>
          </w:p>
          <w:p w14:paraId="27B8845B" w14:textId="77777777" w:rsidR="00285D6E" w:rsidRDefault="00285D6E" w:rsidP="00285D6E"/>
        </w:tc>
      </w:tr>
      <w:tr w:rsidR="00285D6E" w14:paraId="503D5D20" w14:textId="77777777" w:rsidTr="00285D6E">
        <w:tc>
          <w:tcPr>
            <w:tcW w:w="2405" w:type="dxa"/>
          </w:tcPr>
          <w:p w14:paraId="44092194" w14:textId="77777777" w:rsidR="00285D6E" w:rsidRDefault="00285D6E" w:rsidP="00285D6E">
            <w:r>
              <w:t>Alternative Flow</w:t>
            </w:r>
          </w:p>
        </w:tc>
        <w:tc>
          <w:tcPr>
            <w:tcW w:w="6611" w:type="dxa"/>
          </w:tcPr>
          <w:p w14:paraId="2D59F1B9" w14:textId="77777777" w:rsidR="00285D6E" w:rsidRPr="00DF0623" w:rsidRDefault="00285D6E" w:rsidP="00285D6E">
            <w:r w:rsidRPr="00DF0623">
              <w:t>2.</w:t>
            </w:r>
            <w:r>
              <w:t>1</w:t>
            </w:r>
            <w:r w:rsidRPr="00DF0623">
              <w:t xml:space="preserve"> Duplicated accounts detected.</w:t>
            </w:r>
          </w:p>
          <w:p w14:paraId="6E9B2091" w14:textId="77777777" w:rsidR="00285D6E" w:rsidRDefault="00285D6E" w:rsidP="00285D6E">
            <w:r w:rsidRPr="00DF0623">
              <w:t>2.1.1 The system displays an error message.</w:t>
            </w:r>
          </w:p>
        </w:tc>
      </w:tr>
    </w:tbl>
    <w:p w14:paraId="5D2A779B" w14:textId="1562C572" w:rsidR="00285D6E" w:rsidRDefault="00285D6E" w:rsidP="00285D6E"/>
    <w:p w14:paraId="093D6EE0" w14:textId="54FDD5D4" w:rsidR="000239B8" w:rsidRDefault="000239B8" w:rsidP="00285D6E"/>
    <w:p w14:paraId="2900FD29" w14:textId="77777777" w:rsidR="000239B8" w:rsidRDefault="000239B8" w:rsidP="00285D6E"/>
    <w:tbl>
      <w:tblPr>
        <w:tblStyle w:val="TableGrid"/>
        <w:tblW w:w="0" w:type="auto"/>
        <w:tblLook w:val="04A0" w:firstRow="1" w:lastRow="0" w:firstColumn="1" w:lastColumn="0" w:noHBand="0" w:noVBand="1"/>
      </w:tblPr>
      <w:tblGrid>
        <w:gridCol w:w="2309"/>
        <w:gridCol w:w="6130"/>
      </w:tblGrid>
      <w:tr w:rsidR="00285D6E" w14:paraId="00C194AB" w14:textId="77777777" w:rsidTr="00285D6E">
        <w:tc>
          <w:tcPr>
            <w:tcW w:w="2405" w:type="dxa"/>
          </w:tcPr>
          <w:p w14:paraId="413B4D20" w14:textId="77777777" w:rsidR="00285D6E" w:rsidRDefault="00285D6E" w:rsidP="00285D6E">
            <w:r>
              <w:lastRenderedPageBreak/>
              <w:t>Use Case ID</w:t>
            </w:r>
          </w:p>
        </w:tc>
        <w:tc>
          <w:tcPr>
            <w:tcW w:w="6611" w:type="dxa"/>
          </w:tcPr>
          <w:p w14:paraId="1B0A99F9" w14:textId="77777777" w:rsidR="00285D6E" w:rsidRDefault="00285D6E" w:rsidP="00285D6E">
            <w:r>
              <w:t>3</w:t>
            </w:r>
          </w:p>
        </w:tc>
      </w:tr>
      <w:tr w:rsidR="00285D6E" w14:paraId="1E6F2037" w14:textId="77777777" w:rsidTr="00285D6E">
        <w:tc>
          <w:tcPr>
            <w:tcW w:w="2405" w:type="dxa"/>
          </w:tcPr>
          <w:p w14:paraId="1D7101DF" w14:textId="77777777" w:rsidR="00285D6E" w:rsidRDefault="00285D6E" w:rsidP="00285D6E">
            <w:r>
              <w:t>Use Case Name</w:t>
            </w:r>
          </w:p>
        </w:tc>
        <w:tc>
          <w:tcPr>
            <w:tcW w:w="6611" w:type="dxa"/>
          </w:tcPr>
          <w:p w14:paraId="13617FC3" w14:textId="77777777" w:rsidR="00285D6E" w:rsidRDefault="00285D6E" w:rsidP="00285D6E">
            <w:r>
              <w:t>Manage Contact List</w:t>
            </w:r>
          </w:p>
        </w:tc>
      </w:tr>
      <w:tr w:rsidR="00285D6E" w14:paraId="45CB75E8" w14:textId="77777777" w:rsidTr="00285D6E">
        <w:tc>
          <w:tcPr>
            <w:tcW w:w="2405" w:type="dxa"/>
          </w:tcPr>
          <w:p w14:paraId="28339AF0" w14:textId="77777777" w:rsidR="00285D6E" w:rsidRDefault="00285D6E" w:rsidP="00285D6E">
            <w:r>
              <w:t>Actors</w:t>
            </w:r>
          </w:p>
        </w:tc>
        <w:tc>
          <w:tcPr>
            <w:tcW w:w="6611" w:type="dxa"/>
          </w:tcPr>
          <w:p w14:paraId="5ECBA6D1" w14:textId="77777777" w:rsidR="00285D6E" w:rsidRDefault="00285D6E" w:rsidP="00285D6E">
            <w:r>
              <w:t>Host, Participant</w:t>
            </w:r>
          </w:p>
        </w:tc>
      </w:tr>
      <w:tr w:rsidR="00285D6E" w14:paraId="15D6650B" w14:textId="77777777" w:rsidTr="00285D6E">
        <w:tc>
          <w:tcPr>
            <w:tcW w:w="2405" w:type="dxa"/>
          </w:tcPr>
          <w:p w14:paraId="29771C80" w14:textId="77777777" w:rsidR="00285D6E" w:rsidRDefault="00285D6E" w:rsidP="00285D6E">
            <w:r>
              <w:t>Description</w:t>
            </w:r>
          </w:p>
        </w:tc>
        <w:tc>
          <w:tcPr>
            <w:tcW w:w="6611" w:type="dxa"/>
          </w:tcPr>
          <w:p w14:paraId="598D1E75" w14:textId="77777777" w:rsidR="00285D6E" w:rsidRDefault="00285D6E" w:rsidP="00285D6E">
            <w:r>
              <w:t>The user adds, edits and deletes a contact.</w:t>
            </w:r>
          </w:p>
        </w:tc>
      </w:tr>
      <w:tr w:rsidR="00285D6E" w14:paraId="5B9562FA" w14:textId="77777777" w:rsidTr="00285D6E">
        <w:tc>
          <w:tcPr>
            <w:tcW w:w="2405" w:type="dxa"/>
          </w:tcPr>
          <w:p w14:paraId="5CEF181B" w14:textId="77777777" w:rsidR="00285D6E" w:rsidRDefault="00285D6E" w:rsidP="00285D6E">
            <w:r>
              <w:t>Pre-condition</w:t>
            </w:r>
          </w:p>
        </w:tc>
        <w:tc>
          <w:tcPr>
            <w:tcW w:w="6611" w:type="dxa"/>
          </w:tcPr>
          <w:p w14:paraId="5B7CBE17" w14:textId="77777777" w:rsidR="00285D6E" w:rsidRDefault="00285D6E" w:rsidP="00285D6E">
            <w:r>
              <w:t>-</w:t>
            </w:r>
          </w:p>
        </w:tc>
      </w:tr>
      <w:tr w:rsidR="00285D6E" w14:paraId="424B13FF" w14:textId="77777777" w:rsidTr="00285D6E">
        <w:tc>
          <w:tcPr>
            <w:tcW w:w="2405" w:type="dxa"/>
          </w:tcPr>
          <w:p w14:paraId="0D02FCDF" w14:textId="77777777" w:rsidR="00285D6E" w:rsidRDefault="00285D6E" w:rsidP="00285D6E">
            <w:r>
              <w:t>Post-condition</w:t>
            </w:r>
          </w:p>
        </w:tc>
        <w:tc>
          <w:tcPr>
            <w:tcW w:w="6611" w:type="dxa"/>
          </w:tcPr>
          <w:p w14:paraId="46ABA7A4" w14:textId="77777777" w:rsidR="00285D6E" w:rsidRDefault="00285D6E" w:rsidP="00285D6E">
            <w:r>
              <w:t>-</w:t>
            </w:r>
          </w:p>
        </w:tc>
      </w:tr>
      <w:tr w:rsidR="00285D6E" w14:paraId="028558E0" w14:textId="77777777" w:rsidTr="00285D6E">
        <w:tc>
          <w:tcPr>
            <w:tcW w:w="2405" w:type="dxa"/>
          </w:tcPr>
          <w:p w14:paraId="554AFA2C" w14:textId="77777777" w:rsidR="00285D6E" w:rsidRDefault="00285D6E" w:rsidP="00285D6E">
            <w:r>
              <w:t>Normal Flow</w:t>
            </w:r>
          </w:p>
        </w:tc>
        <w:tc>
          <w:tcPr>
            <w:tcW w:w="6611" w:type="dxa"/>
          </w:tcPr>
          <w:p w14:paraId="386C5056" w14:textId="77777777" w:rsidR="00285D6E" w:rsidRDefault="00285D6E" w:rsidP="00285D6E">
            <w:r>
              <w:t>A. Add contact</w:t>
            </w:r>
          </w:p>
          <w:p w14:paraId="2E52D1BA" w14:textId="77777777" w:rsidR="00285D6E" w:rsidRDefault="00285D6E" w:rsidP="00285D6E">
            <w:r>
              <w:t>1. The user selects contact feature.</w:t>
            </w:r>
          </w:p>
          <w:p w14:paraId="3A44A849" w14:textId="77777777" w:rsidR="00285D6E" w:rsidRDefault="00285D6E" w:rsidP="00285D6E">
            <w:r>
              <w:t>2. The user selects add contact button.</w:t>
            </w:r>
          </w:p>
          <w:p w14:paraId="76F8B895" w14:textId="77777777" w:rsidR="00285D6E" w:rsidRDefault="00285D6E" w:rsidP="00285D6E">
            <w:r>
              <w:t xml:space="preserve">3. The user enters username or user email. </w:t>
            </w:r>
          </w:p>
          <w:p w14:paraId="3ECE1195" w14:textId="77777777" w:rsidR="00285D6E" w:rsidRDefault="00285D6E" w:rsidP="00285D6E">
            <w:r>
              <w:t>4. The user selects add user button.</w:t>
            </w:r>
          </w:p>
        </w:tc>
      </w:tr>
      <w:tr w:rsidR="00285D6E" w14:paraId="4173D786" w14:textId="77777777" w:rsidTr="00285D6E">
        <w:tc>
          <w:tcPr>
            <w:tcW w:w="2405" w:type="dxa"/>
          </w:tcPr>
          <w:p w14:paraId="50AF3163" w14:textId="77777777" w:rsidR="00285D6E" w:rsidRDefault="00285D6E" w:rsidP="00285D6E">
            <w:r>
              <w:t>Alternative Flow</w:t>
            </w:r>
          </w:p>
        </w:tc>
        <w:tc>
          <w:tcPr>
            <w:tcW w:w="6611" w:type="dxa"/>
          </w:tcPr>
          <w:p w14:paraId="6C067CA7" w14:textId="77777777" w:rsidR="00285D6E" w:rsidRDefault="00285D6E" w:rsidP="00285D6E">
            <w:r>
              <w:t>3.1 The system validates the user inputs</w:t>
            </w:r>
          </w:p>
          <w:p w14:paraId="4FE913C5" w14:textId="77777777" w:rsidR="00285D6E" w:rsidRDefault="00285D6E" w:rsidP="00285D6E">
            <w:r>
              <w:t xml:space="preserve">3.1.1 If the inputs match one or more user, the system shows the user </w:t>
            </w:r>
          </w:p>
          <w:p w14:paraId="3BA84535" w14:textId="77777777" w:rsidR="00285D6E" w:rsidRDefault="00285D6E" w:rsidP="00285D6E">
            <w:r>
              <w:t>3.1.2 If the inputs do not match a user, the system shows a message</w:t>
            </w:r>
          </w:p>
        </w:tc>
      </w:tr>
    </w:tbl>
    <w:p w14:paraId="141FFE48" w14:textId="77777777" w:rsidR="00285D6E" w:rsidRDefault="00285D6E" w:rsidP="00285D6E"/>
    <w:tbl>
      <w:tblPr>
        <w:tblStyle w:val="TableGrid"/>
        <w:tblW w:w="0" w:type="auto"/>
        <w:tblLook w:val="04A0" w:firstRow="1" w:lastRow="0" w:firstColumn="1" w:lastColumn="0" w:noHBand="0" w:noVBand="1"/>
      </w:tblPr>
      <w:tblGrid>
        <w:gridCol w:w="2307"/>
        <w:gridCol w:w="6132"/>
      </w:tblGrid>
      <w:tr w:rsidR="00285D6E" w14:paraId="682554C8" w14:textId="77777777" w:rsidTr="00285D6E">
        <w:tc>
          <w:tcPr>
            <w:tcW w:w="2405" w:type="dxa"/>
          </w:tcPr>
          <w:p w14:paraId="2A6AD864" w14:textId="77777777" w:rsidR="00285D6E" w:rsidRDefault="00285D6E" w:rsidP="00285D6E">
            <w:r>
              <w:t>Use Case ID</w:t>
            </w:r>
          </w:p>
        </w:tc>
        <w:tc>
          <w:tcPr>
            <w:tcW w:w="6611" w:type="dxa"/>
          </w:tcPr>
          <w:p w14:paraId="5FFC2BB3" w14:textId="77777777" w:rsidR="00285D6E" w:rsidRDefault="00285D6E" w:rsidP="00285D6E">
            <w:r>
              <w:t>4</w:t>
            </w:r>
          </w:p>
        </w:tc>
      </w:tr>
      <w:tr w:rsidR="00285D6E" w14:paraId="7AA06F10" w14:textId="77777777" w:rsidTr="00285D6E">
        <w:tc>
          <w:tcPr>
            <w:tcW w:w="2405" w:type="dxa"/>
          </w:tcPr>
          <w:p w14:paraId="7B3265ED" w14:textId="77777777" w:rsidR="00285D6E" w:rsidRDefault="00285D6E" w:rsidP="00285D6E">
            <w:r>
              <w:t>Use Case Name</w:t>
            </w:r>
          </w:p>
        </w:tc>
        <w:tc>
          <w:tcPr>
            <w:tcW w:w="6611" w:type="dxa"/>
          </w:tcPr>
          <w:p w14:paraId="577D3D2B" w14:textId="77777777" w:rsidR="00285D6E" w:rsidRDefault="00285D6E" w:rsidP="00285D6E">
            <w:r>
              <w:t>Manage Profile and Setting</w:t>
            </w:r>
          </w:p>
        </w:tc>
      </w:tr>
      <w:tr w:rsidR="00285D6E" w14:paraId="2E1CE320" w14:textId="77777777" w:rsidTr="00285D6E">
        <w:tc>
          <w:tcPr>
            <w:tcW w:w="2405" w:type="dxa"/>
          </w:tcPr>
          <w:p w14:paraId="77D1ADD9" w14:textId="77777777" w:rsidR="00285D6E" w:rsidRDefault="00285D6E" w:rsidP="00285D6E">
            <w:r>
              <w:t>Actors</w:t>
            </w:r>
          </w:p>
        </w:tc>
        <w:tc>
          <w:tcPr>
            <w:tcW w:w="6611" w:type="dxa"/>
          </w:tcPr>
          <w:p w14:paraId="4207538B" w14:textId="77777777" w:rsidR="00285D6E" w:rsidRDefault="00285D6E" w:rsidP="00285D6E">
            <w:r>
              <w:t>Host, Participant</w:t>
            </w:r>
          </w:p>
        </w:tc>
      </w:tr>
      <w:tr w:rsidR="00285D6E" w14:paraId="00243B98" w14:textId="77777777" w:rsidTr="00285D6E">
        <w:tc>
          <w:tcPr>
            <w:tcW w:w="2405" w:type="dxa"/>
          </w:tcPr>
          <w:p w14:paraId="2541FE1F" w14:textId="77777777" w:rsidR="00285D6E" w:rsidRDefault="00285D6E" w:rsidP="00285D6E">
            <w:r>
              <w:t>Description</w:t>
            </w:r>
          </w:p>
        </w:tc>
        <w:tc>
          <w:tcPr>
            <w:tcW w:w="6611" w:type="dxa"/>
          </w:tcPr>
          <w:p w14:paraId="6FBEA747" w14:textId="2214FA08" w:rsidR="00285D6E" w:rsidRDefault="00285D6E" w:rsidP="00285D6E">
            <w:r>
              <w:t>The user manages the profile and customize</w:t>
            </w:r>
            <w:r w:rsidR="00A4426A">
              <w:t>s</w:t>
            </w:r>
            <w:r>
              <w:t xml:space="preserve"> the settings.</w:t>
            </w:r>
          </w:p>
        </w:tc>
      </w:tr>
      <w:tr w:rsidR="00285D6E" w14:paraId="6E91E870" w14:textId="77777777" w:rsidTr="00285D6E">
        <w:tc>
          <w:tcPr>
            <w:tcW w:w="2405" w:type="dxa"/>
          </w:tcPr>
          <w:p w14:paraId="090EDFCF" w14:textId="77777777" w:rsidR="00285D6E" w:rsidRDefault="00285D6E" w:rsidP="00285D6E">
            <w:r>
              <w:t>Pre-condition</w:t>
            </w:r>
          </w:p>
        </w:tc>
        <w:tc>
          <w:tcPr>
            <w:tcW w:w="6611" w:type="dxa"/>
          </w:tcPr>
          <w:p w14:paraId="1AACB469" w14:textId="1D965288" w:rsidR="00285D6E" w:rsidRDefault="00285D6E" w:rsidP="00285D6E">
            <w:r>
              <w:t>The user has registered an account and sign</w:t>
            </w:r>
            <w:r w:rsidR="00A4426A">
              <w:t>-in to</w:t>
            </w:r>
            <w:r>
              <w:t xml:space="preserve"> the application.</w:t>
            </w:r>
          </w:p>
        </w:tc>
      </w:tr>
      <w:tr w:rsidR="00285D6E" w14:paraId="1EAA412B" w14:textId="77777777" w:rsidTr="00285D6E">
        <w:tc>
          <w:tcPr>
            <w:tcW w:w="2405" w:type="dxa"/>
          </w:tcPr>
          <w:p w14:paraId="6E8F0C81" w14:textId="77777777" w:rsidR="00285D6E" w:rsidRDefault="00285D6E" w:rsidP="00285D6E">
            <w:r>
              <w:t>Post-condition</w:t>
            </w:r>
          </w:p>
        </w:tc>
        <w:tc>
          <w:tcPr>
            <w:tcW w:w="6611" w:type="dxa"/>
          </w:tcPr>
          <w:p w14:paraId="00DFA42F" w14:textId="77777777" w:rsidR="00285D6E" w:rsidRDefault="00285D6E" w:rsidP="00285D6E">
            <w:r>
              <w:t>-</w:t>
            </w:r>
          </w:p>
        </w:tc>
      </w:tr>
      <w:tr w:rsidR="00285D6E" w14:paraId="1B31D52A" w14:textId="77777777" w:rsidTr="00285D6E">
        <w:tc>
          <w:tcPr>
            <w:tcW w:w="2405" w:type="dxa"/>
          </w:tcPr>
          <w:p w14:paraId="0492DAE7" w14:textId="77777777" w:rsidR="00285D6E" w:rsidRDefault="00285D6E" w:rsidP="00285D6E">
            <w:r>
              <w:t>Normal Flow</w:t>
            </w:r>
          </w:p>
        </w:tc>
        <w:tc>
          <w:tcPr>
            <w:tcW w:w="6611" w:type="dxa"/>
          </w:tcPr>
          <w:p w14:paraId="10E48B74" w14:textId="77777777" w:rsidR="00285D6E" w:rsidRDefault="00285D6E" w:rsidP="00285D6E">
            <w:r>
              <w:t>A. Edit Profile Picture</w:t>
            </w:r>
          </w:p>
          <w:p w14:paraId="2AC68D76" w14:textId="77777777" w:rsidR="00285D6E" w:rsidRDefault="00285D6E" w:rsidP="00285D6E">
            <w:r>
              <w:t>1. The user selects setting feature.</w:t>
            </w:r>
          </w:p>
          <w:p w14:paraId="1E2DBF6C" w14:textId="77777777" w:rsidR="00285D6E" w:rsidRDefault="00285D6E" w:rsidP="00285D6E">
            <w:r>
              <w:t xml:space="preserve">2. The user selects </w:t>
            </w:r>
            <w:r>
              <w:rPr>
                <w:rFonts w:hint="eastAsia"/>
              </w:rPr>
              <w:t>m</w:t>
            </w:r>
            <w:r>
              <w:t>y account tab.</w:t>
            </w:r>
          </w:p>
          <w:p w14:paraId="5C15625E" w14:textId="77777777" w:rsidR="00285D6E" w:rsidRDefault="00285D6E" w:rsidP="00285D6E">
            <w:r>
              <w:t>3. The system shows the user’s current profile picture.</w:t>
            </w:r>
          </w:p>
          <w:p w14:paraId="3B6BA753" w14:textId="77777777" w:rsidR="00285D6E" w:rsidRDefault="00285D6E" w:rsidP="00285D6E">
            <w:r>
              <w:t>4. The user selects upload new profile picture.</w:t>
            </w:r>
          </w:p>
          <w:p w14:paraId="2BFEDDFD" w14:textId="4E5C904C" w:rsidR="00285D6E" w:rsidRDefault="00285D6E" w:rsidP="00285D6E">
            <w:r>
              <w:t>5</w:t>
            </w:r>
            <w:r w:rsidRPr="003F0825">
              <w:t>. The user click</w:t>
            </w:r>
            <w:r>
              <w:t>s</w:t>
            </w:r>
            <w:r w:rsidRPr="003F0825">
              <w:t xml:space="preserve"> apply button to save </w:t>
            </w:r>
            <w:r w:rsidR="00A4426A">
              <w:t xml:space="preserve">the </w:t>
            </w:r>
            <w:r w:rsidRPr="003F0825">
              <w:t>change.</w:t>
            </w:r>
          </w:p>
          <w:p w14:paraId="6B970DA5" w14:textId="77777777" w:rsidR="00285D6E" w:rsidRDefault="00285D6E" w:rsidP="00285D6E"/>
          <w:p w14:paraId="1CF371DF" w14:textId="77777777" w:rsidR="00285D6E" w:rsidRDefault="00285D6E" w:rsidP="00285D6E">
            <w:r>
              <w:t>B. Edit Personal Info</w:t>
            </w:r>
          </w:p>
          <w:p w14:paraId="42644676" w14:textId="77777777" w:rsidR="00285D6E" w:rsidRPr="00356217" w:rsidRDefault="00285D6E" w:rsidP="00285D6E">
            <w:r w:rsidRPr="00356217">
              <w:t>1. The user select</w:t>
            </w:r>
            <w:r>
              <w:t>s</w:t>
            </w:r>
            <w:r w:rsidRPr="00356217">
              <w:t xml:space="preserve"> setting feature.</w:t>
            </w:r>
          </w:p>
          <w:p w14:paraId="1BEFFD87" w14:textId="77777777" w:rsidR="00285D6E" w:rsidRDefault="00285D6E" w:rsidP="00285D6E">
            <w:r w:rsidRPr="00356217">
              <w:lastRenderedPageBreak/>
              <w:t>2. The user select</w:t>
            </w:r>
            <w:r>
              <w:t>s</w:t>
            </w:r>
            <w:r w:rsidRPr="00356217">
              <w:t xml:space="preserve"> my account </w:t>
            </w:r>
            <w:r>
              <w:t>tab</w:t>
            </w:r>
            <w:r w:rsidRPr="00356217">
              <w:t>.</w:t>
            </w:r>
          </w:p>
          <w:p w14:paraId="60DDE3A8" w14:textId="77777777" w:rsidR="00285D6E" w:rsidRDefault="00285D6E" w:rsidP="00285D6E">
            <w:r>
              <w:t>3. The system shows user personal info.</w:t>
            </w:r>
          </w:p>
          <w:p w14:paraId="3B73860A" w14:textId="77777777" w:rsidR="00285D6E" w:rsidRDefault="00285D6E" w:rsidP="00285D6E">
            <w:r>
              <w:t>4. The user edits the personal info.</w:t>
            </w:r>
          </w:p>
          <w:p w14:paraId="59E9F796" w14:textId="77777777" w:rsidR="00285D6E" w:rsidRDefault="00285D6E" w:rsidP="00285D6E">
            <w:r>
              <w:t>5. The user clicks apply button to save change.</w:t>
            </w:r>
          </w:p>
          <w:p w14:paraId="7FCC1A0B" w14:textId="77777777" w:rsidR="00285D6E" w:rsidRDefault="00285D6E" w:rsidP="00285D6E"/>
          <w:p w14:paraId="54100F0E" w14:textId="77777777" w:rsidR="00285D6E" w:rsidRDefault="00285D6E" w:rsidP="00285D6E">
            <w:r>
              <w:t>C. Edit Password</w:t>
            </w:r>
          </w:p>
          <w:p w14:paraId="071E7E0E" w14:textId="77777777" w:rsidR="00285D6E" w:rsidRDefault="00285D6E" w:rsidP="00285D6E">
            <w:r>
              <w:t>1. The user selects setting feature.</w:t>
            </w:r>
          </w:p>
          <w:p w14:paraId="37D69D21" w14:textId="77777777" w:rsidR="00285D6E" w:rsidRDefault="00285D6E" w:rsidP="00285D6E">
            <w:r>
              <w:t>2. The user selects my account tab.</w:t>
            </w:r>
          </w:p>
          <w:p w14:paraId="3F56BDC0" w14:textId="77777777" w:rsidR="00285D6E" w:rsidRDefault="00285D6E" w:rsidP="00285D6E">
            <w:r>
              <w:t xml:space="preserve">3. The </w:t>
            </w:r>
            <w:r>
              <w:rPr>
                <w:rFonts w:hint="eastAsia"/>
              </w:rPr>
              <w:t>system</w:t>
            </w:r>
            <w:r>
              <w:t xml:space="preserve"> shows user personal info.</w:t>
            </w:r>
          </w:p>
          <w:p w14:paraId="7DBA4284" w14:textId="77777777" w:rsidR="00285D6E" w:rsidRDefault="00285D6E" w:rsidP="00285D6E">
            <w:r>
              <w:t>4. The user select edits the password.</w:t>
            </w:r>
          </w:p>
          <w:p w14:paraId="6D96C500" w14:textId="77777777" w:rsidR="00285D6E" w:rsidRDefault="00285D6E" w:rsidP="00285D6E">
            <w:r>
              <w:t>5. The user select apply button to save change.</w:t>
            </w:r>
          </w:p>
          <w:p w14:paraId="4C10855D" w14:textId="77777777" w:rsidR="00285D6E" w:rsidRDefault="00285D6E" w:rsidP="00285D6E"/>
          <w:p w14:paraId="30D91E12" w14:textId="77777777" w:rsidR="00285D6E" w:rsidRDefault="00285D6E" w:rsidP="00285D6E">
            <w:r>
              <w:t>D. Delete Account</w:t>
            </w:r>
          </w:p>
          <w:p w14:paraId="146377DA" w14:textId="77777777" w:rsidR="00285D6E" w:rsidRPr="007B788A" w:rsidRDefault="00285D6E" w:rsidP="00285D6E">
            <w:r w:rsidRPr="007B788A">
              <w:t>1. The user select</w:t>
            </w:r>
            <w:r>
              <w:t>s</w:t>
            </w:r>
            <w:r w:rsidRPr="007B788A">
              <w:t xml:space="preserve"> setting feature.</w:t>
            </w:r>
          </w:p>
          <w:p w14:paraId="46F99B78" w14:textId="77777777" w:rsidR="00285D6E" w:rsidRPr="007B788A" w:rsidRDefault="00285D6E" w:rsidP="00285D6E">
            <w:r w:rsidRPr="007B788A">
              <w:t>2. The user select</w:t>
            </w:r>
            <w:r>
              <w:t>s</w:t>
            </w:r>
            <w:r w:rsidRPr="007B788A">
              <w:t xml:space="preserve"> my account </w:t>
            </w:r>
            <w:r>
              <w:t>tab</w:t>
            </w:r>
            <w:r w:rsidRPr="007B788A">
              <w:t>.</w:t>
            </w:r>
          </w:p>
          <w:p w14:paraId="70CE2A0D" w14:textId="77777777" w:rsidR="00285D6E" w:rsidRPr="007B788A" w:rsidRDefault="00285D6E" w:rsidP="00285D6E">
            <w:r w:rsidRPr="007B788A">
              <w:t>3. The system shows user personal info.</w:t>
            </w:r>
          </w:p>
          <w:p w14:paraId="30301E4C" w14:textId="77777777" w:rsidR="00285D6E" w:rsidRPr="007B788A" w:rsidRDefault="00285D6E" w:rsidP="00285D6E">
            <w:r w:rsidRPr="007B788A">
              <w:t xml:space="preserve">4. The user </w:t>
            </w:r>
            <w:r>
              <w:t>selects delete account.</w:t>
            </w:r>
          </w:p>
          <w:p w14:paraId="410720E7" w14:textId="77777777" w:rsidR="00285D6E" w:rsidRDefault="00285D6E" w:rsidP="00285D6E"/>
          <w:p w14:paraId="498608D9" w14:textId="77777777" w:rsidR="00285D6E" w:rsidRDefault="00285D6E" w:rsidP="00285D6E">
            <w:r>
              <w:t>E. Edit Notification</w:t>
            </w:r>
          </w:p>
          <w:p w14:paraId="360E38E3" w14:textId="77777777" w:rsidR="00285D6E" w:rsidRPr="0090177B" w:rsidRDefault="00285D6E" w:rsidP="00285D6E">
            <w:r w:rsidRPr="0090177B">
              <w:t>1. The user select</w:t>
            </w:r>
            <w:r>
              <w:t>s</w:t>
            </w:r>
            <w:r w:rsidRPr="0090177B">
              <w:t xml:space="preserve"> setting feature.</w:t>
            </w:r>
          </w:p>
          <w:p w14:paraId="5AA91DF3" w14:textId="77777777" w:rsidR="00285D6E" w:rsidRDefault="00285D6E" w:rsidP="00285D6E">
            <w:r w:rsidRPr="0090177B">
              <w:t>2. The user select</w:t>
            </w:r>
            <w:r>
              <w:t>s</w:t>
            </w:r>
            <w:r w:rsidRPr="0090177B">
              <w:t xml:space="preserve"> </w:t>
            </w:r>
            <w:r>
              <w:t>notification</w:t>
            </w:r>
            <w:r w:rsidRPr="0090177B">
              <w:t xml:space="preserve"> </w:t>
            </w:r>
            <w:r>
              <w:t>tab</w:t>
            </w:r>
            <w:r w:rsidRPr="0090177B">
              <w:t>.</w:t>
            </w:r>
          </w:p>
          <w:p w14:paraId="24EEEA0A" w14:textId="77777777" w:rsidR="00285D6E" w:rsidRDefault="00285D6E" w:rsidP="00285D6E">
            <w:r>
              <w:t>3. The user turns on/off the notification.</w:t>
            </w:r>
          </w:p>
          <w:p w14:paraId="7C9557A6" w14:textId="77777777" w:rsidR="00285D6E" w:rsidRDefault="00285D6E" w:rsidP="00285D6E"/>
          <w:p w14:paraId="0850693A" w14:textId="77777777" w:rsidR="00285D6E" w:rsidRDefault="00285D6E" w:rsidP="00285D6E">
            <w:r>
              <w:t>F. Edit Status</w:t>
            </w:r>
          </w:p>
          <w:p w14:paraId="0FE19B88" w14:textId="77777777" w:rsidR="00285D6E" w:rsidRDefault="00285D6E" w:rsidP="00285D6E">
            <w:r>
              <w:t>1. The user selects setting feature.</w:t>
            </w:r>
          </w:p>
          <w:p w14:paraId="5D18727E" w14:textId="77777777" w:rsidR="00285D6E" w:rsidRDefault="00285D6E" w:rsidP="00285D6E">
            <w:r>
              <w:t>2. The user selects status tab.</w:t>
            </w:r>
          </w:p>
          <w:p w14:paraId="0DED2D8F" w14:textId="77777777" w:rsidR="00285D6E" w:rsidRDefault="00285D6E" w:rsidP="00285D6E">
            <w:r>
              <w:t>3. The user selects the status shown to another user.</w:t>
            </w:r>
          </w:p>
          <w:p w14:paraId="5EF97BFF" w14:textId="44F849E8" w:rsidR="00285D6E" w:rsidRDefault="00285D6E" w:rsidP="00285D6E">
            <w:r>
              <w:t>4. The user selects</w:t>
            </w:r>
            <w:r w:rsidR="00A4426A">
              <w:t xml:space="preserve"> the</w:t>
            </w:r>
            <w:r>
              <w:t xml:space="preserve"> apply button to save the change.</w:t>
            </w:r>
          </w:p>
          <w:p w14:paraId="2416D68E" w14:textId="77777777" w:rsidR="00285D6E" w:rsidRDefault="00285D6E" w:rsidP="00285D6E"/>
        </w:tc>
      </w:tr>
      <w:tr w:rsidR="00285D6E" w14:paraId="4E4F861B" w14:textId="77777777" w:rsidTr="00285D6E">
        <w:tc>
          <w:tcPr>
            <w:tcW w:w="2405" w:type="dxa"/>
          </w:tcPr>
          <w:p w14:paraId="61CB5BFC" w14:textId="77777777" w:rsidR="00285D6E" w:rsidRDefault="00285D6E" w:rsidP="00285D6E">
            <w:r>
              <w:lastRenderedPageBreak/>
              <w:t>Alternative Flow</w:t>
            </w:r>
          </w:p>
        </w:tc>
        <w:tc>
          <w:tcPr>
            <w:tcW w:w="6611" w:type="dxa"/>
          </w:tcPr>
          <w:p w14:paraId="5194C76F" w14:textId="77777777" w:rsidR="00285D6E" w:rsidRDefault="00285D6E" w:rsidP="00285D6E">
            <w:r w:rsidRPr="00081708">
              <w:t>C. Edit Password</w:t>
            </w:r>
          </w:p>
          <w:p w14:paraId="53B3D4F3" w14:textId="28A1D12A" w:rsidR="00285D6E" w:rsidRDefault="00285D6E" w:rsidP="00285D6E">
            <w:r>
              <w:t xml:space="preserve">4.1 The system shows a message for </w:t>
            </w:r>
            <w:r w:rsidR="00A4426A">
              <w:t xml:space="preserve">the </w:t>
            </w:r>
            <w:r>
              <w:t xml:space="preserve">user to enter </w:t>
            </w:r>
            <w:r w:rsidR="00A4426A">
              <w:t xml:space="preserve">the </w:t>
            </w:r>
            <w:r>
              <w:t xml:space="preserve">current password. </w:t>
            </w:r>
          </w:p>
          <w:p w14:paraId="34FD5022" w14:textId="77777777" w:rsidR="00285D6E" w:rsidRPr="00AA784F" w:rsidRDefault="00285D6E" w:rsidP="00285D6E">
            <w:r w:rsidRPr="00AA784F">
              <w:t xml:space="preserve">4.1.1 If </w:t>
            </w:r>
            <w:r>
              <w:t>current</w:t>
            </w:r>
            <w:r w:rsidRPr="00AA784F">
              <w:t xml:space="preserve"> password matches, user can enter new </w:t>
            </w:r>
            <w:r w:rsidRPr="00AA784F">
              <w:lastRenderedPageBreak/>
              <w:t>password.</w:t>
            </w:r>
          </w:p>
          <w:p w14:paraId="74F80ABB" w14:textId="5BA74C43" w:rsidR="00285D6E" w:rsidRDefault="00285D6E" w:rsidP="00285D6E">
            <w:r w:rsidRPr="00AA784F">
              <w:t xml:space="preserve">4.1.2 If </w:t>
            </w:r>
            <w:r w:rsidR="00A4426A">
              <w:t xml:space="preserve">the </w:t>
            </w:r>
            <w:r>
              <w:t>current</w:t>
            </w:r>
            <w:r w:rsidRPr="00AA784F">
              <w:t xml:space="preserve"> password does not match, the system will show an error message.</w:t>
            </w:r>
          </w:p>
          <w:p w14:paraId="6AC094BA" w14:textId="77777777" w:rsidR="00285D6E" w:rsidRDefault="00285D6E" w:rsidP="00285D6E"/>
          <w:p w14:paraId="791699E1" w14:textId="77777777" w:rsidR="00285D6E" w:rsidRDefault="00285D6E" w:rsidP="00285D6E">
            <w:r w:rsidRPr="00081708">
              <w:t>D. Delete Account</w:t>
            </w:r>
          </w:p>
          <w:p w14:paraId="731A45AB" w14:textId="03054D09" w:rsidR="00285D6E" w:rsidRDefault="00285D6E" w:rsidP="00285D6E">
            <w:r>
              <w:t xml:space="preserve">4.1 The system will send a message for </w:t>
            </w:r>
            <w:r w:rsidR="00A4426A">
              <w:t xml:space="preserve">the </w:t>
            </w:r>
            <w:r>
              <w:t xml:space="preserve">user to enter </w:t>
            </w:r>
            <w:r w:rsidR="00A4426A">
              <w:t xml:space="preserve">the </w:t>
            </w:r>
            <w:r>
              <w:t>current password.</w:t>
            </w:r>
          </w:p>
          <w:p w14:paraId="51EFB7EB" w14:textId="77777777" w:rsidR="00285D6E" w:rsidRDefault="00285D6E" w:rsidP="00285D6E">
            <w:r>
              <w:t>4.1.1 If current password matches, the user can delete the account.</w:t>
            </w:r>
          </w:p>
          <w:p w14:paraId="746F8384" w14:textId="351A330B" w:rsidR="00285D6E" w:rsidRDefault="00285D6E" w:rsidP="00285D6E">
            <w:r>
              <w:t xml:space="preserve">4.1.2 If </w:t>
            </w:r>
            <w:r w:rsidR="00A4426A">
              <w:t xml:space="preserve">the </w:t>
            </w:r>
            <w:r>
              <w:t>old password does not match, the system will show an error message.</w:t>
            </w:r>
          </w:p>
          <w:p w14:paraId="7515544A" w14:textId="77777777" w:rsidR="00285D6E" w:rsidRDefault="00285D6E" w:rsidP="00285D6E"/>
        </w:tc>
      </w:tr>
    </w:tbl>
    <w:p w14:paraId="5BD890F3" w14:textId="77777777" w:rsidR="00285D6E" w:rsidRDefault="00285D6E" w:rsidP="00285D6E"/>
    <w:tbl>
      <w:tblPr>
        <w:tblStyle w:val="TableGrid"/>
        <w:tblW w:w="0" w:type="auto"/>
        <w:tblLook w:val="04A0" w:firstRow="1" w:lastRow="0" w:firstColumn="1" w:lastColumn="0" w:noHBand="0" w:noVBand="1"/>
      </w:tblPr>
      <w:tblGrid>
        <w:gridCol w:w="2306"/>
        <w:gridCol w:w="6133"/>
      </w:tblGrid>
      <w:tr w:rsidR="00285D6E" w14:paraId="57D8868B" w14:textId="77777777" w:rsidTr="00285D6E">
        <w:tc>
          <w:tcPr>
            <w:tcW w:w="2405" w:type="dxa"/>
          </w:tcPr>
          <w:p w14:paraId="1E3D9DA2" w14:textId="77777777" w:rsidR="00285D6E" w:rsidRDefault="00285D6E" w:rsidP="00285D6E">
            <w:r>
              <w:t>Use Case ID</w:t>
            </w:r>
          </w:p>
        </w:tc>
        <w:tc>
          <w:tcPr>
            <w:tcW w:w="6611" w:type="dxa"/>
          </w:tcPr>
          <w:p w14:paraId="3CD52425" w14:textId="77777777" w:rsidR="00285D6E" w:rsidRDefault="00285D6E" w:rsidP="00285D6E">
            <w:r>
              <w:t>5</w:t>
            </w:r>
          </w:p>
        </w:tc>
      </w:tr>
      <w:tr w:rsidR="00285D6E" w14:paraId="4A434DE5" w14:textId="77777777" w:rsidTr="00285D6E">
        <w:tc>
          <w:tcPr>
            <w:tcW w:w="2405" w:type="dxa"/>
          </w:tcPr>
          <w:p w14:paraId="28AE59F0" w14:textId="77777777" w:rsidR="00285D6E" w:rsidRDefault="00285D6E" w:rsidP="00285D6E">
            <w:r>
              <w:t>Use Case Name</w:t>
            </w:r>
          </w:p>
        </w:tc>
        <w:tc>
          <w:tcPr>
            <w:tcW w:w="6611" w:type="dxa"/>
          </w:tcPr>
          <w:p w14:paraId="43BD250D" w14:textId="77777777" w:rsidR="00285D6E" w:rsidRDefault="00285D6E" w:rsidP="00285D6E">
            <w:r>
              <w:t>Manage Meeting Schedule</w:t>
            </w:r>
          </w:p>
        </w:tc>
      </w:tr>
      <w:tr w:rsidR="00285D6E" w14:paraId="1E423B9E" w14:textId="77777777" w:rsidTr="00285D6E">
        <w:tc>
          <w:tcPr>
            <w:tcW w:w="2405" w:type="dxa"/>
          </w:tcPr>
          <w:p w14:paraId="131032CB" w14:textId="77777777" w:rsidR="00285D6E" w:rsidRDefault="00285D6E" w:rsidP="00285D6E">
            <w:r>
              <w:t>Actors</w:t>
            </w:r>
          </w:p>
        </w:tc>
        <w:tc>
          <w:tcPr>
            <w:tcW w:w="6611" w:type="dxa"/>
          </w:tcPr>
          <w:p w14:paraId="6F795F19" w14:textId="77777777" w:rsidR="00285D6E" w:rsidRDefault="00285D6E" w:rsidP="00285D6E">
            <w:r>
              <w:t>Host</w:t>
            </w:r>
          </w:p>
        </w:tc>
      </w:tr>
      <w:tr w:rsidR="00285D6E" w14:paraId="767180E8" w14:textId="77777777" w:rsidTr="00285D6E">
        <w:tc>
          <w:tcPr>
            <w:tcW w:w="2405" w:type="dxa"/>
          </w:tcPr>
          <w:p w14:paraId="6DF5E7D9" w14:textId="77777777" w:rsidR="00285D6E" w:rsidRDefault="00285D6E" w:rsidP="00285D6E">
            <w:r>
              <w:t>Description</w:t>
            </w:r>
          </w:p>
        </w:tc>
        <w:tc>
          <w:tcPr>
            <w:tcW w:w="6611" w:type="dxa"/>
          </w:tcPr>
          <w:p w14:paraId="0DCC6CAA" w14:textId="77777777" w:rsidR="00285D6E" w:rsidRDefault="00285D6E" w:rsidP="00285D6E">
            <w:r>
              <w:t xml:space="preserve">The host creates, edits and deletes a meeting schedule. </w:t>
            </w:r>
          </w:p>
        </w:tc>
      </w:tr>
      <w:tr w:rsidR="00285D6E" w14:paraId="5F47E9A9" w14:textId="77777777" w:rsidTr="00285D6E">
        <w:tc>
          <w:tcPr>
            <w:tcW w:w="2405" w:type="dxa"/>
          </w:tcPr>
          <w:p w14:paraId="7B6B4B99" w14:textId="77777777" w:rsidR="00285D6E" w:rsidRDefault="00285D6E" w:rsidP="00285D6E">
            <w:r>
              <w:t>Pre-condition</w:t>
            </w:r>
          </w:p>
        </w:tc>
        <w:tc>
          <w:tcPr>
            <w:tcW w:w="6611" w:type="dxa"/>
          </w:tcPr>
          <w:p w14:paraId="5E402E95" w14:textId="77777777" w:rsidR="00285D6E" w:rsidRDefault="00285D6E" w:rsidP="00285D6E">
            <w:r>
              <w:t>-</w:t>
            </w:r>
          </w:p>
        </w:tc>
      </w:tr>
      <w:tr w:rsidR="00285D6E" w14:paraId="5CBE3EDA" w14:textId="77777777" w:rsidTr="00285D6E">
        <w:tc>
          <w:tcPr>
            <w:tcW w:w="2405" w:type="dxa"/>
          </w:tcPr>
          <w:p w14:paraId="64DBE8EF" w14:textId="77777777" w:rsidR="00285D6E" w:rsidRDefault="00285D6E" w:rsidP="00285D6E">
            <w:r>
              <w:t>Post-condition</w:t>
            </w:r>
          </w:p>
        </w:tc>
        <w:tc>
          <w:tcPr>
            <w:tcW w:w="6611" w:type="dxa"/>
          </w:tcPr>
          <w:p w14:paraId="63841248" w14:textId="77777777" w:rsidR="00285D6E" w:rsidRDefault="00285D6E" w:rsidP="00285D6E">
            <w:r>
              <w:t>-</w:t>
            </w:r>
          </w:p>
        </w:tc>
      </w:tr>
      <w:tr w:rsidR="00285D6E" w14:paraId="1000B3A8" w14:textId="77777777" w:rsidTr="00285D6E">
        <w:tc>
          <w:tcPr>
            <w:tcW w:w="2405" w:type="dxa"/>
          </w:tcPr>
          <w:p w14:paraId="097E2437" w14:textId="77777777" w:rsidR="00285D6E" w:rsidRDefault="00285D6E" w:rsidP="00285D6E">
            <w:r>
              <w:t>Normal Flow</w:t>
            </w:r>
          </w:p>
        </w:tc>
        <w:tc>
          <w:tcPr>
            <w:tcW w:w="6611" w:type="dxa"/>
          </w:tcPr>
          <w:p w14:paraId="473FFE7D" w14:textId="77777777" w:rsidR="00285D6E" w:rsidRDefault="00285D6E" w:rsidP="00285D6E">
            <w:r>
              <w:t>A. Create Meeting Schedule</w:t>
            </w:r>
          </w:p>
          <w:p w14:paraId="7D12D733" w14:textId="77777777" w:rsidR="00285D6E" w:rsidRDefault="00285D6E" w:rsidP="00285D6E">
            <w:r>
              <w:t>1. The host clicks to create a meeting into the meeting schedule.</w:t>
            </w:r>
          </w:p>
          <w:p w14:paraId="56D6BEE8" w14:textId="77777777" w:rsidR="00285D6E" w:rsidRDefault="00285D6E" w:rsidP="00285D6E">
            <w:r>
              <w:t>2. The host enters details of a meeting.</w:t>
            </w:r>
          </w:p>
          <w:p w14:paraId="07669C08" w14:textId="77777777" w:rsidR="00285D6E" w:rsidRDefault="00285D6E" w:rsidP="00285D6E">
            <w:r>
              <w:t>3. The host clicks the add button.</w:t>
            </w:r>
          </w:p>
          <w:p w14:paraId="067C98E8" w14:textId="77777777" w:rsidR="00285D6E" w:rsidRDefault="00285D6E" w:rsidP="00285D6E">
            <w:r>
              <w:t>3. The system shows the meeting schedule.</w:t>
            </w:r>
          </w:p>
          <w:p w14:paraId="7502A005" w14:textId="77777777" w:rsidR="00285D6E" w:rsidRDefault="00285D6E" w:rsidP="00285D6E"/>
          <w:p w14:paraId="00C1D250" w14:textId="77777777" w:rsidR="00285D6E" w:rsidRDefault="00285D6E" w:rsidP="00285D6E">
            <w:r>
              <w:t>B. Edit Meeting Schedule</w:t>
            </w:r>
          </w:p>
          <w:p w14:paraId="26ADE928" w14:textId="77777777" w:rsidR="00285D6E" w:rsidRDefault="00285D6E" w:rsidP="00285D6E">
            <w:r>
              <w:t>1. The host selects view schedule feature.</w:t>
            </w:r>
          </w:p>
          <w:p w14:paraId="78D66FCE" w14:textId="77777777" w:rsidR="00285D6E" w:rsidRDefault="00285D6E" w:rsidP="00285D6E">
            <w:r>
              <w:t>2. The host selects to edit a meeting schedule.</w:t>
            </w:r>
          </w:p>
          <w:p w14:paraId="558C3A18" w14:textId="4C2A5E78" w:rsidR="00285D6E" w:rsidRDefault="00285D6E" w:rsidP="00285D6E">
            <w:r>
              <w:t>3. The host change</w:t>
            </w:r>
            <w:r w:rsidR="00EF7C17">
              <w:t>s</w:t>
            </w:r>
            <w:r>
              <w:t xml:space="preserve"> the details of the meeting schedule.</w:t>
            </w:r>
          </w:p>
          <w:p w14:paraId="7F9D7D83" w14:textId="107704BA" w:rsidR="00285D6E" w:rsidRDefault="00285D6E" w:rsidP="00285D6E">
            <w:r>
              <w:t>4. The host submit</w:t>
            </w:r>
            <w:r w:rsidR="00EF7C17">
              <w:t>s</w:t>
            </w:r>
            <w:r>
              <w:t xml:space="preserve"> the change.</w:t>
            </w:r>
          </w:p>
          <w:p w14:paraId="57E4FFC7" w14:textId="77777777" w:rsidR="00285D6E" w:rsidRDefault="00285D6E" w:rsidP="00285D6E">
            <w:r>
              <w:t>5. The system shows the meeting schedule.</w:t>
            </w:r>
          </w:p>
          <w:p w14:paraId="0735526F" w14:textId="77777777" w:rsidR="00285D6E" w:rsidRDefault="00285D6E" w:rsidP="00285D6E"/>
          <w:p w14:paraId="23A81756" w14:textId="77777777" w:rsidR="00285D6E" w:rsidRDefault="00285D6E" w:rsidP="00285D6E">
            <w:r>
              <w:lastRenderedPageBreak/>
              <w:t>C. Delete Meeting Schedule</w:t>
            </w:r>
          </w:p>
          <w:p w14:paraId="0293FBC3" w14:textId="77777777" w:rsidR="00285D6E" w:rsidRDefault="00285D6E" w:rsidP="00285D6E">
            <w:r>
              <w:t>1. The host selects view schedule feature.</w:t>
            </w:r>
          </w:p>
          <w:p w14:paraId="022E2031" w14:textId="77777777" w:rsidR="00285D6E" w:rsidRDefault="00285D6E" w:rsidP="00285D6E">
            <w:r>
              <w:t>2. The host selects to delete a meeting schedule.</w:t>
            </w:r>
          </w:p>
          <w:p w14:paraId="3E959BB2" w14:textId="77777777" w:rsidR="00285D6E" w:rsidRDefault="00285D6E" w:rsidP="00285D6E">
            <w:r>
              <w:t>3. The system shows the meeting schedule.</w:t>
            </w:r>
          </w:p>
          <w:p w14:paraId="0C82C65E" w14:textId="77777777" w:rsidR="00285D6E" w:rsidRDefault="00285D6E" w:rsidP="00285D6E"/>
        </w:tc>
      </w:tr>
      <w:tr w:rsidR="00285D6E" w14:paraId="35544B13" w14:textId="77777777" w:rsidTr="00285D6E">
        <w:tc>
          <w:tcPr>
            <w:tcW w:w="2405" w:type="dxa"/>
          </w:tcPr>
          <w:p w14:paraId="05F8EDA8" w14:textId="77777777" w:rsidR="00285D6E" w:rsidRDefault="00285D6E" w:rsidP="00285D6E">
            <w:r>
              <w:lastRenderedPageBreak/>
              <w:t>Alternative Flow</w:t>
            </w:r>
          </w:p>
        </w:tc>
        <w:tc>
          <w:tcPr>
            <w:tcW w:w="6611" w:type="dxa"/>
          </w:tcPr>
          <w:p w14:paraId="39C1ED4B" w14:textId="77777777" w:rsidR="00285D6E" w:rsidRDefault="00285D6E" w:rsidP="00285D6E">
            <w:r>
              <w:rPr>
                <w:rFonts w:hint="eastAsia"/>
              </w:rPr>
              <w:t>A</w:t>
            </w:r>
            <w:r>
              <w:t>. Create Meeting Schedule</w:t>
            </w:r>
          </w:p>
          <w:p w14:paraId="5FB936FA" w14:textId="77777777" w:rsidR="00285D6E" w:rsidRDefault="00285D6E" w:rsidP="00285D6E">
            <w:r>
              <w:t>3.1. The system validates the input of host entered.</w:t>
            </w:r>
          </w:p>
          <w:p w14:paraId="5F7F01C4" w14:textId="77777777" w:rsidR="00285D6E" w:rsidRDefault="00285D6E" w:rsidP="00285D6E">
            <w:r>
              <w:t>3.1.1 If the inputs are valid, create a meeting into the schedule successfully.</w:t>
            </w:r>
          </w:p>
          <w:p w14:paraId="26739A17" w14:textId="77777777" w:rsidR="00285D6E" w:rsidRDefault="00285D6E" w:rsidP="00285D6E">
            <w:r>
              <w:t>2.1.2 If the inputs are invalid, the system shows an error message.</w:t>
            </w:r>
          </w:p>
          <w:p w14:paraId="3BEB2EAF" w14:textId="77777777" w:rsidR="00285D6E" w:rsidRDefault="00285D6E" w:rsidP="00285D6E"/>
          <w:p w14:paraId="486AD09B" w14:textId="77777777" w:rsidR="00285D6E" w:rsidRDefault="00285D6E" w:rsidP="00285D6E">
            <w:r>
              <w:rPr>
                <w:rFonts w:hint="eastAsia"/>
              </w:rPr>
              <w:t>B</w:t>
            </w:r>
            <w:r>
              <w:t>. Edit Meeting Schedule</w:t>
            </w:r>
          </w:p>
          <w:p w14:paraId="44D1ACC4" w14:textId="77777777" w:rsidR="00285D6E" w:rsidRDefault="00285D6E" w:rsidP="00285D6E">
            <w:r>
              <w:t>4.1. The system validates the input of host entered.</w:t>
            </w:r>
          </w:p>
          <w:p w14:paraId="3ADDA89B" w14:textId="77777777" w:rsidR="00285D6E" w:rsidRDefault="00285D6E" w:rsidP="00285D6E">
            <w:r>
              <w:t>4.1.1 If the inputs are valid, save the change.</w:t>
            </w:r>
          </w:p>
          <w:p w14:paraId="649A0E22" w14:textId="77777777" w:rsidR="00285D6E" w:rsidRDefault="00285D6E" w:rsidP="00285D6E">
            <w:r>
              <w:t>4.1.2 If the inputs are invalid, shows an error message.</w:t>
            </w:r>
          </w:p>
          <w:p w14:paraId="051D27AA" w14:textId="77777777" w:rsidR="00285D6E" w:rsidRDefault="00285D6E" w:rsidP="00285D6E"/>
          <w:p w14:paraId="4A875B28" w14:textId="77777777" w:rsidR="00285D6E" w:rsidRDefault="00285D6E" w:rsidP="00285D6E">
            <w:r>
              <w:rPr>
                <w:rFonts w:hint="eastAsia"/>
              </w:rPr>
              <w:t>C</w:t>
            </w:r>
            <w:r>
              <w:t>. Delete Meeting Schedule</w:t>
            </w:r>
          </w:p>
          <w:p w14:paraId="45C0E26D" w14:textId="77777777" w:rsidR="00285D6E" w:rsidRDefault="00285D6E" w:rsidP="00285D6E">
            <w:r>
              <w:t>2.1. The system shows a message to confirm delete action.</w:t>
            </w:r>
          </w:p>
          <w:p w14:paraId="13BB41B9" w14:textId="77777777" w:rsidR="00285D6E" w:rsidRDefault="00285D6E" w:rsidP="00285D6E">
            <w:r>
              <w:t>2.1.1 If the host confirms the delete action, the meeting will be deleted.</w:t>
            </w:r>
          </w:p>
          <w:p w14:paraId="11D50CAF" w14:textId="77777777" w:rsidR="00285D6E" w:rsidRDefault="00285D6E" w:rsidP="00285D6E"/>
        </w:tc>
      </w:tr>
    </w:tbl>
    <w:p w14:paraId="7DD0E5E6" w14:textId="77777777" w:rsidR="00285D6E" w:rsidRDefault="00285D6E" w:rsidP="00285D6E"/>
    <w:tbl>
      <w:tblPr>
        <w:tblStyle w:val="TableGrid"/>
        <w:tblW w:w="0" w:type="auto"/>
        <w:tblLook w:val="04A0" w:firstRow="1" w:lastRow="0" w:firstColumn="1" w:lastColumn="0" w:noHBand="0" w:noVBand="1"/>
      </w:tblPr>
      <w:tblGrid>
        <w:gridCol w:w="2309"/>
        <w:gridCol w:w="6130"/>
      </w:tblGrid>
      <w:tr w:rsidR="00285D6E" w14:paraId="269EE447" w14:textId="77777777" w:rsidTr="00285D6E">
        <w:tc>
          <w:tcPr>
            <w:tcW w:w="2405" w:type="dxa"/>
          </w:tcPr>
          <w:p w14:paraId="5210AC21" w14:textId="77777777" w:rsidR="00285D6E" w:rsidRDefault="00285D6E" w:rsidP="00285D6E">
            <w:r>
              <w:t>Use Case ID</w:t>
            </w:r>
          </w:p>
        </w:tc>
        <w:tc>
          <w:tcPr>
            <w:tcW w:w="6611" w:type="dxa"/>
          </w:tcPr>
          <w:p w14:paraId="64A84654" w14:textId="77777777" w:rsidR="00285D6E" w:rsidRDefault="00285D6E" w:rsidP="00285D6E">
            <w:r>
              <w:t>6</w:t>
            </w:r>
          </w:p>
        </w:tc>
      </w:tr>
      <w:tr w:rsidR="00285D6E" w14:paraId="428C6B65" w14:textId="77777777" w:rsidTr="00285D6E">
        <w:tc>
          <w:tcPr>
            <w:tcW w:w="2405" w:type="dxa"/>
          </w:tcPr>
          <w:p w14:paraId="38A83084" w14:textId="77777777" w:rsidR="00285D6E" w:rsidRDefault="00285D6E" w:rsidP="00285D6E">
            <w:r>
              <w:t>Use Case Name</w:t>
            </w:r>
          </w:p>
        </w:tc>
        <w:tc>
          <w:tcPr>
            <w:tcW w:w="6611" w:type="dxa"/>
          </w:tcPr>
          <w:p w14:paraId="2759FEB0" w14:textId="77777777" w:rsidR="00285D6E" w:rsidRDefault="00285D6E" w:rsidP="00285D6E">
            <w:r w:rsidRPr="006B7D2F">
              <w:t>View Meeting Schedule</w:t>
            </w:r>
          </w:p>
        </w:tc>
      </w:tr>
      <w:tr w:rsidR="00285D6E" w14:paraId="0AAEFB57" w14:textId="77777777" w:rsidTr="00285D6E">
        <w:tc>
          <w:tcPr>
            <w:tcW w:w="2405" w:type="dxa"/>
          </w:tcPr>
          <w:p w14:paraId="2000EA25" w14:textId="77777777" w:rsidR="00285D6E" w:rsidRDefault="00285D6E" w:rsidP="00285D6E">
            <w:r>
              <w:t>Actors</w:t>
            </w:r>
          </w:p>
        </w:tc>
        <w:tc>
          <w:tcPr>
            <w:tcW w:w="6611" w:type="dxa"/>
          </w:tcPr>
          <w:p w14:paraId="5E2348DC" w14:textId="77777777" w:rsidR="00285D6E" w:rsidRDefault="00285D6E" w:rsidP="00285D6E">
            <w:r>
              <w:t>Host, Participant</w:t>
            </w:r>
          </w:p>
        </w:tc>
      </w:tr>
      <w:tr w:rsidR="00285D6E" w14:paraId="03B408D2" w14:textId="77777777" w:rsidTr="00285D6E">
        <w:tc>
          <w:tcPr>
            <w:tcW w:w="2405" w:type="dxa"/>
          </w:tcPr>
          <w:p w14:paraId="75ECDCCB" w14:textId="77777777" w:rsidR="00285D6E" w:rsidRDefault="00285D6E" w:rsidP="00285D6E">
            <w:r>
              <w:t>Description</w:t>
            </w:r>
          </w:p>
        </w:tc>
        <w:tc>
          <w:tcPr>
            <w:tcW w:w="6611" w:type="dxa"/>
          </w:tcPr>
          <w:p w14:paraId="1ADF4DB0" w14:textId="77777777" w:rsidR="00285D6E" w:rsidRDefault="00285D6E" w:rsidP="00285D6E">
            <w:r w:rsidRPr="006D404C">
              <w:t xml:space="preserve">The user </w:t>
            </w:r>
            <w:r>
              <w:t xml:space="preserve">views the meeting </w:t>
            </w:r>
            <w:r>
              <w:rPr>
                <w:rFonts w:hint="eastAsia"/>
              </w:rPr>
              <w:t>schedule</w:t>
            </w:r>
            <w:r>
              <w:t>.</w:t>
            </w:r>
          </w:p>
        </w:tc>
      </w:tr>
      <w:tr w:rsidR="00285D6E" w14:paraId="27733FF1" w14:textId="77777777" w:rsidTr="00285D6E">
        <w:tc>
          <w:tcPr>
            <w:tcW w:w="2405" w:type="dxa"/>
          </w:tcPr>
          <w:p w14:paraId="2CC31664" w14:textId="77777777" w:rsidR="00285D6E" w:rsidRDefault="00285D6E" w:rsidP="00285D6E">
            <w:r>
              <w:t>Pre-condition</w:t>
            </w:r>
          </w:p>
        </w:tc>
        <w:tc>
          <w:tcPr>
            <w:tcW w:w="6611" w:type="dxa"/>
          </w:tcPr>
          <w:p w14:paraId="533EB359" w14:textId="77777777" w:rsidR="00285D6E" w:rsidRDefault="00285D6E" w:rsidP="00285D6E">
            <w:r>
              <w:t>The host created the meeting schedule.</w:t>
            </w:r>
          </w:p>
        </w:tc>
      </w:tr>
      <w:tr w:rsidR="00285D6E" w14:paraId="29AC572F" w14:textId="77777777" w:rsidTr="00285D6E">
        <w:tc>
          <w:tcPr>
            <w:tcW w:w="2405" w:type="dxa"/>
          </w:tcPr>
          <w:p w14:paraId="0B68B587" w14:textId="77777777" w:rsidR="00285D6E" w:rsidRDefault="00285D6E" w:rsidP="00285D6E">
            <w:r>
              <w:t>Post-condition</w:t>
            </w:r>
          </w:p>
        </w:tc>
        <w:tc>
          <w:tcPr>
            <w:tcW w:w="6611" w:type="dxa"/>
          </w:tcPr>
          <w:p w14:paraId="4B08BFA1" w14:textId="77777777" w:rsidR="00285D6E" w:rsidRDefault="00285D6E" w:rsidP="00285D6E">
            <w:r>
              <w:t>-</w:t>
            </w:r>
          </w:p>
        </w:tc>
      </w:tr>
      <w:tr w:rsidR="00285D6E" w14:paraId="497AD8C8" w14:textId="77777777" w:rsidTr="00285D6E">
        <w:tc>
          <w:tcPr>
            <w:tcW w:w="2405" w:type="dxa"/>
          </w:tcPr>
          <w:p w14:paraId="53997BCB" w14:textId="77777777" w:rsidR="00285D6E" w:rsidRDefault="00285D6E" w:rsidP="00285D6E">
            <w:r>
              <w:t>Normal Flow</w:t>
            </w:r>
          </w:p>
        </w:tc>
        <w:tc>
          <w:tcPr>
            <w:tcW w:w="6611" w:type="dxa"/>
          </w:tcPr>
          <w:p w14:paraId="422EECCB" w14:textId="77777777" w:rsidR="00285D6E" w:rsidRPr="006B7D2F" w:rsidRDefault="00285D6E" w:rsidP="00285D6E">
            <w:r w:rsidRPr="006B7D2F">
              <w:t>1. The user selects view meeting schedule feature.</w:t>
            </w:r>
          </w:p>
          <w:p w14:paraId="1D3EFD9E" w14:textId="77777777" w:rsidR="00285D6E" w:rsidRPr="006B7D2F" w:rsidRDefault="00285D6E" w:rsidP="00285D6E">
            <w:r w:rsidRPr="006B7D2F">
              <w:t>2. The system shows the meeting schedule.</w:t>
            </w:r>
          </w:p>
          <w:p w14:paraId="14945005" w14:textId="77777777" w:rsidR="00285D6E" w:rsidRDefault="00285D6E" w:rsidP="00285D6E">
            <w:r w:rsidRPr="006B7D2F">
              <w:t>3. The user clicks to see the details of a scheduled meeting.</w:t>
            </w:r>
          </w:p>
          <w:p w14:paraId="18CE9D72" w14:textId="77777777" w:rsidR="00285D6E" w:rsidRDefault="00285D6E" w:rsidP="00285D6E"/>
        </w:tc>
      </w:tr>
      <w:tr w:rsidR="00285D6E" w14:paraId="27EBC07A" w14:textId="77777777" w:rsidTr="00285D6E">
        <w:tc>
          <w:tcPr>
            <w:tcW w:w="2405" w:type="dxa"/>
          </w:tcPr>
          <w:p w14:paraId="08DB5D9B" w14:textId="77777777" w:rsidR="00285D6E" w:rsidRDefault="00285D6E" w:rsidP="00285D6E">
            <w:r>
              <w:lastRenderedPageBreak/>
              <w:t>Alternative Flow</w:t>
            </w:r>
          </w:p>
        </w:tc>
        <w:tc>
          <w:tcPr>
            <w:tcW w:w="6611" w:type="dxa"/>
          </w:tcPr>
          <w:p w14:paraId="62A2BAD4" w14:textId="77777777" w:rsidR="00285D6E" w:rsidRDefault="00285D6E" w:rsidP="00285D6E">
            <w:r>
              <w:t>1.1 If the meeting schedule is empty</w:t>
            </w:r>
          </w:p>
          <w:p w14:paraId="17E647B6" w14:textId="77777777" w:rsidR="00285D6E" w:rsidRDefault="00285D6E" w:rsidP="00285D6E">
            <w:r>
              <w:t>1.1.1 The system will show that the meeting schedule is empty.</w:t>
            </w:r>
          </w:p>
          <w:p w14:paraId="7859CBC8" w14:textId="77777777" w:rsidR="00285D6E" w:rsidRDefault="00285D6E" w:rsidP="00285D6E"/>
        </w:tc>
      </w:tr>
    </w:tbl>
    <w:p w14:paraId="1A43D5E0" w14:textId="77777777" w:rsidR="00285D6E" w:rsidRDefault="00285D6E" w:rsidP="00285D6E"/>
    <w:tbl>
      <w:tblPr>
        <w:tblStyle w:val="TableGrid"/>
        <w:tblW w:w="0" w:type="auto"/>
        <w:tblLook w:val="04A0" w:firstRow="1" w:lastRow="0" w:firstColumn="1" w:lastColumn="0" w:noHBand="0" w:noVBand="1"/>
      </w:tblPr>
      <w:tblGrid>
        <w:gridCol w:w="2306"/>
        <w:gridCol w:w="6133"/>
      </w:tblGrid>
      <w:tr w:rsidR="00285D6E" w14:paraId="19184D26" w14:textId="77777777" w:rsidTr="00285D6E">
        <w:tc>
          <w:tcPr>
            <w:tcW w:w="2405" w:type="dxa"/>
          </w:tcPr>
          <w:p w14:paraId="3770A5C7" w14:textId="77777777" w:rsidR="00285D6E" w:rsidRDefault="00285D6E" w:rsidP="00285D6E">
            <w:r>
              <w:t>Use Case ID</w:t>
            </w:r>
          </w:p>
        </w:tc>
        <w:tc>
          <w:tcPr>
            <w:tcW w:w="6611" w:type="dxa"/>
          </w:tcPr>
          <w:p w14:paraId="77948DFE" w14:textId="77777777" w:rsidR="00285D6E" w:rsidRDefault="00285D6E" w:rsidP="00285D6E">
            <w:r>
              <w:t>7</w:t>
            </w:r>
          </w:p>
        </w:tc>
      </w:tr>
      <w:tr w:rsidR="00285D6E" w14:paraId="363754EB" w14:textId="77777777" w:rsidTr="00285D6E">
        <w:tc>
          <w:tcPr>
            <w:tcW w:w="2405" w:type="dxa"/>
          </w:tcPr>
          <w:p w14:paraId="545478A7" w14:textId="77777777" w:rsidR="00285D6E" w:rsidRDefault="00285D6E" w:rsidP="00285D6E">
            <w:r>
              <w:t>Use Case Name</w:t>
            </w:r>
          </w:p>
        </w:tc>
        <w:tc>
          <w:tcPr>
            <w:tcW w:w="6611" w:type="dxa"/>
          </w:tcPr>
          <w:p w14:paraId="47A5944E" w14:textId="77777777" w:rsidR="00285D6E" w:rsidRDefault="00285D6E" w:rsidP="00285D6E">
            <w:r>
              <w:t>Manage Agenda</w:t>
            </w:r>
          </w:p>
        </w:tc>
      </w:tr>
      <w:tr w:rsidR="00285D6E" w14:paraId="4E401CBA" w14:textId="77777777" w:rsidTr="00285D6E">
        <w:tc>
          <w:tcPr>
            <w:tcW w:w="2405" w:type="dxa"/>
          </w:tcPr>
          <w:p w14:paraId="03C19A62" w14:textId="77777777" w:rsidR="00285D6E" w:rsidRDefault="00285D6E" w:rsidP="00285D6E">
            <w:r>
              <w:t>Actors</w:t>
            </w:r>
          </w:p>
        </w:tc>
        <w:tc>
          <w:tcPr>
            <w:tcW w:w="6611" w:type="dxa"/>
          </w:tcPr>
          <w:p w14:paraId="354C615E" w14:textId="77777777" w:rsidR="00285D6E" w:rsidRDefault="00285D6E" w:rsidP="00285D6E">
            <w:r>
              <w:t>Host</w:t>
            </w:r>
          </w:p>
        </w:tc>
      </w:tr>
      <w:tr w:rsidR="00285D6E" w14:paraId="256AC88B" w14:textId="77777777" w:rsidTr="00285D6E">
        <w:tc>
          <w:tcPr>
            <w:tcW w:w="2405" w:type="dxa"/>
          </w:tcPr>
          <w:p w14:paraId="0C9AF3A6" w14:textId="77777777" w:rsidR="00285D6E" w:rsidRDefault="00285D6E" w:rsidP="00285D6E">
            <w:r>
              <w:t>Description</w:t>
            </w:r>
          </w:p>
        </w:tc>
        <w:tc>
          <w:tcPr>
            <w:tcW w:w="6611" w:type="dxa"/>
          </w:tcPr>
          <w:p w14:paraId="2F81E63F" w14:textId="77777777" w:rsidR="00285D6E" w:rsidRDefault="00285D6E" w:rsidP="00285D6E">
            <w:r>
              <w:t>The host creates, edits and deletes a meeting agenda.</w:t>
            </w:r>
          </w:p>
        </w:tc>
      </w:tr>
      <w:tr w:rsidR="00285D6E" w14:paraId="1B7F1B70" w14:textId="77777777" w:rsidTr="00285D6E">
        <w:tc>
          <w:tcPr>
            <w:tcW w:w="2405" w:type="dxa"/>
          </w:tcPr>
          <w:p w14:paraId="0C9C452E" w14:textId="77777777" w:rsidR="00285D6E" w:rsidRDefault="00285D6E" w:rsidP="00285D6E">
            <w:r>
              <w:t>Pre-condition</w:t>
            </w:r>
          </w:p>
        </w:tc>
        <w:tc>
          <w:tcPr>
            <w:tcW w:w="6611" w:type="dxa"/>
          </w:tcPr>
          <w:p w14:paraId="6216B087" w14:textId="77777777" w:rsidR="00285D6E" w:rsidRDefault="00285D6E" w:rsidP="00285D6E">
            <w:r>
              <w:t>The host creates a meeting schedule.</w:t>
            </w:r>
          </w:p>
        </w:tc>
      </w:tr>
      <w:tr w:rsidR="00285D6E" w14:paraId="1A793133" w14:textId="77777777" w:rsidTr="00285D6E">
        <w:tc>
          <w:tcPr>
            <w:tcW w:w="2405" w:type="dxa"/>
          </w:tcPr>
          <w:p w14:paraId="764C5CD8" w14:textId="77777777" w:rsidR="00285D6E" w:rsidRDefault="00285D6E" w:rsidP="00285D6E">
            <w:r>
              <w:t>Post-condition</w:t>
            </w:r>
          </w:p>
        </w:tc>
        <w:tc>
          <w:tcPr>
            <w:tcW w:w="6611" w:type="dxa"/>
          </w:tcPr>
          <w:p w14:paraId="6A92BD68" w14:textId="77777777" w:rsidR="00285D6E" w:rsidRDefault="00285D6E" w:rsidP="00285D6E">
            <w:r>
              <w:t>-</w:t>
            </w:r>
          </w:p>
        </w:tc>
      </w:tr>
      <w:tr w:rsidR="00285D6E" w14:paraId="490176D0" w14:textId="77777777" w:rsidTr="00285D6E">
        <w:tc>
          <w:tcPr>
            <w:tcW w:w="2405" w:type="dxa"/>
          </w:tcPr>
          <w:p w14:paraId="36613304" w14:textId="77777777" w:rsidR="00285D6E" w:rsidRDefault="00285D6E" w:rsidP="00285D6E">
            <w:r>
              <w:t>Normal Flow</w:t>
            </w:r>
          </w:p>
        </w:tc>
        <w:tc>
          <w:tcPr>
            <w:tcW w:w="6611" w:type="dxa"/>
          </w:tcPr>
          <w:p w14:paraId="49EEF0DA" w14:textId="77777777" w:rsidR="00285D6E" w:rsidRPr="00F96F20" w:rsidRDefault="00285D6E" w:rsidP="00285D6E">
            <w:r>
              <w:t>A</w:t>
            </w:r>
            <w:r w:rsidRPr="00F96F20">
              <w:t xml:space="preserve">. Create Meeting </w:t>
            </w:r>
            <w:r>
              <w:t>Agenda</w:t>
            </w:r>
          </w:p>
          <w:p w14:paraId="6E9AB136" w14:textId="77777777" w:rsidR="00285D6E" w:rsidRPr="00F96F20" w:rsidRDefault="00285D6E" w:rsidP="00285D6E">
            <w:r w:rsidRPr="00F96F20">
              <w:t xml:space="preserve">1. The </w:t>
            </w:r>
            <w:r>
              <w:t>host</w:t>
            </w:r>
            <w:r w:rsidRPr="00F96F20">
              <w:t xml:space="preserve"> clicks to create a meeting </w:t>
            </w:r>
            <w:r>
              <w:t>agenda</w:t>
            </w:r>
            <w:r w:rsidRPr="00F96F20">
              <w:t>.</w:t>
            </w:r>
          </w:p>
          <w:p w14:paraId="3F8D528A" w14:textId="77777777" w:rsidR="00285D6E" w:rsidRPr="00F96F20" w:rsidRDefault="00285D6E" w:rsidP="00285D6E">
            <w:r w:rsidRPr="00F96F20">
              <w:t xml:space="preserve">2. The </w:t>
            </w:r>
            <w:r>
              <w:t>host</w:t>
            </w:r>
            <w:r w:rsidRPr="00F96F20">
              <w:t xml:space="preserve"> enters details of a meeting</w:t>
            </w:r>
            <w:r>
              <w:t xml:space="preserve"> and the agenda</w:t>
            </w:r>
            <w:r w:rsidRPr="00F96F20">
              <w:t>.</w:t>
            </w:r>
          </w:p>
          <w:p w14:paraId="2BA43D98" w14:textId="77777777" w:rsidR="00285D6E" w:rsidRPr="00F96F20" w:rsidRDefault="00285D6E" w:rsidP="00285D6E">
            <w:r w:rsidRPr="00F96F20">
              <w:t xml:space="preserve">3. The </w:t>
            </w:r>
            <w:r>
              <w:t>host</w:t>
            </w:r>
            <w:r w:rsidRPr="00F96F20">
              <w:t xml:space="preserve"> clicks the add button.</w:t>
            </w:r>
          </w:p>
          <w:p w14:paraId="56DBB24E" w14:textId="77777777" w:rsidR="00285D6E" w:rsidRPr="00F96F20" w:rsidRDefault="00285D6E" w:rsidP="00285D6E">
            <w:r w:rsidRPr="00F96F20">
              <w:t xml:space="preserve">3. The system shows the meeting </w:t>
            </w:r>
            <w:r>
              <w:t>agenda</w:t>
            </w:r>
            <w:r w:rsidRPr="00F96F20">
              <w:t>.</w:t>
            </w:r>
          </w:p>
          <w:p w14:paraId="45543C1E" w14:textId="77777777" w:rsidR="00285D6E" w:rsidRPr="00F96F20" w:rsidRDefault="00285D6E" w:rsidP="00285D6E"/>
          <w:p w14:paraId="4B932650" w14:textId="77777777" w:rsidR="00285D6E" w:rsidRPr="00F96F20" w:rsidRDefault="00285D6E" w:rsidP="00285D6E">
            <w:r>
              <w:t>B</w:t>
            </w:r>
            <w:r w:rsidRPr="00F96F20">
              <w:t xml:space="preserve">. Edit Meeting </w:t>
            </w:r>
            <w:r>
              <w:t>Agenda</w:t>
            </w:r>
          </w:p>
          <w:p w14:paraId="6731959D" w14:textId="77777777" w:rsidR="00285D6E" w:rsidRPr="00F96F20" w:rsidRDefault="00285D6E" w:rsidP="00285D6E">
            <w:r w:rsidRPr="00F96F20">
              <w:t xml:space="preserve">1. The </w:t>
            </w:r>
            <w:r>
              <w:t>host</w:t>
            </w:r>
            <w:r w:rsidRPr="00F96F20">
              <w:t xml:space="preserve"> selects view </w:t>
            </w:r>
            <w:r>
              <w:t>agenda</w:t>
            </w:r>
            <w:r w:rsidRPr="00F96F20">
              <w:t xml:space="preserve"> feature.</w:t>
            </w:r>
          </w:p>
          <w:p w14:paraId="74459DF8" w14:textId="77777777" w:rsidR="00285D6E" w:rsidRPr="00F96F20" w:rsidRDefault="00285D6E" w:rsidP="00285D6E">
            <w:r w:rsidRPr="00F96F20">
              <w:t xml:space="preserve">2. The </w:t>
            </w:r>
            <w:r>
              <w:t>host</w:t>
            </w:r>
            <w:r w:rsidRPr="00F96F20">
              <w:t xml:space="preserve"> selects to edit a meeting </w:t>
            </w:r>
            <w:r>
              <w:t>agenda</w:t>
            </w:r>
            <w:r w:rsidRPr="00F96F20">
              <w:t>.</w:t>
            </w:r>
          </w:p>
          <w:p w14:paraId="2DCA2F8D" w14:textId="37173D88" w:rsidR="00285D6E" w:rsidRPr="00F96F20" w:rsidRDefault="00285D6E" w:rsidP="00285D6E">
            <w:r w:rsidRPr="00F96F20">
              <w:t xml:space="preserve">3. The </w:t>
            </w:r>
            <w:r>
              <w:t>host</w:t>
            </w:r>
            <w:r w:rsidRPr="00F96F20">
              <w:t xml:space="preserve"> change</w:t>
            </w:r>
            <w:r w:rsidR="00EF7C17">
              <w:t>s</w:t>
            </w:r>
            <w:r w:rsidRPr="00F96F20">
              <w:t xml:space="preserve"> the details of the meeting </w:t>
            </w:r>
            <w:r>
              <w:t>agenda</w:t>
            </w:r>
            <w:r w:rsidRPr="00F96F20">
              <w:t>.</w:t>
            </w:r>
          </w:p>
          <w:p w14:paraId="408F02D3" w14:textId="4E1FDABC" w:rsidR="00285D6E" w:rsidRPr="00F96F20" w:rsidRDefault="00285D6E" w:rsidP="00285D6E">
            <w:r w:rsidRPr="00F96F20">
              <w:t xml:space="preserve">4. The </w:t>
            </w:r>
            <w:r>
              <w:t>host</w:t>
            </w:r>
            <w:r w:rsidRPr="00F96F20">
              <w:t xml:space="preserve"> submit</w:t>
            </w:r>
            <w:r w:rsidR="00EF7C17">
              <w:t>s</w:t>
            </w:r>
            <w:r w:rsidRPr="00F96F20">
              <w:t xml:space="preserve"> the change.</w:t>
            </w:r>
          </w:p>
          <w:p w14:paraId="496C20E2" w14:textId="77777777" w:rsidR="00285D6E" w:rsidRPr="00F96F20" w:rsidRDefault="00285D6E" w:rsidP="00285D6E">
            <w:r w:rsidRPr="00F96F20">
              <w:t xml:space="preserve">5. The system shows the meeting </w:t>
            </w:r>
            <w:r>
              <w:t>agenda</w:t>
            </w:r>
            <w:r w:rsidRPr="00F96F20">
              <w:t>.</w:t>
            </w:r>
          </w:p>
          <w:p w14:paraId="54365BD6" w14:textId="77777777" w:rsidR="00285D6E" w:rsidRPr="00F96F20" w:rsidRDefault="00285D6E" w:rsidP="00285D6E"/>
          <w:p w14:paraId="446E037F" w14:textId="77777777" w:rsidR="00285D6E" w:rsidRPr="00F96F20" w:rsidRDefault="00285D6E" w:rsidP="00285D6E">
            <w:r>
              <w:t>C</w:t>
            </w:r>
            <w:r w:rsidRPr="00F96F20">
              <w:t xml:space="preserve">. Delete Meeting </w:t>
            </w:r>
            <w:r>
              <w:t>Agenda</w:t>
            </w:r>
          </w:p>
          <w:p w14:paraId="4B890869" w14:textId="77777777" w:rsidR="00285D6E" w:rsidRPr="00F96F20" w:rsidRDefault="00285D6E" w:rsidP="00285D6E">
            <w:r w:rsidRPr="00F96F20">
              <w:t xml:space="preserve">1. The </w:t>
            </w:r>
            <w:r>
              <w:t>host</w:t>
            </w:r>
            <w:r w:rsidRPr="00F96F20">
              <w:t xml:space="preserve"> selects view </w:t>
            </w:r>
            <w:r>
              <w:t>agenda</w:t>
            </w:r>
            <w:r w:rsidRPr="00F96F20">
              <w:t xml:space="preserve"> feature.</w:t>
            </w:r>
          </w:p>
          <w:p w14:paraId="631485D9" w14:textId="77777777" w:rsidR="00285D6E" w:rsidRPr="00F96F20" w:rsidRDefault="00285D6E" w:rsidP="00285D6E">
            <w:r w:rsidRPr="00F96F20">
              <w:t xml:space="preserve">2. The </w:t>
            </w:r>
            <w:r>
              <w:t>host</w:t>
            </w:r>
            <w:r w:rsidRPr="00F96F20">
              <w:t xml:space="preserve"> selects to delete a meeting </w:t>
            </w:r>
            <w:r>
              <w:t>agenda</w:t>
            </w:r>
            <w:r w:rsidRPr="00F96F20">
              <w:t>.</w:t>
            </w:r>
          </w:p>
          <w:p w14:paraId="255FD0A4" w14:textId="77777777" w:rsidR="00285D6E" w:rsidRDefault="00285D6E" w:rsidP="00285D6E">
            <w:r w:rsidRPr="00F96F20">
              <w:t xml:space="preserve">3. The system shows the meeting </w:t>
            </w:r>
            <w:r>
              <w:t>agenda</w:t>
            </w:r>
            <w:r w:rsidRPr="00F96F20">
              <w:t>.</w:t>
            </w:r>
          </w:p>
          <w:p w14:paraId="67D3F240" w14:textId="77777777" w:rsidR="00285D6E" w:rsidRDefault="00285D6E" w:rsidP="00285D6E"/>
        </w:tc>
      </w:tr>
      <w:tr w:rsidR="00285D6E" w14:paraId="2308649E" w14:textId="77777777" w:rsidTr="00285D6E">
        <w:trPr>
          <w:trHeight w:val="2258"/>
        </w:trPr>
        <w:tc>
          <w:tcPr>
            <w:tcW w:w="2405" w:type="dxa"/>
          </w:tcPr>
          <w:p w14:paraId="5837E32D" w14:textId="77777777" w:rsidR="00285D6E" w:rsidRDefault="00285D6E" w:rsidP="00285D6E">
            <w:r>
              <w:lastRenderedPageBreak/>
              <w:t>Alternative Flow</w:t>
            </w:r>
          </w:p>
        </w:tc>
        <w:tc>
          <w:tcPr>
            <w:tcW w:w="6611" w:type="dxa"/>
          </w:tcPr>
          <w:p w14:paraId="7313187A" w14:textId="77777777" w:rsidR="00285D6E" w:rsidRPr="00C10D0A" w:rsidRDefault="00285D6E" w:rsidP="00285D6E">
            <w:r>
              <w:t>A</w:t>
            </w:r>
            <w:r w:rsidRPr="00C10D0A">
              <w:t xml:space="preserve">. Create Meeting </w:t>
            </w:r>
            <w:r>
              <w:t>Agenda</w:t>
            </w:r>
          </w:p>
          <w:p w14:paraId="3E9EE613" w14:textId="77777777" w:rsidR="00285D6E" w:rsidRPr="00C10D0A" w:rsidRDefault="00285D6E" w:rsidP="00285D6E">
            <w:r w:rsidRPr="00C10D0A">
              <w:t xml:space="preserve">3.1. The system validates the input of </w:t>
            </w:r>
            <w:r>
              <w:t>host</w:t>
            </w:r>
            <w:r w:rsidRPr="00C10D0A">
              <w:t xml:space="preserve"> entered.</w:t>
            </w:r>
          </w:p>
          <w:p w14:paraId="70ED3427" w14:textId="77777777" w:rsidR="00285D6E" w:rsidRPr="00C10D0A" w:rsidRDefault="00285D6E" w:rsidP="00285D6E">
            <w:r w:rsidRPr="00C10D0A">
              <w:t xml:space="preserve">3.1.1 If the inputs are valid, create a </w:t>
            </w:r>
            <w:r>
              <w:t>meeting agenda</w:t>
            </w:r>
            <w:r w:rsidRPr="00C10D0A">
              <w:t xml:space="preserve"> successfully.</w:t>
            </w:r>
          </w:p>
          <w:p w14:paraId="56F6A06C" w14:textId="77777777" w:rsidR="00285D6E" w:rsidRPr="00C10D0A" w:rsidRDefault="00285D6E" w:rsidP="00285D6E">
            <w:r w:rsidRPr="00C10D0A">
              <w:t>2.1.2 If the inputs are invalid, the system shows an error message.</w:t>
            </w:r>
          </w:p>
          <w:p w14:paraId="4E752A92" w14:textId="77777777" w:rsidR="00285D6E" w:rsidRPr="00C10D0A" w:rsidRDefault="00285D6E" w:rsidP="00285D6E"/>
          <w:p w14:paraId="7FEF0CFC" w14:textId="77777777" w:rsidR="00285D6E" w:rsidRPr="00C10D0A" w:rsidRDefault="00285D6E" w:rsidP="00285D6E">
            <w:r>
              <w:t>B</w:t>
            </w:r>
            <w:r w:rsidRPr="00C10D0A">
              <w:t xml:space="preserve">. Edit Meeting </w:t>
            </w:r>
            <w:r>
              <w:t>Agenda</w:t>
            </w:r>
          </w:p>
          <w:p w14:paraId="10D2199C" w14:textId="77777777" w:rsidR="00285D6E" w:rsidRPr="00C10D0A" w:rsidRDefault="00285D6E" w:rsidP="00285D6E">
            <w:r w:rsidRPr="00C10D0A">
              <w:t xml:space="preserve">4.1. The system validates the input of </w:t>
            </w:r>
            <w:r>
              <w:t>host</w:t>
            </w:r>
            <w:r w:rsidRPr="00C10D0A">
              <w:t xml:space="preserve"> entered.</w:t>
            </w:r>
          </w:p>
          <w:p w14:paraId="672D2519" w14:textId="77777777" w:rsidR="00285D6E" w:rsidRPr="00C10D0A" w:rsidRDefault="00285D6E" w:rsidP="00285D6E">
            <w:r w:rsidRPr="00C10D0A">
              <w:t xml:space="preserve">4.1.1 If the inputs are valid, </w:t>
            </w:r>
            <w:r>
              <w:t>save the change</w:t>
            </w:r>
            <w:r w:rsidRPr="00C10D0A">
              <w:t>.</w:t>
            </w:r>
          </w:p>
          <w:p w14:paraId="49F52F76" w14:textId="77777777" w:rsidR="00285D6E" w:rsidRPr="00C10D0A" w:rsidRDefault="00285D6E" w:rsidP="00285D6E">
            <w:r w:rsidRPr="00C10D0A">
              <w:t>4.1.2 If the inputs are invalid, shows an error message.</w:t>
            </w:r>
          </w:p>
          <w:p w14:paraId="5E2A939D" w14:textId="77777777" w:rsidR="00285D6E" w:rsidRPr="00C10D0A" w:rsidRDefault="00285D6E" w:rsidP="00285D6E"/>
          <w:p w14:paraId="226DCE65" w14:textId="77777777" w:rsidR="00285D6E" w:rsidRPr="00C10D0A" w:rsidRDefault="00285D6E" w:rsidP="00285D6E">
            <w:r>
              <w:t>C</w:t>
            </w:r>
            <w:r w:rsidRPr="00C10D0A">
              <w:t xml:space="preserve">. Delete Meeting </w:t>
            </w:r>
            <w:r>
              <w:t>Agenda</w:t>
            </w:r>
          </w:p>
          <w:p w14:paraId="6993C2CB" w14:textId="77777777" w:rsidR="00285D6E" w:rsidRPr="00C10D0A" w:rsidRDefault="00285D6E" w:rsidP="00285D6E">
            <w:r w:rsidRPr="00C10D0A">
              <w:t>2.1. The system shows a message to confirm delete action.</w:t>
            </w:r>
          </w:p>
          <w:p w14:paraId="64A4D83C" w14:textId="77777777" w:rsidR="00285D6E" w:rsidRDefault="00285D6E" w:rsidP="00285D6E">
            <w:r w:rsidRPr="00C10D0A">
              <w:t xml:space="preserve">2.1.1 If the </w:t>
            </w:r>
            <w:r>
              <w:t>host</w:t>
            </w:r>
            <w:r w:rsidRPr="00C10D0A">
              <w:t xml:space="preserve"> confirms the delete action, the meeting </w:t>
            </w:r>
            <w:r>
              <w:t xml:space="preserve">agenda </w:t>
            </w:r>
            <w:r w:rsidRPr="00C10D0A">
              <w:t>will be deleted.</w:t>
            </w:r>
          </w:p>
        </w:tc>
      </w:tr>
    </w:tbl>
    <w:p w14:paraId="1408CDAE" w14:textId="77777777" w:rsidR="00285D6E" w:rsidRDefault="00285D6E" w:rsidP="00285D6E"/>
    <w:tbl>
      <w:tblPr>
        <w:tblStyle w:val="TableGrid"/>
        <w:tblW w:w="0" w:type="auto"/>
        <w:tblLook w:val="04A0" w:firstRow="1" w:lastRow="0" w:firstColumn="1" w:lastColumn="0" w:noHBand="0" w:noVBand="1"/>
      </w:tblPr>
      <w:tblGrid>
        <w:gridCol w:w="2308"/>
        <w:gridCol w:w="6131"/>
      </w:tblGrid>
      <w:tr w:rsidR="00285D6E" w14:paraId="5FF37717" w14:textId="77777777" w:rsidTr="00285D6E">
        <w:tc>
          <w:tcPr>
            <w:tcW w:w="2405" w:type="dxa"/>
          </w:tcPr>
          <w:p w14:paraId="30C73C3E" w14:textId="77777777" w:rsidR="00285D6E" w:rsidRDefault="00285D6E" w:rsidP="00285D6E">
            <w:bookmarkStart w:id="108" w:name="_Hlk49528196"/>
            <w:r>
              <w:t>Use Case ID</w:t>
            </w:r>
          </w:p>
        </w:tc>
        <w:tc>
          <w:tcPr>
            <w:tcW w:w="6611" w:type="dxa"/>
          </w:tcPr>
          <w:p w14:paraId="665EDA8E" w14:textId="77777777" w:rsidR="00285D6E" w:rsidRDefault="00285D6E" w:rsidP="00285D6E">
            <w:r>
              <w:t>8</w:t>
            </w:r>
          </w:p>
        </w:tc>
      </w:tr>
      <w:tr w:rsidR="00285D6E" w14:paraId="4FD7253F" w14:textId="77777777" w:rsidTr="00285D6E">
        <w:tc>
          <w:tcPr>
            <w:tcW w:w="2405" w:type="dxa"/>
          </w:tcPr>
          <w:p w14:paraId="1A2C90B7" w14:textId="77777777" w:rsidR="00285D6E" w:rsidRDefault="00285D6E" w:rsidP="00285D6E">
            <w:r>
              <w:t>Use Case Name</w:t>
            </w:r>
          </w:p>
        </w:tc>
        <w:tc>
          <w:tcPr>
            <w:tcW w:w="6611" w:type="dxa"/>
          </w:tcPr>
          <w:p w14:paraId="3AB86A6A" w14:textId="77777777" w:rsidR="00285D6E" w:rsidRDefault="00285D6E" w:rsidP="00285D6E">
            <w:r>
              <w:t>View Meeting Agenda</w:t>
            </w:r>
          </w:p>
        </w:tc>
      </w:tr>
      <w:tr w:rsidR="00285D6E" w14:paraId="4C950769" w14:textId="77777777" w:rsidTr="00285D6E">
        <w:tc>
          <w:tcPr>
            <w:tcW w:w="2405" w:type="dxa"/>
          </w:tcPr>
          <w:p w14:paraId="0BBCB955" w14:textId="77777777" w:rsidR="00285D6E" w:rsidRDefault="00285D6E" w:rsidP="00285D6E">
            <w:r>
              <w:t>Actors</w:t>
            </w:r>
          </w:p>
        </w:tc>
        <w:tc>
          <w:tcPr>
            <w:tcW w:w="6611" w:type="dxa"/>
          </w:tcPr>
          <w:p w14:paraId="621EA461" w14:textId="77777777" w:rsidR="00285D6E" w:rsidRDefault="00285D6E" w:rsidP="00285D6E">
            <w:r>
              <w:t>Host, Participant, Guest</w:t>
            </w:r>
          </w:p>
        </w:tc>
      </w:tr>
      <w:tr w:rsidR="00285D6E" w14:paraId="1A95FB32" w14:textId="77777777" w:rsidTr="00285D6E">
        <w:tc>
          <w:tcPr>
            <w:tcW w:w="2405" w:type="dxa"/>
          </w:tcPr>
          <w:p w14:paraId="0C4A2FBF" w14:textId="77777777" w:rsidR="00285D6E" w:rsidRDefault="00285D6E" w:rsidP="00285D6E">
            <w:r>
              <w:t>Description</w:t>
            </w:r>
          </w:p>
        </w:tc>
        <w:tc>
          <w:tcPr>
            <w:tcW w:w="6611" w:type="dxa"/>
          </w:tcPr>
          <w:p w14:paraId="15167BBF" w14:textId="77777777" w:rsidR="00285D6E" w:rsidRDefault="00285D6E" w:rsidP="00285D6E">
            <w:r w:rsidRPr="006D404C">
              <w:t xml:space="preserve">The user </w:t>
            </w:r>
            <w:r>
              <w:t>views the meeting agenda.</w:t>
            </w:r>
          </w:p>
        </w:tc>
      </w:tr>
      <w:tr w:rsidR="00285D6E" w14:paraId="4C2F0ADF" w14:textId="77777777" w:rsidTr="00285D6E">
        <w:tc>
          <w:tcPr>
            <w:tcW w:w="2405" w:type="dxa"/>
          </w:tcPr>
          <w:p w14:paraId="06D27879" w14:textId="77777777" w:rsidR="00285D6E" w:rsidRDefault="00285D6E" w:rsidP="00285D6E">
            <w:r>
              <w:t>Pre-condition</w:t>
            </w:r>
          </w:p>
        </w:tc>
        <w:tc>
          <w:tcPr>
            <w:tcW w:w="6611" w:type="dxa"/>
          </w:tcPr>
          <w:p w14:paraId="53645C20" w14:textId="1E43FD80" w:rsidR="00285D6E" w:rsidRDefault="00285D6E" w:rsidP="00285D6E">
            <w:r>
              <w:t xml:space="preserve">The host </w:t>
            </w:r>
            <w:r w:rsidR="00431F9C">
              <w:t xml:space="preserve">has </w:t>
            </w:r>
            <w:r>
              <w:t xml:space="preserve">created the meeting </w:t>
            </w:r>
            <w:r w:rsidR="006F7076">
              <w:t>schedule</w:t>
            </w:r>
            <w:r>
              <w:t>.</w:t>
            </w:r>
          </w:p>
        </w:tc>
      </w:tr>
      <w:tr w:rsidR="00285D6E" w14:paraId="6F96F914" w14:textId="77777777" w:rsidTr="00285D6E">
        <w:tc>
          <w:tcPr>
            <w:tcW w:w="2405" w:type="dxa"/>
          </w:tcPr>
          <w:p w14:paraId="43C0DF48" w14:textId="77777777" w:rsidR="00285D6E" w:rsidRDefault="00285D6E" w:rsidP="00285D6E">
            <w:r>
              <w:t>Post-condition</w:t>
            </w:r>
          </w:p>
        </w:tc>
        <w:tc>
          <w:tcPr>
            <w:tcW w:w="6611" w:type="dxa"/>
          </w:tcPr>
          <w:p w14:paraId="5942B7EE" w14:textId="77777777" w:rsidR="00285D6E" w:rsidRDefault="00285D6E" w:rsidP="00285D6E">
            <w:r>
              <w:t>-</w:t>
            </w:r>
          </w:p>
        </w:tc>
      </w:tr>
      <w:tr w:rsidR="00285D6E" w14:paraId="0B934DD4" w14:textId="77777777" w:rsidTr="00285D6E">
        <w:tc>
          <w:tcPr>
            <w:tcW w:w="2405" w:type="dxa"/>
          </w:tcPr>
          <w:p w14:paraId="0DDE6962" w14:textId="77777777" w:rsidR="00285D6E" w:rsidRDefault="00285D6E" w:rsidP="00285D6E">
            <w:r>
              <w:t>Normal Flow</w:t>
            </w:r>
          </w:p>
        </w:tc>
        <w:tc>
          <w:tcPr>
            <w:tcW w:w="6611" w:type="dxa"/>
          </w:tcPr>
          <w:p w14:paraId="287D847C" w14:textId="77777777" w:rsidR="00285D6E" w:rsidRDefault="00285D6E" w:rsidP="00285D6E">
            <w:r>
              <w:t>1. The user selects to view the meeting agenda.</w:t>
            </w:r>
          </w:p>
          <w:p w14:paraId="72503F24" w14:textId="35C5813A" w:rsidR="00285D6E" w:rsidRDefault="00285D6E" w:rsidP="00285D6E">
            <w:r>
              <w:t>2. The system extract</w:t>
            </w:r>
            <w:r w:rsidR="00A4426A">
              <w:t>s</w:t>
            </w:r>
            <w:r>
              <w:t xml:space="preserve"> the meeting agenda from </w:t>
            </w:r>
            <w:r w:rsidR="00A4426A">
              <w:t xml:space="preserve">the </w:t>
            </w:r>
            <w:r>
              <w:t>database and display to the user.</w:t>
            </w:r>
          </w:p>
        </w:tc>
      </w:tr>
      <w:tr w:rsidR="00285D6E" w14:paraId="76337DE6" w14:textId="77777777" w:rsidTr="00285D6E">
        <w:tc>
          <w:tcPr>
            <w:tcW w:w="2405" w:type="dxa"/>
          </w:tcPr>
          <w:p w14:paraId="2D1D7A56" w14:textId="77777777" w:rsidR="00285D6E" w:rsidRDefault="00285D6E" w:rsidP="00285D6E">
            <w:r>
              <w:t>Alternative Flow</w:t>
            </w:r>
          </w:p>
        </w:tc>
        <w:tc>
          <w:tcPr>
            <w:tcW w:w="6611" w:type="dxa"/>
          </w:tcPr>
          <w:p w14:paraId="5EEAF12F" w14:textId="77777777" w:rsidR="00285D6E" w:rsidRDefault="00285D6E" w:rsidP="00285D6E">
            <w:r>
              <w:t>-</w:t>
            </w:r>
          </w:p>
        </w:tc>
      </w:tr>
      <w:bookmarkEnd w:id="108"/>
    </w:tbl>
    <w:p w14:paraId="3071DAFD" w14:textId="77777777" w:rsidR="00285D6E" w:rsidRDefault="00285D6E" w:rsidP="00285D6E"/>
    <w:tbl>
      <w:tblPr>
        <w:tblStyle w:val="TableGrid"/>
        <w:tblW w:w="0" w:type="auto"/>
        <w:tblLook w:val="04A0" w:firstRow="1" w:lastRow="0" w:firstColumn="1" w:lastColumn="0" w:noHBand="0" w:noVBand="1"/>
      </w:tblPr>
      <w:tblGrid>
        <w:gridCol w:w="2309"/>
        <w:gridCol w:w="6130"/>
      </w:tblGrid>
      <w:tr w:rsidR="00285D6E" w14:paraId="767CE38E" w14:textId="77777777" w:rsidTr="00285D6E">
        <w:tc>
          <w:tcPr>
            <w:tcW w:w="2405" w:type="dxa"/>
          </w:tcPr>
          <w:p w14:paraId="1AEAEE42" w14:textId="77777777" w:rsidR="00285D6E" w:rsidRDefault="00285D6E" w:rsidP="00285D6E">
            <w:r>
              <w:t>Use Case ID</w:t>
            </w:r>
          </w:p>
        </w:tc>
        <w:tc>
          <w:tcPr>
            <w:tcW w:w="6611" w:type="dxa"/>
          </w:tcPr>
          <w:p w14:paraId="41C3255B" w14:textId="77777777" w:rsidR="00285D6E" w:rsidRDefault="00285D6E" w:rsidP="00285D6E">
            <w:r>
              <w:t>9</w:t>
            </w:r>
          </w:p>
        </w:tc>
      </w:tr>
      <w:tr w:rsidR="00285D6E" w14:paraId="55E8551C" w14:textId="77777777" w:rsidTr="00285D6E">
        <w:tc>
          <w:tcPr>
            <w:tcW w:w="2405" w:type="dxa"/>
          </w:tcPr>
          <w:p w14:paraId="3032B413" w14:textId="77777777" w:rsidR="00285D6E" w:rsidRDefault="00285D6E" w:rsidP="00285D6E">
            <w:r>
              <w:t>Use Case Name</w:t>
            </w:r>
          </w:p>
        </w:tc>
        <w:tc>
          <w:tcPr>
            <w:tcW w:w="6611" w:type="dxa"/>
          </w:tcPr>
          <w:p w14:paraId="24330F8D" w14:textId="77777777" w:rsidR="00285D6E" w:rsidRDefault="00285D6E" w:rsidP="00285D6E">
            <w:r>
              <w:t>Join Meeting Room</w:t>
            </w:r>
          </w:p>
        </w:tc>
      </w:tr>
      <w:tr w:rsidR="00285D6E" w14:paraId="469F8E64" w14:textId="77777777" w:rsidTr="00285D6E">
        <w:tc>
          <w:tcPr>
            <w:tcW w:w="2405" w:type="dxa"/>
          </w:tcPr>
          <w:p w14:paraId="4D15F88D" w14:textId="77777777" w:rsidR="00285D6E" w:rsidRDefault="00285D6E" w:rsidP="00285D6E">
            <w:r>
              <w:t>Actors</w:t>
            </w:r>
          </w:p>
        </w:tc>
        <w:tc>
          <w:tcPr>
            <w:tcW w:w="6611" w:type="dxa"/>
          </w:tcPr>
          <w:p w14:paraId="5EED09D8" w14:textId="77777777" w:rsidR="00285D6E" w:rsidRDefault="00285D6E" w:rsidP="00285D6E">
            <w:r>
              <w:t>Participant</w:t>
            </w:r>
          </w:p>
        </w:tc>
      </w:tr>
      <w:tr w:rsidR="00285D6E" w14:paraId="3D44D473" w14:textId="77777777" w:rsidTr="00285D6E">
        <w:tc>
          <w:tcPr>
            <w:tcW w:w="2405" w:type="dxa"/>
          </w:tcPr>
          <w:p w14:paraId="722673E2" w14:textId="77777777" w:rsidR="00285D6E" w:rsidRDefault="00285D6E" w:rsidP="00285D6E">
            <w:r>
              <w:t>Description</w:t>
            </w:r>
          </w:p>
        </w:tc>
        <w:tc>
          <w:tcPr>
            <w:tcW w:w="6611" w:type="dxa"/>
          </w:tcPr>
          <w:p w14:paraId="483891F9" w14:textId="77777777" w:rsidR="00285D6E" w:rsidRDefault="00285D6E" w:rsidP="00285D6E">
            <w:r>
              <w:t>The participant joins a meeting room.</w:t>
            </w:r>
          </w:p>
        </w:tc>
      </w:tr>
      <w:tr w:rsidR="00285D6E" w14:paraId="0BC7AFBB" w14:textId="77777777" w:rsidTr="00285D6E">
        <w:tc>
          <w:tcPr>
            <w:tcW w:w="2405" w:type="dxa"/>
          </w:tcPr>
          <w:p w14:paraId="14971533" w14:textId="77777777" w:rsidR="00285D6E" w:rsidRDefault="00285D6E" w:rsidP="00285D6E">
            <w:r>
              <w:t>Pre-condition</w:t>
            </w:r>
          </w:p>
        </w:tc>
        <w:tc>
          <w:tcPr>
            <w:tcW w:w="6611" w:type="dxa"/>
          </w:tcPr>
          <w:p w14:paraId="0314FBB4" w14:textId="77777777" w:rsidR="00285D6E" w:rsidRDefault="00285D6E" w:rsidP="00285D6E">
            <w:r>
              <w:t>1. The host has created a meeting room.</w:t>
            </w:r>
          </w:p>
          <w:p w14:paraId="5708E861" w14:textId="42FF9186" w:rsidR="00285D6E" w:rsidRDefault="00285D6E" w:rsidP="00285D6E">
            <w:r>
              <w:lastRenderedPageBreak/>
              <w:t xml:space="preserve">2. The participant has </w:t>
            </w:r>
            <w:r w:rsidR="00A4426A">
              <w:t xml:space="preserve">the </w:t>
            </w:r>
            <w:r>
              <w:t>meeting room ID.</w:t>
            </w:r>
          </w:p>
        </w:tc>
      </w:tr>
      <w:tr w:rsidR="00285D6E" w14:paraId="0B239C00" w14:textId="77777777" w:rsidTr="00285D6E">
        <w:tc>
          <w:tcPr>
            <w:tcW w:w="2405" w:type="dxa"/>
          </w:tcPr>
          <w:p w14:paraId="06AD3EED" w14:textId="77777777" w:rsidR="00285D6E" w:rsidRDefault="00285D6E" w:rsidP="00285D6E">
            <w:r>
              <w:lastRenderedPageBreak/>
              <w:t>Post-condition</w:t>
            </w:r>
          </w:p>
        </w:tc>
        <w:tc>
          <w:tcPr>
            <w:tcW w:w="6611" w:type="dxa"/>
          </w:tcPr>
          <w:p w14:paraId="3F53C118" w14:textId="77777777" w:rsidR="00285D6E" w:rsidRDefault="00285D6E" w:rsidP="00285D6E">
            <w:r>
              <w:t>-</w:t>
            </w:r>
          </w:p>
        </w:tc>
      </w:tr>
      <w:tr w:rsidR="00285D6E" w14:paraId="02FC3585" w14:textId="77777777" w:rsidTr="00285D6E">
        <w:tc>
          <w:tcPr>
            <w:tcW w:w="2405" w:type="dxa"/>
          </w:tcPr>
          <w:p w14:paraId="70245D26" w14:textId="77777777" w:rsidR="00285D6E" w:rsidRDefault="00285D6E" w:rsidP="00285D6E">
            <w:r>
              <w:t>Normal Flow</w:t>
            </w:r>
          </w:p>
        </w:tc>
        <w:tc>
          <w:tcPr>
            <w:tcW w:w="6611" w:type="dxa"/>
          </w:tcPr>
          <w:p w14:paraId="3E168100" w14:textId="4B68362D" w:rsidR="00285D6E" w:rsidRDefault="00285D6E" w:rsidP="00285D6E">
            <w:r>
              <w:t xml:space="preserve">1. The participant selects </w:t>
            </w:r>
            <w:r w:rsidR="00A4426A">
              <w:t xml:space="preserve">the </w:t>
            </w:r>
            <w:r>
              <w:t>room feature.</w:t>
            </w:r>
          </w:p>
          <w:p w14:paraId="005FC322" w14:textId="7E87569D" w:rsidR="00285D6E" w:rsidRDefault="00285D6E" w:rsidP="00285D6E">
            <w:r>
              <w:t xml:space="preserve">2. The participant selects </w:t>
            </w:r>
            <w:r w:rsidR="00A4426A">
              <w:t xml:space="preserve">to </w:t>
            </w:r>
            <w:r>
              <w:t>join a room.</w:t>
            </w:r>
          </w:p>
          <w:p w14:paraId="74CD9291" w14:textId="77777777" w:rsidR="00285D6E" w:rsidRDefault="00285D6E" w:rsidP="00285D6E">
            <w:r>
              <w:t>3. The participant enters meeting room ID.</w:t>
            </w:r>
          </w:p>
          <w:p w14:paraId="0D7CACC2" w14:textId="77777777" w:rsidR="00285D6E" w:rsidRDefault="00285D6E" w:rsidP="00285D6E">
            <w:r>
              <w:t>4. The system shows meeting room details.</w:t>
            </w:r>
          </w:p>
        </w:tc>
      </w:tr>
      <w:tr w:rsidR="00285D6E" w14:paraId="754DCDDB" w14:textId="77777777" w:rsidTr="00285D6E">
        <w:tc>
          <w:tcPr>
            <w:tcW w:w="2405" w:type="dxa"/>
          </w:tcPr>
          <w:p w14:paraId="209DD4C8" w14:textId="77777777" w:rsidR="00285D6E" w:rsidRDefault="00285D6E" w:rsidP="00285D6E">
            <w:r>
              <w:t>Alternative Flow</w:t>
            </w:r>
          </w:p>
        </w:tc>
        <w:tc>
          <w:tcPr>
            <w:tcW w:w="6611" w:type="dxa"/>
          </w:tcPr>
          <w:p w14:paraId="61F8CF9A" w14:textId="77777777" w:rsidR="00285D6E" w:rsidRDefault="00285D6E" w:rsidP="00285D6E">
            <w:r>
              <w:t>3.1 The system validates the meeting room ID</w:t>
            </w:r>
          </w:p>
          <w:p w14:paraId="21413AB6" w14:textId="77777777" w:rsidR="00285D6E" w:rsidRDefault="00285D6E" w:rsidP="00285D6E">
            <w:r>
              <w:t>3.1.1 If the meeting room ID is invalid, the system shows an error message.</w:t>
            </w:r>
          </w:p>
          <w:p w14:paraId="5E7623F1" w14:textId="77777777" w:rsidR="00285D6E" w:rsidRDefault="00285D6E" w:rsidP="00285D6E"/>
        </w:tc>
      </w:tr>
    </w:tbl>
    <w:p w14:paraId="6FF73A6A" w14:textId="77777777" w:rsidR="00DA0357" w:rsidRDefault="00DA0357" w:rsidP="00285D6E"/>
    <w:tbl>
      <w:tblPr>
        <w:tblStyle w:val="TableGrid"/>
        <w:tblW w:w="0" w:type="auto"/>
        <w:tblLook w:val="04A0" w:firstRow="1" w:lastRow="0" w:firstColumn="1" w:lastColumn="0" w:noHBand="0" w:noVBand="1"/>
      </w:tblPr>
      <w:tblGrid>
        <w:gridCol w:w="2306"/>
        <w:gridCol w:w="6133"/>
      </w:tblGrid>
      <w:tr w:rsidR="00DA0357" w14:paraId="3C45770F" w14:textId="77777777" w:rsidTr="00F47EEF">
        <w:tc>
          <w:tcPr>
            <w:tcW w:w="2405" w:type="dxa"/>
          </w:tcPr>
          <w:p w14:paraId="7A88EB91" w14:textId="77777777" w:rsidR="00DA0357" w:rsidRDefault="00DA0357" w:rsidP="00F47EEF">
            <w:bookmarkStart w:id="109" w:name="_Hlk49530153"/>
            <w:r>
              <w:t>Use Case ID</w:t>
            </w:r>
          </w:p>
        </w:tc>
        <w:tc>
          <w:tcPr>
            <w:tcW w:w="6611" w:type="dxa"/>
          </w:tcPr>
          <w:p w14:paraId="71C20BA4" w14:textId="77777777" w:rsidR="00DA0357" w:rsidRDefault="00DA0357" w:rsidP="00F47EEF">
            <w:r>
              <w:t>10</w:t>
            </w:r>
          </w:p>
        </w:tc>
      </w:tr>
      <w:tr w:rsidR="00DA0357" w14:paraId="6307D85F" w14:textId="77777777" w:rsidTr="00F47EEF">
        <w:tc>
          <w:tcPr>
            <w:tcW w:w="2405" w:type="dxa"/>
          </w:tcPr>
          <w:p w14:paraId="4FF54441" w14:textId="77777777" w:rsidR="00DA0357" w:rsidRDefault="00DA0357" w:rsidP="00F47EEF">
            <w:r>
              <w:t>Use Case Name</w:t>
            </w:r>
          </w:p>
        </w:tc>
        <w:tc>
          <w:tcPr>
            <w:tcW w:w="6611" w:type="dxa"/>
          </w:tcPr>
          <w:p w14:paraId="0F48483C" w14:textId="77777777" w:rsidR="00DA0357" w:rsidRDefault="00DA0357" w:rsidP="00F47EEF">
            <w:r>
              <w:t>Manage Meeting Room</w:t>
            </w:r>
          </w:p>
        </w:tc>
      </w:tr>
      <w:tr w:rsidR="00DA0357" w14:paraId="1C316789" w14:textId="77777777" w:rsidTr="00F47EEF">
        <w:tc>
          <w:tcPr>
            <w:tcW w:w="2405" w:type="dxa"/>
          </w:tcPr>
          <w:p w14:paraId="3F04A5A7" w14:textId="77777777" w:rsidR="00DA0357" w:rsidRDefault="00DA0357" w:rsidP="00F47EEF">
            <w:r>
              <w:t>Actors</w:t>
            </w:r>
          </w:p>
        </w:tc>
        <w:tc>
          <w:tcPr>
            <w:tcW w:w="6611" w:type="dxa"/>
          </w:tcPr>
          <w:p w14:paraId="3053DC26" w14:textId="77777777" w:rsidR="00DA0357" w:rsidRDefault="00DA0357" w:rsidP="00F47EEF">
            <w:r>
              <w:t>Host</w:t>
            </w:r>
          </w:p>
        </w:tc>
      </w:tr>
      <w:tr w:rsidR="00DA0357" w14:paraId="1C851E3B" w14:textId="77777777" w:rsidTr="00F47EEF">
        <w:tc>
          <w:tcPr>
            <w:tcW w:w="2405" w:type="dxa"/>
          </w:tcPr>
          <w:p w14:paraId="2E5DC26B" w14:textId="77777777" w:rsidR="00DA0357" w:rsidRDefault="00DA0357" w:rsidP="00F47EEF">
            <w:r>
              <w:t>Description</w:t>
            </w:r>
          </w:p>
        </w:tc>
        <w:tc>
          <w:tcPr>
            <w:tcW w:w="6611" w:type="dxa"/>
          </w:tcPr>
          <w:p w14:paraId="5DF85FEE" w14:textId="77777777" w:rsidR="00DA0357" w:rsidRDefault="00DA0357" w:rsidP="00F47EEF">
            <w:r>
              <w:t>The host creates, edits and deletes a meeting room.</w:t>
            </w:r>
          </w:p>
        </w:tc>
      </w:tr>
      <w:tr w:rsidR="00DA0357" w14:paraId="64296626" w14:textId="77777777" w:rsidTr="00F47EEF">
        <w:tc>
          <w:tcPr>
            <w:tcW w:w="2405" w:type="dxa"/>
          </w:tcPr>
          <w:p w14:paraId="39E57F12" w14:textId="77777777" w:rsidR="00DA0357" w:rsidRDefault="00DA0357" w:rsidP="00F47EEF">
            <w:r>
              <w:t>Pre-condition</w:t>
            </w:r>
          </w:p>
        </w:tc>
        <w:tc>
          <w:tcPr>
            <w:tcW w:w="6611" w:type="dxa"/>
          </w:tcPr>
          <w:p w14:paraId="3448B3E0" w14:textId="77777777" w:rsidR="00DA0357" w:rsidRDefault="00DA0357" w:rsidP="00F47EEF">
            <w:r>
              <w:t>-</w:t>
            </w:r>
          </w:p>
        </w:tc>
      </w:tr>
      <w:tr w:rsidR="00DA0357" w14:paraId="508DFE07" w14:textId="77777777" w:rsidTr="00F47EEF">
        <w:tc>
          <w:tcPr>
            <w:tcW w:w="2405" w:type="dxa"/>
          </w:tcPr>
          <w:p w14:paraId="2340AE7A" w14:textId="77777777" w:rsidR="00DA0357" w:rsidRDefault="00DA0357" w:rsidP="00F47EEF">
            <w:r>
              <w:t>Post-condition</w:t>
            </w:r>
          </w:p>
        </w:tc>
        <w:tc>
          <w:tcPr>
            <w:tcW w:w="6611" w:type="dxa"/>
          </w:tcPr>
          <w:p w14:paraId="03723CAA" w14:textId="77777777" w:rsidR="00DA0357" w:rsidRDefault="00DA0357" w:rsidP="00F47EEF">
            <w:r>
              <w:t>-</w:t>
            </w:r>
          </w:p>
        </w:tc>
      </w:tr>
      <w:tr w:rsidR="00DA0357" w14:paraId="3D30F6B2" w14:textId="77777777" w:rsidTr="00F47EEF">
        <w:tc>
          <w:tcPr>
            <w:tcW w:w="2405" w:type="dxa"/>
          </w:tcPr>
          <w:p w14:paraId="72573C30" w14:textId="77777777" w:rsidR="00DA0357" w:rsidRDefault="00DA0357" w:rsidP="00F47EEF">
            <w:r>
              <w:t>Normal Flow</w:t>
            </w:r>
          </w:p>
        </w:tc>
        <w:tc>
          <w:tcPr>
            <w:tcW w:w="6611" w:type="dxa"/>
          </w:tcPr>
          <w:p w14:paraId="17AD01FD" w14:textId="77777777" w:rsidR="00DA0357" w:rsidRPr="00F7228C" w:rsidRDefault="00DA0357" w:rsidP="00F47EEF">
            <w:r w:rsidRPr="00F7228C">
              <w:t xml:space="preserve">A. Create Meeting </w:t>
            </w:r>
            <w:r>
              <w:t>Room</w:t>
            </w:r>
          </w:p>
          <w:p w14:paraId="633206D2" w14:textId="77777777" w:rsidR="00DA0357" w:rsidRPr="00F7228C" w:rsidRDefault="00DA0357" w:rsidP="00F47EEF">
            <w:r w:rsidRPr="00F7228C">
              <w:t xml:space="preserve">1. The </w:t>
            </w:r>
            <w:r>
              <w:t>host</w:t>
            </w:r>
            <w:r w:rsidRPr="00F7228C">
              <w:t xml:space="preserve"> clicks to create a meeting </w:t>
            </w:r>
            <w:r>
              <w:t>room</w:t>
            </w:r>
            <w:r w:rsidRPr="00F7228C">
              <w:t>.</w:t>
            </w:r>
          </w:p>
          <w:p w14:paraId="113CA42C" w14:textId="77777777" w:rsidR="00DA0357" w:rsidRPr="00F7228C" w:rsidRDefault="00DA0357" w:rsidP="00F47EEF">
            <w:r w:rsidRPr="00F7228C">
              <w:t xml:space="preserve">2. The </w:t>
            </w:r>
            <w:r>
              <w:t>host</w:t>
            </w:r>
            <w:r w:rsidRPr="00F7228C">
              <w:t xml:space="preserve"> enters details of a meeting</w:t>
            </w:r>
            <w:r>
              <w:t xml:space="preserve"> room</w:t>
            </w:r>
            <w:r w:rsidRPr="00F7228C">
              <w:t>.</w:t>
            </w:r>
            <w:r>
              <w:t xml:space="preserve"> </w:t>
            </w:r>
          </w:p>
          <w:p w14:paraId="5E72E574" w14:textId="77777777" w:rsidR="00DA0357" w:rsidRPr="00F7228C" w:rsidRDefault="00DA0357" w:rsidP="00F47EEF">
            <w:r w:rsidRPr="00F7228C">
              <w:t xml:space="preserve">3. The </w:t>
            </w:r>
            <w:r>
              <w:t>host</w:t>
            </w:r>
            <w:r w:rsidRPr="00F7228C">
              <w:t xml:space="preserve"> clicks the add button.</w:t>
            </w:r>
          </w:p>
          <w:p w14:paraId="78D97931" w14:textId="77777777" w:rsidR="00DA0357" w:rsidRPr="00F7228C" w:rsidRDefault="00DA0357" w:rsidP="00F47EEF">
            <w:r w:rsidRPr="00F7228C">
              <w:t xml:space="preserve">3. The system shows the meeting </w:t>
            </w:r>
            <w:r>
              <w:t>room list</w:t>
            </w:r>
            <w:r w:rsidRPr="00F7228C">
              <w:t>.</w:t>
            </w:r>
          </w:p>
          <w:p w14:paraId="4A0B35C6" w14:textId="77777777" w:rsidR="00DA0357" w:rsidRPr="00F7228C" w:rsidRDefault="00DA0357" w:rsidP="00F47EEF"/>
          <w:p w14:paraId="2B1AD934" w14:textId="77777777" w:rsidR="00DA0357" w:rsidRPr="00F7228C" w:rsidRDefault="00DA0357" w:rsidP="00F47EEF">
            <w:r w:rsidRPr="00F7228C">
              <w:t xml:space="preserve">B. Edit Meeting </w:t>
            </w:r>
            <w:r>
              <w:t>Room</w:t>
            </w:r>
          </w:p>
          <w:p w14:paraId="400B656D" w14:textId="77777777" w:rsidR="00DA0357" w:rsidRPr="00F7228C" w:rsidRDefault="00DA0357" w:rsidP="00F47EEF">
            <w:r w:rsidRPr="00F7228C">
              <w:t xml:space="preserve">1. The </w:t>
            </w:r>
            <w:r>
              <w:t>host</w:t>
            </w:r>
            <w:r w:rsidRPr="00F7228C">
              <w:t xml:space="preserve"> selects view </w:t>
            </w:r>
            <w:r>
              <w:t>room</w:t>
            </w:r>
            <w:r w:rsidRPr="00F7228C">
              <w:t xml:space="preserve"> feature.</w:t>
            </w:r>
          </w:p>
          <w:p w14:paraId="103ECFA8" w14:textId="77777777" w:rsidR="00DA0357" w:rsidRPr="00F7228C" w:rsidRDefault="00DA0357" w:rsidP="00F47EEF">
            <w:r w:rsidRPr="00F7228C">
              <w:t xml:space="preserve">2. The </w:t>
            </w:r>
            <w:r>
              <w:t>host</w:t>
            </w:r>
            <w:r w:rsidRPr="00F7228C">
              <w:t xml:space="preserve"> selects to edit a meeting </w:t>
            </w:r>
            <w:r>
              <w:t>room</w:t>
            </w:r>
            <w:r w:rsidRPr="00F7228C">
              <w:t>.</w:t>
            </w:r>
          </w:p>
          <w:p w14:paraId="54B11754" w14:textId="77777777" w:rsidR="00DA0357" w:rsidRPr="00F7228C" w:rsidRDefault="00DA0357" w:rsidP="00F47EEF">
            <w:r w:rsidRPr="00F7228C">
              <w:t xml:space="preserve">3. The </w:t>
            </w:r>
            <w:r>
              <w:t>host</w:t>
            </w:r>
            <w:r w:rsidRPr="00F7228C">
              <w:t xml:space="preserve"> change</w:t>
            </w:r>
            <w:r>
              <w:t>s</w:t>
            </w:r>
            <w:r w:rsidRPr="00F7228C">
              <w:t xml:space="preserve"> the details of the meeting </w:t>
            </w:r>
            <w:r>
              <w:t>room</w:t>
            </w:r>
            <w:r w:rsidRPr="00F7228C">
              <w:t>.</w:t>
            </w:r>
          </w:p>
          <w:p w14:paraId="28D8CD4E" w14:textId="614E8223" w:rsidR="00DA0357" w:rsidRPr="00F7228C" w:rsidRDefault="00DA0357" w:rsidP="00F47EEF">
            <w:r w:rsidRPr="00F7228C">
              <w:t xml:space="preserve">4. The </w:t>
            </w:r>
            <w:r>
              <w:t>host</w:t>
            </w:r>
            <w:r w:rsidRPr="00F7228C">
              <w:t xml:space="preserve"> submit</w:t>
            </w:r>
            <w:r w:rsidR="00431F9C">
              <w:t>s</w:t>
            </w:r>
            <w:r w:rsidRPr="00F7228C">
              <w:t xml:space="preserve"> the change.</w:t>
            </w:r>
          </w:p>
          <w:p w14:paraId="2048F05F" w14:textId="77777777" w:rsidR="00DA0357" w:rsidRPr="00F7228C" w:rsidRDefault="00DA0357" w:rsidP="00F47EEF">
            <w:r w:rsidRPr="00F7228C">
              <w:t xml:space="preserve">5. The system shows the meeting </w:t>
            </w:r>
            <w:r>
              <w:t>room list</w:t>
            </w:r>
            <w:r w:rsidRPr="00F7228C">
              <w:t>.</w:t>
            </w:r>
          </w:p>
          <w:p w14:paraId="293A277B" w14:textId="77777777" w:rsidR="00DA0357" w:rsidRPr="00F7228C" w:rsidRDefault="00DA0357" w:rsidP="00F47EEF"/>
          <w:p w14:paraId="370971A6" w14:textId="77777777" w:rsidR="00DA0357" w:rsidRPr="00F7228C" w:rsidRDefault="00DA0357" w:rsidP="00F47EEF">
            <w:r w:rsidRPr="00F7228C">
              <w:t xml:space="preserve">C. Delete Meeting </w:t>
            </w:r>
            <w:r>
              <w:t>Room</w:t>
            </w:r>
          </w:p>
          <w:p w14:paraId="0059D097" w14:textId="77777777" w:rsidR="00DA0357" w:rsidRPr="00F7228C" w:rsidRDefault="00DA0357" w:rsidP="00F47EEF">
            <w:r w:rsidRPr="00F7228C">
              <w:t xml:space="preserve">1. The </w:t>
            </w:r>
            <w:r>
              <w:t>host</w:t>
            </w:r>
            <w:r w:rsidRPr="00F7228C">
              <w:t xml:space="preserve"> selects view </w:t>
            </w:r>
            <w:r>
              <w:t>room</w:t>
            </w:r>
            <w:r w:rsidRPr="00F7228C">
              <w:t xml:space="preserve"> feature.</w:t>
            </w:r>
          </w:p>
          <w:p w14:paraId="10A3D7D2" w14:textId="77777777" w:rsidR="00DA0357" w:rsidRPr="00F7228C" w:rsidRDefault="00DA0357" w:rsidP="00F47EEF">
            <w:r w:rsidRPr="00F7228C">
              <w:t xml:space="preserve">2. The </w:t>
            </w:r>
            <w:r>
              <w:t>host</w:t>
            </w:r>
            <w:r w:rsidRPr="00F7228C">
              <w:t xml:space="preserve"> selects to delete a meeting </w:t>
            </w:r>
            <w:r>
              <w:t>room</w:t>
            </w:r>
            <w:r w:rsidRPr="00F7228C">
              <w:t>.</w:t>
            </w:r>
          </w:p>
          <w:p w14:paraId="789B5826" w14:textId="77777777" w:rsidR="00DA0357" w:rsidRDefault="00DA0357" w:rsidP="00F47EEF">
            <w:r w:rsidRPr="00F7228C">
              <w:lastRenderedPageBreak/>
              <w:t xml:space="preserve">3. The system shows the meeting </w:t>
            </w:r>
            <w:r>
              <w:t>room list</w:t>
            </w:r>
            <w:r w:rsidRPr="00F7228C">
              <w:t>.</w:t>
            </w:r>
          </w:p>
          <w:p w14:paraId="7A918F3C" w14:textId="77777777" w:rsidR="00DA0357" w:rsidRDefault="00DA0357" w:rsidP="00F47EEF"/>
        </w:tc>
      </w:tr>
      <w:tr w:rsidR="00DA0357" w14:paraId="6963F288" w14:textId="77777777" w:rsidTr="00F47EEF">
        <w:tc>
          <w:tcPr>
            <w:tcW w:w="2405" w:type="dxa"/>
          </w:tcPr>
          <w:p w14:paraId="1A74D4EC" w14:textId="77777777" w:rsidR="00DA0357" w:rsidRDefault="00DA0357" w:rsidP="00F47EEF">
            <w:r>
              <w:lastRenderedPageBreak/>
              <w:t>Alternative Flow</w:t>
            </w:r>
          </w:p>
        </w:tc>
        <w:tc>
          <w:tcPr>
            <w:tcW w:w="6611" w:type="dxa"/>
          </w:tcPr>
          <w:p w14:paraId="0F191570" w14:textId="77777777" w:rsidR="00DA0357" w:rsidRPr="0074423A" w:rsidRDefault="00DA0357" w:rsidP="00F47EEF">
            <w:r w:rsidRPr="0074423A">
              <w:t xml:space="preserve">A. Create Meeting </w:t>
            </w:r>
            <w:r>
              <w:t>Room</w:t>
            </w:r>
          </w:p>
          <w:p w14:paraId="505829E6" w14:textId="77777777" w:rsidR="00DA0357" w:rsidRPr="0074423A" w:rsidRDefault="00DA0357" w:rsidP="00F47EEF">
            <w:r w:rsidRPr="0074423A">
              <w:t xml:space="preserve">3.1. The system validates the input of </w:t>
            </w:r>
            <w:r>
              <w:t>host</w:t>
            </w:r>
            <w:r w:rsidRPr="0074423A">
              <w:t xml:space="preserve"> entered.</w:t>
            </w:r>
          </w:p>
          <w:p w14:paraId="614C4FF1" w14:textId="77777777" w:rsidR="00DA0357" w:rsidRPr="0074423A" w:rsidRDefault="00DA0357" w:rsidP="00F47EEF">
            <w:r w:rsidRPr="0074423A">
              <w:t xml:space="preserve">3.1.1 If the inputs are valid, create a meeting </w:t>
            </w:r>
            <w:r>
              <w:t>room</w:t>
            </w:r>
            <w:r w:rsidRPr="0074423A">
              <w:t xml:space="preserve"> successfully.</w:t>
            </w:r>
          </w:p>
          <w:p w14:paraId="47A3C643" w14:textId="77777777" w:rsidR="00DA0357" w:rsidRPr="0074423A" w:rsidRDefault="00DA0357" w:rsidP="00F47EEF">
            <w:r w:rsidRPr="0074423A">
              <w:t>2.1.2 If the inputs are invalid, the system shows an error message.</w:t>
            </w:r>
          </w:p>
          <w:p w14:paraId="70F9DFE3" w14:textId="77777777" w:rsidR="00DA0357" w:rsidRPr="0074423A" w:rsidRDefault="00DA0357" w:rsidP="00F47EEF"/>
          <w:p w14:paraId="3D0F08B7" w14:textId="77777777" w:rsidR="00DA0357" w:rsidRPr="0074423A" w:rsidRDefault="00DA0357" w:rsidP="00F47EEF">
            <w:r w:rsidRPr="0074423A">
              <w:t xml:space="preserve">B. Edit Meeting </w:t>
            </w:r>
            <w:r>
              <w:t>Room</w:t>
            </w:r>
          </w:p>
          <w:p w14:paraId="04CE3B10" w14:textId="77777777" w:rsidR="00DA0357" w:rsidRPr="0074423A" w:rsidRDefault="00DA0357" w:rsidP="00F47EEF">
            <w:r w:rsidRPr="0074423A">
              <w:t xml:space="preserve">4.1. The system validates the input of </w:t>
            </w:r>
            <w:r>
              <w:t>host</w:t>
            </w:r>
            <w:r w:rsidRPr="0074423A">
              <w:t xml:space="preserve"> entered.</w:t>
            </w:r>
          </w:p>
          <w:p w14:paraId="76BC7B79" w14:textId="77777777" w:rsidR="00DA0357" w:rsidRPr="0074423A" w:rsidRDefault="00DA0357" w:rsidP="00F47EEF">
            <w:r w:rsidRPr="0074423A">
              <w:t xml:space="preserve">4.1.1 If the inputs are valid, </w:t>
            </w:r>
            <w:r>
              <w:t>save the change</w:t>
            </w:r>
            <w:r w:rsidRPr="0074423A">
              <w:t>.</w:t>
            </w:r>
          </w:p>
          <w:p w14:paraId="37D9C6AC" w14:textId="77777777" w:rsidR="00DA0357" w:rsidRPr="0074423A" w:rsidRDefault="00DA0357" w:rsidP="00F47EEF">
            <w:r w:rsidRPr="0074423A">
              <w:t>4.1.2 If the inputs are invalid, shows an error message.</w:t>
            </w:r>
          </w:p>
          <w:p w14:paraId="38A775BF" w14:textId="77777777" w:rsidR="00DA0357" w:rsidRPr="0074423A" w:rsidRDefault="00DA0357" w:rsidP="00F47EEF"/>
          <w:p w14:paraId="0B5D023F" w14:textId="77777777" w:rsidR="00DA0357" w:rsidRPr="0074423A" w:rsidRDefault="00DA0357" w:rsidP="00F47EEF">
            <w:r w:rsidRPr="0074423A">
              <w:t xml:space="preserve">C. Delete Meeting </w:t>
            </w:r>
            <w:r>
              <w:t>Room</w:t>
            </w:r>
          </w:p>
          <w:p w14:paraId="0A2BE6E8" w14:textId="77777777" w:rsidR="00DA0357" w:rsidRPr="0074423A" w:rsidRDefault="00DA0357" w:rsidP="00F47EEF">
            <w:r w:rsidRPr="0074423A">
              <w:t>2.1. The system shows a message to confirm delete action.</w:t>
            </w:r>
          </w:p>
          <w:p w14:paraId="514618B7" w14:textId="77777777" w:rsidR="00DA0357" w:rsidRDefault="00DA0357" w:rsidP="00F47EEF">
            <w:r w:rsidRPr="0074423A">
              <w:t xml:space="preserve">2.1.1 If the </w:t>
            </w:r>
            <w:r>
              <w:t>host</w:t>
            </w:r>
            <w:r w:rsidRPr="0074423A">
              <w:t xml:space="preserve"> confirms the delete action, the meeting </w:t>
            </w:r>
            <w:r>
              <w:t>room</w:t>
            </w:r>
            <w:r w:rsidRPr="0074423A">
              <w:t xml:space="preserve"> will be deleted.</w:t>
            </w:r>
          </w:p>
          <w:p w14:paraId="092EF46F" w14:textId="77777777" w:rsidR="00DA0357" w:rsidRDefault="00DA0357" w:rsidP="00F47EEF"/>
        </w:tc>
      </w:tr>
      <w:bookmarkEnd w:id="109"/>
    </w:tbl>
    <w:p w14:paraId="4164643E" w14:textId="6080F233" w:rsidR="00285D6E" w:rsidRDefault="00285D6E" w:rsidP="00285D6E">
      <w:r>
        <w:br w:type="page"/>
      </w:r>
    </w:p>
    <w:tbl>
      <w:tblPr>
        <w:tblStyle w:val="TableGrid"/>
        <w:tblW w:w="0" w:type="auto"/>
        <w:tblLook w:val="04A0" w:firstRow="1" w:lastRow="0" w:firstColumn="1" w:lastColumn="0" w:noHBand="0" w:noVBand="1"/>
      </w:tblPr>
      <w:tblGrid>
        <w:gridCol w:w="2306"/>
        <w:gridCol w:w="6133"/>
      </w:tblGrid>
      <w:tr w:rsidR="00285D6E" w14:paraId="2A1B0038" w14:textId="77777777" w:rsidTr="00285D6E">
        <w:tc>
          <w:tcPr>
            <w:tcW w:w="2405" w:type="dxa"/>
          </w:tcPr>
          <w:p w14:paraId="43667358" w14:textId="77777777" w:rsidR="00285D6E" w:rsidRDefault="00285D6E" w:rsidP="00285D6E">
            <w:r>
              <w:lastRenderedPageBreak/>
              <w:t>Use Case ID</w:t>
            </w:r>
          </w:p>
        </w:tc>
        <w:tc>
          <w:tcPr>
            <w:tcW w:w="6611" w:type="dxa"/>
          </w:tcPr>
          <w:p w14:paraId="4C63C21F" w14:textId="77777777" w:rsidR="00285D6E" w:rsidRDefault="00285D6E" w:rsidP="00285D6E">
            <w:r>
              <w:t>11</w:t>
            </w:r>
          </w:p>
        </w:tc>
      </w:tr>
      <w:tr w:rsidR="00285D6E" w14:paraId="7D102C5E" w14:textId="77777777" w:rsidTr="00285D6E">
        <w:tc>
          <w:tcPr>
            <w:tcW w:w="2405" w:type="dxa"/>
          </w:tcPr>
          <w:p w14:paraId="68E43FD4" w14:textId="77777777" w:rsidR="00285D6E" w:rsidRDefault="00285D6E" w:rsidP="00285D6E">
            <w:r>
              <w:t>Use Case Name</w:t>
            </w:r>
          </w:p>
        </w:tc>
        <w:tc>
          <w:tcPr>
            <w:tcW w:w="6611" w:type="dxa"/>
          </w:tcPr>
          <w:p w14:paraId="17719FE7" w14:textId="77777777" w:rsidR="00285D6E" w:rsidRDefault="00285D6E" w:rsidP="00285D6E">
            <w:r>
              <w:t>Manage Meeting Channel</w:t>
            </w:r>
          </w:p>
        </w:tc>
      </w:tr>
      <w:tr w:rsidR="00285D6E" w14:paraId="02158A47" w14:textId="77777777" w:rsidTr="00285D6E">
        <w:tc>
          <w:tcPr>
            <w:tcW w:w="2405" w:type="dxa"/>
          </w:tcPr>
          <w:p w14:paraId="70830EFA" w14:textId="77777777" w:rsidR="00285D6E" w:rsidRDefault="00285D6E" w:rsidP="00285D6E">
            <w:r>
              <w:t>Actors</w:t>
            </w:r>
          </w:p>
        </w:tc>
        <w:tc>
          <w:tcPr>
            <w:tcW w:w="6611" w:type="dxa"/>
          </w:tcPr>
          <w:p w14:paraId="6EE27E56" w14:textId="77777777" w:rsidR="00285D6E" w:rsidRDefault="00285D6E" w:rsidP="00285D6E">
            <w:r>
              <w:t>Host</w:t>
            </w:r>
          </w:p>
        </w:tc>
      </w:tr>
      <w:tr w:rsidR="00285D6E" w14:paraId="6034C75E" w14:textId="77777777" w:rsidTr="00285D6E">
        <w:tc>
          <w:tcPr>
            <w:tcW w:w="2405" w:type="dxa"/>
          </w:tcPr>
          <w:p w14:paraId="0F6681F7" w14:textId="77777777" w:rsidR="00285D6E" w:rsidRDefault="00285D6E" w:rsidP="00285D6E">
            <w:r>
              <w:t>Description</w:t>
            </w:r>
          </w:p>
        </w:tc>
        <w:tc>
          <w:tcPr>
            <w:tcW w:w="6611" w:type="dxa"/>
          </w:tcPr>
          <w:p w14:paraId="6A948EBD" w14:textId="77777777" w:rsidR="00285D6E" w:rsidRDefault="00285D6E" w:rsidP="00285D6E">
            <w:r>
              <w:t>The host creates, edits and deletes a meeting channel.</w:t>
            </w:r>
          </w:p>
        </w:tc>
      </w:tr>
      <w:tr w:rsidR="00285D6E" w14:paraId="15096548" w14:textId="77777777" w:rsidTr="00285D6E">
        <w:tc>
          <w:tcPr>
            <w:tcW w:w="2405" w:type="dxa"/>
          </w:tcPr>
          <w:p w14:paraId="63D151C4" w14:textId="77777777" w:rsidR="00285D6E" w:rsidRDefault="00285D6E" w:rsidP="00285D6E">
            <w:r>
              <w:t>Pre-condition</w:t>
            </w:r>
          </w:p>
        </w:tc>
        <w:tc>
          <w:tcPr>
            <w:tcW w:w="6611" w:type="dxa"/>
          </w:tcPr>
          <w:p w14:paraId="703AA644" w14:textId="77777777" w:rsidR="00285D6E" w:rsidRDefault="00285D6E" w:rsidP="00285D6E">
            <w:r>
              <w:t>The host had created a meeting room.</w:t>
            </w:r>
          </w:p>
        </w:tc>
      </w:tr>
      <w:tr w:rsidR="00285D6E" w14:paraId="2A0D3AAD" w14:textId="77777777" w:rsidTr="00285D6E">
        <w:tc>
          <w:tcPr>
            <w:tcW w:w="2405" w:type="dxa"/>
          </w:tcPr>
          <w:p w14:paraId="247F4842" w14:textId="77777777" w:rsidR="00285D6E" w:rsidRDefault="00285D6E" w:rsidP="00285D6E">
            <w:r>
              <w:t>Post-condition</w:t>
            </w:r>
          </w:p>
        </w:tc>
        <w:tc>
          <w:tcPr>
            <w:tcW w:w="6611" w:type="dxa"/>
          </w:tcPr>
          <w:p w14:paraId="4203E24B" w14:textId="77777777" w:rsidR="00285D6E" w:rsidRDefault="00285D6E" w:rsidP="00285D6E">
            <w:r>
              <w:t>-</w:t>
            </w:r>
          </w:p>
        </w:tc>
      </w:tr>
      <w:tr w:rsidR="00285D6E" w14:paraId="1B23791D" w14:textId="77777777" w:rsidTr="00285D6E">
        <w:tc>
          <w:tcPr>
            <w:tcW w:w="2405" w:type="dxa"/>
          </w:tcPr>
          <w:p w14:paraId="5890DA1C" w14:textId="77777777" w:rsidR="00285D6E" w:rsidRDefault="00285D6E" w:rsidP="00285D6E">
            <w:r>
              <w:t>Normal Flow</w:t>
            </w:r>
          </w:p>
        </w:tc>
        <w:tc>
          <w:tcPr>
            <w:tcW w:w="6611" w:type="dxa"/>
          </w:tcPr>
          <w:p w14:paraId="480C4727" w14:textId="77777777" w:rsidR="00285D6E" w:rsidRPr="00F7228C" w:rsidRDefault="00285D6E" w:rsidP="00285D6E">
            <w:r w:rsidRPr="00F7228C">
              <w:t xml:space="preserve">A. Create Meeting </w:t>
            </w:r>
            <w:r>
              <w:t>Channel</w:t>
            </w:r>
          </w:p>
          <w:p w14:paraId="1A127AFD" w14:textId="77777777" w:rsidR="00285D6E" w:rsidRPr="00F7228C" w:rsidRDefault="00285D6E" w:rsidP="00285D6E">
            <w:r w:rsidRPr="00F7228C">
              <w:t xml:space="preserve">1. The </w:t>
            </w:r>
            <w:r>
              <w:t>host</w:t>
            </w:r>
            <w:r w:rsidRPr="00F7228C">
              <w:t xml:space="preserve"> clicks to create a meeting </w:t>
            </w:r>
            <w:r>
              <w:t>channel</w:t>
            </w:r>
            <w:r w:rsidRPr="00F7228C">
              <w:t>.</w:t>
            </w:r>
          </w:p>
          <w:p w14:paraId="5204EAE4" w14:textId="77777777" w:rsidR="00285D6E" w:rsidRPr="00F7228C" w:rsidRDefault="00285D6E" w:rsidP="00285D6E">
            <w:r w:rsidRPr="00F7228C">
              <w:t xml:space="preserve">2. The </w:t>
            </w:r>
            <w:r>
              <w:t>host</w:t>
            </w:r>
            <w:r w:rsidRPr="00F7228C">
              <w:t xml:space="preserve"> enters details of a meeting</w:t>
            </w:r>
            <w:r>
              <w:t xml:space="preserve"> channel</w:t>
            </w:r>
            <w:r w:rsidRPr="00F7228C">
              <w:t>.</w:t>
            </w:r>
            <w:r>
              <w:t xml:space="preserve"> </w:t>
            </w:r>
          </w:p>
          <w:p w14:paraId="21B40266" w14:textId="77777777" w:rsidR="00285D6E" w:rsidRPr="00F7228C" w:rsidRDefault="00285D6E" w:rsidP="00285D6E">
            <w:r w:rsidRPr="00F7228C">
              <w:t xml:space="preserve">3. The </w:t>
            </w:r>
            <w:r>
              <w:t>host</w:t>
            </w:r>
            <w:r w:rsidRPr="00F7228C">
              <w:t xml:space="preserve"> clicks the add button.</w:t>
            </w:r>
          </w:p>
          <w:p w14:paraId="11CCC72B" w14:textId="77777777" w:rsidR="00285D6E" w:rsidRPr="00F7228C" w:rsidRDefault="00285D6E" w:rsidP="00285D6E">
            <w:r w:rsidRPr="00F7228C">
              <w:t xml:space="preserve">3. The system shows the meeting </w:t>
            </w:r>
            <w:r>
              <w:t>channel list</w:t>
            </w:r>
            <w:r w:rsidRPr="00F7228C">
              <w:t>.</w:t>
            </w:r>
          </w:p>
          <w:p w14:paraId="7801745D" w14:textId="77777777" w:rsidR="00285D6E" w:rsidRPr="00F7228C" w:rsidRDefault="00285D6E" w:rsidP="00285D6E"/>
          <w:p w14:paraId="6ADA1961" w14:textId="77777777" w:rsidR="00285D6E" w:rsidRPr="00F7228C" w:rsidRDefault="00285D6E" w:rsidP="00285D6E">
            <w:r w:rsidRPr="00F7228C">
              <w:t xml:space="preserve">B. Edit Meeting </w:t>
            </w:r>
            <w:r>
              <w:t>Channel</w:t>
            </w:r>
          </w:p>
          <w:p w14:paraId="4C0C9958" w14:textId="77777777" w:rsidR="00285D6E" w:rsidRPr="00F7228C" w:rsidRDefault="00285D6E" w:rsidP="00285D6E">
            <w:r w:rsidRPr="00F7228C">
              <w:t xml:space="preserve">1. The </w:t>
            </w:r>
            <w:r>
              <w:t>host</w:t>
            </w:r>
            <w:r w:rsidRPr="00F7228C">
              <w:t xml:space="preserve"> selects view </w:t>
            </w:r>
            <w:r>
              <w:t>channel</w:t>
            </w:r>
            <w:r w:rsidRPr="00F7228C">
              <w:t xml:space="preserve"> feature.</w:t>
            </w:r>
          </w:p>
          <w:p w14:paraId="1A63AF98" w14:textId="77777777" w:rsidR="00285D6E" w:rsidRPr="00F7228C" w:rsidRDefault="00285D6E" w:rsidP="00285D6E">
            <w:r w:rsidRPr="00F7228C">
              <w:t xml:space="preserve">2. The </w:t>
            </w:r>
            <w:r>
              <w:t>host</w:t>
            </w:r>
            <w:r w:rsidRPr="00F7228C">
              <w:t xml:space="preserve"> selects to edit a meeting </w:t>
            </w:r>
            <w:r>
              <w:t>channel</w:t>
            </w:r>
            <w:r w:rsidRPr="00F7228C">
              <w:t>.</w:t>
            </w:r>
          </w:p>
          <w:p w14:paraId="7D541FE6" w14:textId="6BEFD39A" w:rsidR="00285D6E" w:rsidRPr="00F7228C" w:rsidRDefault="00285D6E" w:rsidP="00285D6E">
            <w:r w:rsidRPr="00F7228C">
              <w:t xml:space="preserve">3. The </w:t>
            </w:r>
            <w:r>
              <w:t>host</w:t>
            </w:r>
            <w:r w:rsidRPr="00F7228C">
              <w:t xml:space="preserve"> change</w:t>
            </w:r>
            <w:r w:rsidR="00260C2D">
              <w:t>s</w:t>
            </w:r>
            <w:r w:rsidRPr="00F7228C">
              <w:t xml:space="preserve"> the details of the meeting </w:t>
            </w:r>
            <w:r>
              <w:t>channel</w:t>
            </w:r>
            <w:r w:rsidRPr="00F7228C">
              <w:t>.</w:t>
            </w:r>
          </w:p>
          <w:p w14:paraId="1F58B7E9" w14:textId="6A95BBAB" w:rsidR="00285D6E" w:rsidRPr="00F7228C" w:rsidRDefault="00285D6E" w:rsidP="00285D6E">
            <w:r w:rsidRPr="00F7228C">
              <w:t xml:space="preserve">4. The </w:t>
            </w:r>
            <w:r w:rsidRPr="00260C2D">
              <w:t>host submit</w:t>
            </w:r>
            <w:r w:rsidR="00260C2D">
              <w:t>s</w:t>
            </w:r>
            <w:r w:rsidRPr="00F7228C">
              <w:t xml:space="preserve"> the change.</w:t>
            </w:r>
          </w:p>
          <w:p w14:paraId="29943B24" w14:textId="77777777" w:rsidR="00285D6E" w:rsidRPr="00F7228C" w:rsidRDefault="00285D6E" w:rsidP="00285D6E">
            <w:r w:rsidRPr="00F7228C">
              <w:t xml:space="preserve">5. The system shows the meeting </w:t>
            </w:r>
            <w:r>
              <w:t>channel list</w:t>
            </w:r>
            <w:r w:rsidRPr="00F7228C">
              <w:t>.</w:t>
            </w:r>
          </w:p>
          <w:p w14:paraId="36AD9138" w14:textId="77777777" w:rsidR="00285D6E" w:rsidRPr="00F7228C" w:rsidRDefault="00285D6E" w:rsidP="00285D6E"/>
          <w:p w14:paraId="3BA8F393" w14:textId="77777777" w:rsidR="00285D6E" w:rsidRPr="00F7228C" w:rsidRDefault="00285D6E" w:rsidP="00285D6E">
            <w:r w:rsidRPr="00F7228C">
              <w:t xml:space="preserve">C. Delete Meeting </w:t>
            </w:r>
            <w:r>
              <w:t>Channel</w:t>
            </w:r>
          </w:p>
          <w:p w14:paraId="5B952D43" w14:textId="4DC01CD3" w:rsidR="00285D6E" w:rsidRPr="00F7228C" w:rsidRDefault="00285D6E" w:rsidP="00285D6E">
            <w:r w:rsidRPr="00F7228C">
              <w:t xml:space="preserve">1. The </w:t>
            </w:r>
            <w:r>
              <w:t>host</w:t>
            </w:r>
            <w:r w:rsidRPr="00F7228C">
              <w:t xml:space="preserve"> selects </w:t>
            </w:r>
            <w:r w:rsidR="00DD445A">
              <w:t xml:space="preserve">the </w:t>
            </w:r>
            <w:r w:rsidRPr="00F7228C">
              <w:t xml:space="preserve">view </w:t>
            </w:r>
            <w:r>
              <w:t>channel</w:t>
            </w:r>
            <w:r w:rsidRPr="00F7228C">
              <w:t xml:space="preserve"> feature.</w:t>
            </w:r>
          </w:p>
          <w:p w14:paraId="04F63B89" w14:textId="77777777" w:rsidR="00285D6E" w:rsidRPr="00F7228C" w:rsidRDefault="00285D6E" w:rsidP="00285D6E">
            <w:r w:rsidRPr="00F7228C">
              <w:t xml:space="preserve">2. The </w:t>
            </w:r>
            <w:r>
              <w:t>host</w:t>
            </w:r>
            <w:r w:rsidRPr="00F7228C">
              <w:t xml:space="preserve"> selects to delete a meeting </w:t>
            </w:r>
            <w:r>
              <w:t>channel</w:t>
            </w:r>
            <w:r w:rsidRPr="00F7228C">
              <w:t>.</w:t>
            </w:r>
          </w:p>
          <w:p w14:paraId="7556A23A" w14:textId="77777777" w:rsidR="00285D6E" w:rsidRDefault="00285D6E" w:rsidP="00285D6E">
            <w:r w:rsidRPr="00F7228C">
              <w:t xml:space="preserve">3. The system shows the meeting </w:t>
            </w:r>
            <w:r>
              <w:t>channel list</w:t>
            </w:r>
            <w:r w:rsidRPr="00F7228C">
              <w:t>.</w:t>
            </w:r>
          </w:p>
          <w:p w14:paraId="179A7266" w14:textId="77777777" w:rsidR="00285D6E" w:rsidRDefault="00285D6E" w:rsidP="00285D6E"/>
        </w:tc>
      </w:tr>
      <w:tr w:rsidR="00285D6E" w14:paraId="0FA3BC36" w14:textId="77777777" w:rsidTr="00285D6E">
        <w:tc>
          <w:tcPr>
            <w:tcW w:w="2405" w:type="dxa"/>
          </w:tcPr>
          <w:p w14:paraId="3AEA2102" w14:textId="77777777" w:rsidR="00285D6E" w:rsidRDefault="00285D6E" w:rsidP="00285D6E">
            <w:r>
              <w:t>Alternative Flow</w:t>
            </w:r>
          </w:p>
        </w:tc>
        <w:tc>
          <w:tcPr>
            <w:tcW w:w="6611" w:type="dxa"/>
          </w:tcPr>
          <w:p w14:paraId="43010A8A" w14:textId="77777777" w:rsidR="00285D6E" w:rsidRPr="0074423A" w:rsidRDefault="00285D6E" w:rsidP="00285D6E">
            <w:r w:rsidRPr="0074423A">
              <w:t xml:space="preserve">A. Create Meeting </w:t>
            </w:r>
            <w:r>
              <w:t>Channel</w:t>
            </w:r>
          </w:p>
          <w:p w14:paraId="19FE2E8C" w14:textId="77777777" w:rsidR="00285D6E" w:rsidRPr="0074423A" w:rsidRDefault="00285D6E" w:rsidP="00285D6E">
            <w:r w:rsidRPr="0074423A">
              <w:t>3.1. The system validates the input of user entered.</w:t>
            </w:r>
          </w:p>
          <w:p w14:paraId="474C5F3D" w14:textId="77777777" w:rsidR="00285D6E" w:rsidRPr="0074423A" w:rsidRDefault="00285D6E" w:rsidP="00285D6E">
            <w:r w:rsidRPr="0074423A">
              <w:t xml:space="preserve">3.1.1 If the inputs are valid, create a meeting </w:t>
            </w:r>
            <w:r>
              <w:t>channel</w:t>
            </w:r>
            <w:r w:rsidRPr="0074423A">
              <w:t xml:space="preserve"> successfully.</w:t>
            </w:r>
          </w:p>
          <w:p w14:paraId="57EE91B5" w14:textId="77777777" w:rsidR="00285D6E" w:rsidRPr="0074423A" w:rsidRDefault="00285D6E" w:rsidP="00285D6E">
            <w:r w:rsidRPr="0074423A">
              <w:t>2.1.2 If the inputs are invalid, the system shows an error message.</w:t>
            </w:r>
          </w:p>
          <w:p w14:paraId="7658B1D4" w14:textId="77777777" w:rsidR="00285D6E" w:rsidRPr="0074423A" w:rsidRDefault="00285D6E" w:rsidP="00285D6E"/>
          <w:p w14:paraId="43AB137E" w14:textId="77777777" w:rsidR="00285D6E" w:rsidRPr="0074423A" w:rsidRDefault="00285D6E" w:rsidP="00285D6E">
            <w:r w:rsidRPr="0074423A">
              <w:t xml:space="preserve">B. Edit Meeting </w:t>
            </w:r>
            <w:r>
              <w:t>Channel</w:t>
            </w:r>
          </w:p>
          <w:p w14:paraId="15179DD2" w14:textId="77777777" w:rsidR="00285D6E" w:rsidRPr="0074423A" w:rsidRDefault="00285D6E" w:rsidP="00285D6E">
            <w:r w:rsidRPr="0074423A">
              <w:t>4.1. The system validates the input of user entered.</w:t>
            </w:r>
          </w:p>
          <w:p w14:paraId="460E3AFC" w14:textId="77777777" w:rsidR="00285D6E" w:rsidRPr="0074423A" w:rsidRDefault="00285D6E" w:rsidP="00285D6E">
            <w:r w:rsidRPr="0074423A">
              <w:lastRenderedPageBreak/>
              <w:t xml:space="preserve">4.1.1 If the inputs are valid, </w:t>
            </w:r>
            <w:r>
              <w:t>save the change</w:t>
            </w:r>
            <w:r w:rsidRPr="0074423A">
              <w:t>.</w:t>
            </w:r>
          </w:p>
          <w:p w14:paraId="2AF9AA24" w14:textId="77777777" w:rsidR="00285D6E" w:rsidRPr="0074423A" w:rsidRDefault="00285D6E" w:rsidP="00285D6E">
            <w:r w:rsidRPr="0074423A">
              <w:t>4.1.2 If the inputs are invalid, shows an error message.</w:t>
            </w:r>
          </w:p>
          <w:p w14:paraId="470103B0" w14:textId="77777777" w:rsidR="00285D6E" w:rsidRPr="0074423A" w:rsidRDefault="00285D6E" w:rsidP="00285D6E"/>
          <w:p w14:paraId="0CF76443" w14:textId="77777777" w:rsidR="00285D6E" w:rsidRPr="0074423A" w:rsidRDefault="00285D6E" w:rsidP="00285D6E">
            <w:r w:rsidRPr="0074423A">
              <w:t xml:space="preserve">C. Delete Meeting </w:t>
            </w:r>
            <w:r>
              <w:t>Channel</w:t>
            </w:r>
          </w:p>
          <w:p w14:paraId="09CE1258" w14:textId="77777777" w:rsidR="00285D6E" w:rsidRPr="0074423A" w:rsidRDefault="00285D6E" w:rsidP="00285D6E">
            <w:r w:rsidRPr="0074423A">
              <w:t>2.1. The system shows a message to confirm delete action.</w:t>
            </w:r>
          </w:p>
          <w:p w14:paraId="41A26FB1" w14:textId="77777777" w:rsidR="00285D6E" w:rsidRDefault="00285D6E" w:rsidP="00285D6E">
            <w:r w:rsidRPr="0074423A">
              <w:t xml:space="preserve">2.1.1 If the user confirms the delete action, the meeting </w:t>
            </w:r>
            <w:r>
              <w:t>channel</w:t>
            </w:r>
            <w:r w:rsidRPr="0074423A">
              <w:t xml:space="preserve"> will be deleted.</w:t>
            </w:r>
          </w:p>
        </w:tc>
      </w:tr>
    </w:tbl>
    <w:p w14:paraId="6E11C3D6" w14:textId="0C2D2F10" w:rsidR="00285D6E" w:rsidRDefault="00285D6E" w:rsidP="00285D6E"/>
    <w:tbl>
      <w:tblPr>
        <w:tblStyle w:val="TableGrid"/>
        <w:tblW w:w="0" w:type="auto"/>
        <w:tblLook w:val="04A0" w:firstRow="1" w:lastRow="0" w:firstColumn="1" w:lastColumn="0" w:noHBand="0" w:noVBand="1"/>
      </w:tblPr>
      <w:tblGrid>
        <w:gridCol w:w="2298"/>
        <w:gridCol w:w="6141"/>
      </w:tblGrid>
      <w:tr w:rsidR="00285D6E" w14:paraId="1128E337" w14:textId="77777777" w:rsidTr="00285D6E">
        <w:tc>
          <w:tcPr>
            <w:tcW w:w="2405" w:type="dxa"/>
          </w:tcPr>
          <w:p w14:paraId="3A92D6D0" w14:textId="77777777" w:rsidR="00285D6E" w:rsidRDefault="00285D6E" w:rsidP="00285D6E">
            <w:bookmarkStart w:id="110" w:name="_Hlk49519520"/>
            <w:r>
              <w:t>Use Case ID</w:t>
            </w:r>
          </w:p>
        </w:tc>
        <w:tc>
          <w:tcPr>
            <w:tcW w:w="6611" w:type="dxa"/>
          </w:tcPr>
          <w:p w14:paraId="2E47BCF6" w14:textId="77777777" w:rsidR="00285D6E" w:rsidRDefault="00285D6E" w:rsidP="00285D6E">
            <w:r>
              <w:t>12</w:t>
            </w:r>
          </w:p>
        </w:tc>
      </w:tr>
      <w:tr w:rsidR="00285D6E" w14:paraId="56E0ED0E" w14:textId="77777777" w:rsidTr="00285D6E">
        <w:tc>
          <w:tcPr>
            <w:tcW w:w="2405" w:type="dxa"/>
          </w:tcPr>
          <w:p w14:paraId="68A17125" w14:textId="77777777" w:rsidR="00285D6E" w:rsidRDefault="00285D6E" w:rsidP="00285D6E">
            <w:r>
              <w:t>Use Case Name</w:t>
            </w:r>
          </w:p>
        </w:tc>
        <w:tc>
          <w:tcPr>
            <w:tcW w:w="6611" w:type="dxa"/>
          </w:tcPr>
          <w:p w14:paraId="147E932D" w14:textId="77777777" w:rsidR="00285D6E" w:rsidRDefault="00285D6E" w:rsidP="00285D6E">
            <w:r>
              <w:t>Start Meeting</w:t>
            </w:r>
          </w:p>
        </w:tc>
      </w:tr>
      <w:tr w:rsidR="00285D6E" w14:paraId="465BE678" w14:textId="77777777" w:rsidTr="00285D6E">
        <w:tc>
          <w:tcPr>
            <w:tcW w:w="2405" w:type="dxa"/>
          </w:tcPr>
          <w:p w14:paraId="0DF30569" w14:textId="77777777" w:rsidR="00285D6E" w:rsidRDefault="00285D6E" w:rsidP="00285D6E">
            <w:r>
              <w:t>Actors</w:t>
            </w:r>
          </w:p>
        </w:tc>
        <w:tc>
          <w:tcPr>
            <w:tcW w:w="6611" w:type="dxa"/>
          </w:tcPr>
          <w:p w14:paraId="3F234005" w14:textId="77777777" w:rsidR="00285D6E" w:rsidRDefault="00285D6E" w:rsidP="00285D6E">
            <w:r>
              <w:t>Host</w:t>
            </w:r>
          </w:p>
        </w:tc>
      </w:tr>
      <w:tr w:rsidR="00285D6E" w14:paraId="71754E8D" w14:textId="77777777" w:rsidTr="00285D6E">
        <w:tc>
          <w:tcPr>
            <w:tcW w:w="2405" w:type="dxa"/>
          </w:tcPr>
          <w:p w14:paraId="4EA55D96" w14:textId="77777777" w:rsidR="00285D6E" w:rsidRDefault="00285D6E" w:rsidP="00285D6E">
            <w:r>
              <w:t>Description</w:t>
            </w:r>
          </w:p>
        </w:tc>
        <w:tc>
          <w:tcPr>
            <w:tcW w:w="6611" w:type="dxa"/>
          </w:tcPr>
          <w:p w14:paraId="39043516" w14:textId="77777777" w:rsidR="00285D6E" w:rsidRDefault="00285D6E" w:rsidP="00285D6E">
            <w:r>
              <w:t>The host can start a meeting.</w:t>
            </w:r>
          </w:p>
        </w:tc>
      </w:tr>
      <w:tr w:rsidR="00285D6E" w14:paraId="56CDE3CE" w14:textId="77777777" w:rsidTr="00285D6E">
        <w:tc>
          <w:tcPr>
            <w:tcW w:w="2405" w:type="dxa"/>
          </w:tcPr>
          <w:p w14:paraId="3C5374F4" w14:textId="77777777" w:rsidR="00285D6E" w:rsidRDefault="00285D6E" w:rsidP="00285D6E">
            <w:r>
              <w:t>Pre-condition</w:t>
            </w:r>
          </w:p>
        </w:tc>
        <w:tc>
          <w:tcPr>
            <w:tcW w:w="6611" w:type="dxa"/>
          </w:tcPr>
          <w:p w14:paraId="68BA86AF" w14:textId="77777777" w:rsidR="00285D6E" w:rsidRDefault="00285D6E" w:rsidP="00285D6E">
            <w:r>
              <w:t>The host has created a meeting room and a channel.</w:t>
            </w:r>
          </w:p>
        </w:tc>
      </w:tr>
      <w:tr w:rsidR="00285D6E" w14:paraId="137E9FBE" w14:textId="77777777" w:rsidTr="00285D6E">
        <w:tc>
          <w:tcPr>
            <w:tcW w:w="2405" w:type="dxa"/>
          </w:tcPr>
          <w:p w14:paraId="33A935D2" w14:textId="77777777" w:rsidR="00285D6E" w:rsidRDefault="00285D6E" w:rsidP="00285D6E">
            <w:r>
              <w:t>Post-condition</w:t>
            </w:r>
          </w:p>
        </w:tc>
        <w:tc>
          <w:tcPr>
            <w:tcW w:w="6611" w:type="dxa"/>
          </w:tcPr>
          <w:p w14:paraId="7D8286E9" w14:textId="77777777" w:rsidR="00285D6E" w:rsidRDefault="00285D6E" w:rsidP="00285D6E">
            <w:r>
              <w:t>-</w:t>
            </w:r>
          </w:p>
        </w:tc>
      </w:tr>
      <w:tr w:rsidR="00285D6E" w14:paraId="4D1DF482" w14:textId="77777777" w:rsidTr="00285D6E">
        <w:tc>
          <w:tcPr>
            <w:tcW w:w="2405" w:type="dxa"/>
          </w:tcPr>
          <w:p w14:paraId="7BC302AD" w14:textId="77777777" w:rsidR="00285D6E" w:rsidRDefault="00285D6E" w:rsidP="00285D6E">
            <w:r>
              <w:t>Normal Flow</w:t>
            </w:r>
          </w:p>
        </w:tc>
        <w:tc>
          <w:tcPr>
            <w:tcW w:w="6611" w:type="dxa"/>
          </w:tcPr>
          <w:p w14:paraId="034AB212" w14:textId="77777777" w:rsidR="00285D6E" w:rsidRDefault="00285D6E" w:rsidP="00285D6E">
            <w:r>
              <w:t>1. The host selects meeting room feature.</w:t>
            </w:r>
          </w:p>
          <w:p w14:paraId="639DFC88" w14:textId="77777777" w:rsidR="00285D6E" w:rsidRDefault="00285D6E" w:rsidP="00285D6E">
            <w:r>
              <w:t>2. The system shows a list of rooms.</w:t>
            </w:r>
          </w:p>
          <w:p w14:paraId="3EEDDCC1" w14:textId="77777777" w:rsidR="00285D6E" w:rsidRDefault="00285D6E" w:rsidP="00285D6E">
            <w:r>
              <w:t>3. The host selects a meeting room from the list.</w:t>
            </w:r>
          </w:p>
          <w:p w14:paraId="463A9F72" w14:textId="77777777" w:rsidR="00285D6E" w:rsidRDefault="00285D6E" w:rsidP="00285D6E">
            <w:r>
              <w:t>4. The system shows a list of channels.</w:t>
            </w:r>
          </w:p>
          <w:p w14:paraId="5203AF41" w14:textId="77777777" w:rsidR="00285D6E" w:rsidRDefault="00285D6E" w:rsidP="00285D6E">
            <w:r>
              <w:t>5. The host selects a channel from the list.</w:t>
            </w:r>
          </w:p>
          <w:p w14:paraId="72673E75" w14:textId="443A61EA" w:rsidR="00285D6E" w:rsidRDefault="00285D6E" w:rsidP="00285D6E">
            <w:r>
              <w:t>6. The host select</w:t>
            </w:r>
            <w:r w:rsidR="00260C2D">
              <w:t>s</w:t>
            </w:r>
            <w:r>
              <w:t xml:space="preserve"> button to starts a meeting.</w:t>
            </w:r>
          </w:p>
          <w:p w14:paraId="7DD3F347" w14:textId="0ECB3317" w:rsidR="00285D6E" w:rsidRDefault="00285D6E" w:rsidP="00285D6E">
            <w:r>
              <w:t>7. The host invite</w:t>
            </w:r>
            <w:r w:rsidR="00260C2D">
              <w:t>s</w:t>
            </w:r>
            <w:r>
              <w:t xml:space="preserve"> participants/guest to join the meeting.</w:t>
            </w:r>
          </w:p>
          <w:p w14:paraId="4728F6D5" w14:textId="2473AE1B" w:rsidR="00285D6E" w:rsidRDefault="00285D6E" w:rsidP="00285D6E">
            <w:r>
              <w:t>8. The host turn</w:t>
            </w:r>
            <w:r w:rsidR="00260C2D">
              <w:t>s</w:t>
            </w:r>
            <w:r>
              <w:t xml:space="preserve"> on/off the audio.</w:t>
            </w:r>
          </w:p>
          <w:p w14:paraId="099235F4" w14:textId="04EB16DB" w:rsidR="00285D6E" w:rsidRDefault="00285D6E" w:rsidP="00285D6E">
            <w:r>
              <w:t>9. The host turn</w:t>
            </w:r>
            <w:r w:rsidR="00260C2D">
              <w:t>s</w:t>
            </w:r>
            <w:r>
              <w:t xml:space="preserve"> on/ off the video.</w:t>
            </w:r>
          </w:p>
          <w:p w14:paraId="492C8CAF" w14:textId="5B1C68DD" w:rsidR="00285D6E" w:rsidRDefault="00285D6E" w:rsidP="00285D6E">
            <w:r>
              <w:t>10. The host start</w:t>
            </w:r>
            <w:r w:rsidR="00260C2D">
              <w:t xml:space="preserve">s </w:t>
            </w:r>
            <w:r>
              <w:t>/stop</w:t>
            </w:r>
            <w:r w:rsidR="00260C2D">
              <w:t>s</w:t>
            </w:r>
            <w:r>
              <w:t xml:space="preserve"> recording the meeting. </w:t>
            </w:r>
          </w:p>
        </w:tc>
      </w:tr>
      <w:tr w:rsidR="00285D6E" w14:paraId="67710675" w14:textId="77777777" w:rsidTr="00285D6E">
        <w:tc>
          <w:tcPr>
            <w:tcW w:w="2405" w:type="dxa"/>
          </w:tcPr>
          <w:p w14:paraId="1139FE64" w14:textId="77777777" w:rsidR="00285D6E" w:rsidRDefault="00285D6E" w:rsidP="00285D6E">
            <w:r>
              <w:t>Alternative Flow</w:t>
            </w:r>
          </w:p>
        </w:tc>
        <w:tc>
          <w:tcPr>
            <w:tcW w:w="6611" w:type="dxa"/>
          </w:tcPr>
          <w:p w14:paraId="78E0E9AA" w14:textId="77777777" w:rsidR="00285D6E" w:rsidRDefault="00285D6E" w:rsidP="00285D6E">
            <w:r>
              <w:t>-</w:t>
            </w:r>
          </w:p>
        </w:tc>
      </w:tr>
      <w:bookmarkEnd w:id="110"/>
    </w:tbl>
    <w:p w14:paraId="1D1A37C7" w14:textId="77777777" w:rsidR="00285D6E" w:rsidRDefault="00285D6E" w:rsidP="00285D6E"/>
    <w:tbl>
      <w:tblPr>
        <w:tblStyle w:val="TableGrid"/>
        <w:tblW w:w="0" w:type="auto"/>
        <w:tblLook w:val="04A0" w:firstRow="1" w:lastRow="0" w:firstColumn="1" w:lastColumn="0" w:noHBand="0" w:noVBand="1"/>
      </w:tblPr>
      <w:tblGrid>
        <w:gridCol w:w="2299"/>
        <w:gridCol w:w="6140"/>
      </w:tblGrid>
      <w:tr w:rsidR="00285D6E" w14:paraId="16F3A420" w14:textId="77777777" w:rsidTr="00285D6E">
        <w:tc>
          <w:tcPr>
            <w:tcW w:w="2405" w:type="dxa"/>
          </w:tcPr>
          <w:p w14:paraId="11DA9441" w14:textId="77777777" w:rsidR="00285D6E" w:rsidRDefault="00285D6E" w:rsidP="00285D6E">
            <w:r>
              <w:t>Use Case ID</w:t>
            </w:r>
          </w:p>
        </w:tc>
        <w:tc>
          <w:tcPr>
            <w:tcW w:w="6611" w:type="dxa"/>
          </w:tcPr>
          <w:p w14:paraId="0976359E" w14:textId="77777777" w:rsidR="00285D6E" w:rsidRDefault="00285D6E" w:rsidP="00285D6E">
            <w:r>
              <w:t>13</w:t>
            </w:r>
          </w:p>
        </w:tc>
      </w:tr>
      <w:tr w:rsidR="00285D6E" w14:paraId="6DF7CB0E" w14:textId="77777777" w:rsidTr="00285D6E">
        <w:tc>
          <w:tcPr>
            <w:tcW w:w="2405" w:type="dxa"/>
          </w:tcPr>
          <w:p w14:paraId="1BEC1C2B" w14:textId="77777777" w:rsidR="00285D6E" w:rsidRDefault="00285D6E" w:rsidP="00285D6E">
            <w:r>
              <w:t>Use Case Name</w:t>
            </w:r>
          </w:p>
        </w:tc>
        <w:tc>
          <w:tcPr>
            <w:tcW w:w="6611" w:type="dxa"/>
          </w:tcPr>
          <w:p w14:paraId="4C016E78" w14:textId="77777777" w:rsidR="00285D6E" w:rsidRDefault="00285D6E" w:rsidP="00285D6E">
            <w:r>
              <w:rPr>
                <w:rFonts w:hint="eastAsia"/>
              </w:rPr>
              <w:t>Join</w:t>
            </w:r>
            <w:r>
              <w:t xml:space="preserve"> Meeting</w:t>
            </w:r>
          </w:p>
        </w:tc>
      </w:tr>
      <w:tr w:rsidR="00285D6E" w14:paraId="62F53BA0" w14:textId="77777777" w:rsidTr="00285D6E">
        <w:tc>
          <w:tcPr>
            <w:tcW w:w="2405" w:type="dxa"/>
          </w:tcPr>
          <w:p w14:paraId="5635D3A4" w14:textId="77777777" w:rsidR="00285D6E" w:rsidRDefault="00285D6E" w:rsidP="00285D6E">
            <w:r>
              <w:t>Actors</w:t>
            </w:r>
          </w:p>
        </w:tc>
        <w:tc>
          <w:tcPr>
            <w:tcW w:w="6611" w:type="dxa"/>
          </w:tcPr>
          <w:p w14:paraId="6A0528A5" w14:textId="77777777" w:rsidR="00285D6E" w:rsidRDefault="00285D6E" w:rsidP="00285D6E">
            <w:r>
              <w:t>Participant, Guest</w:t>
            </w:r>
          </w:p>
        </w:tc>
      </w:tr>
      <w:tr w:rsidR="00285D6E" w14:paraId="02342CD6" w14:textId="77777777" w:rsidTr="00285D6E">
        <w:tc>
          <w:tcPr>
            <w:tcW w:w="2405" w:type="dxa"/>
          </w:tcPr>
          <w:p w14:paraId="74FD425D" w14:textId="77777777" w:rsidR="00285D6E" w:rsidRDefault="00285D6E" w:rsidP="00285D6E">
            <w:r>
              <w:t>Description</w:t>
            </w:r>
          </w:p>
        </w:tc>
        <w:tc>
          <w:tcPr>
            <w:tcW w:w="6611" w:type="dxa"/>
          </w:tcPr>
          <w:p w14:paraId="32E7D070" w14:textId="77777777" w:rsidR="00285D6E" w:rsidRDefault="00285D6E" w:rsidP="00285D6E">
            <w:r>
              <w:t>User joins a meeting.</w:t>
            </w:r>
          </w:p>
        </w:tc>
      </w:tr>
      <w:tr w:rsidR="00285D6E" w14:paraId="3558682B" w14:textId="77777777" w:rsidTr="00285D6E">
        <w:tc>
          <w:tcPr>
            <w:tcW w:w="2405" w:type="dxa"/>
          </w:tcPr>
          <w:p w14:paraId="26A8C08C" w14:textId="77777777" w:rsidR="00285D6E" w:rsidRDefault="00285D6E" w:rsidP="00285D6E">
            <w:r>
              <w:t>Pre-condition</w:t>
            </w:r>
          </w:p>
        </w:tc>
        <w:tc>
          <w:tcPr>
            <w:tcW w:w="6611" w:type="dxa"/>
          </w:tcPr>
          <w:p w14:paraId="32EF742F" w14:textId="77777777" w:rsidR="00285D6E" w:rsidRDefault="00285D6E" w:rsidP="00285D6E">
            <w:r>
              <w:t>1. Participant is invited by the host to the meeting room.</w:t>
            </w:r>
          </w:p>
          <w:p w14:paraId="2748F7D5" w14:textId="77777777" w:rsidR="00285D6E" w:rsidRDefault="00285D6E" w:rsidP="00285D6E">
            <w:r>
              <w:t>2. Guest has a meeting ID.</w:t>
            </w:r>
          </w:p>
        </w:tc>
      </w:tr>
      <w:tr w:rsidR="00285D6E" w14:paraId="308AEB9B" w14:textId="77777777" w:rsidTr="00285D6E">
        <w:tc>
          <w:tcPr>
            <w:tcW w:w="2405" w:type="dxa"/>
          </w:tcPr>
          <w:p w14:paraId="1BA0FF88" w14:textId="77777777" w:rsidR="00285D6E" w:rsidRDefault="00285D6E" w:rsidP="00285D6E">
            <w:r>
              <w:t>Post-condition</w:t>
            </w:r>
          </w:p>
        </w:tc>
        <w:tc>
          <w:tcPr>
            <w:tcW w:w="6611" w:type="dxa"/>
          </w:tcPr>
          <w:p w14:paraId="0A77C9F1" w14:textId="77777777" w:rsidR="00285D6E" w:rsidRDefault="00285D6E" w:rsidP="00285D6E">
            <w:r>
              <w:t>-</w:t>
            </w:r>
          </w:p>
        </w:tc>
      </w:tr>
      <w:tr w:rsidR="00285D6E" w14:paraId="41882EA6" w14:textId="77777777" w:rsidTr="00285D6E">
        <w:tc>
          <w:tcPr>
            <w:tcW w:w="2405" w:type="dxa"/>
          </w:tcPr>
          <w:p w14:paraId="5C7D76F8" w14:textId="77777777" w:rsidR="00285D6E" w:rsidRDefault="00285D6E" w:rsidP="00285D6E">
            <w:r>
              <w:lastRenderedPageBreak/>
              <w:t>Normal Flow</w:t>
            </w:r>
          </w:p>
        </w:tc>
        <w:tc>
          <w:tcPr>
            <w:tcW w:w="6611" w:type="dxa"/>
          </w:tcPr>
          <w:p w14:paraId="5449E3E1" w14:textId="38B4B2BE" w:rsidR="00285D6E" w:rsidRDefault="00285D6E" w:rsidP="00285D6E">
            <w:r>
              <w:t>1. The user join</w:t>
            </w:r>
            <w:r w:rsidR="003E32A4">
              <w:t xml:space="preserve">s </w:t>
            </w:r>
            <w:r>
              <w:t>a meeting.</w:t>
            </w:r>
          </w:p>
          <w:p w14:paraId="31B81C23" w14:textId="70B146ED" w:rsidR="00285D6E" w:rsidRDefault="00285D6E" w:rsidP="00285D6E">
            <w:r>
              <w:t>2. The system add</w:t>
            </w:r>
            <w:r w:rsidR="003E32A4">
              <w:t>s</w:t>
            </w:r>
            <w:r>
              <w:t xml:space="preserve"> the user into attendance list.</w:t>
            </w:r>
          </w:p>
          <w:p w14:paraId="7F1C25AE" w14:textId="0739F85F" w:rsidR="00285D6E" w:rsidRDefault="00285D6E" w:rsidP="00285D6E">
            <w:r>
              <w:t>2. The user turn</w:t>
            </w:r>
            <w:r w:rsidR="003E32A4">
              <w:t>s</w:t>
            </w:r>
            <w:r>
              <w:t xml:space="preserve"> on/off the audio.</w:t>
            </w:r>
          </w:p>
          <w:p w14:paraId="75DE8289" w14:textId="55FA03B7" w:rsidR="00285D6E" w:rsidRDefault="00285D6E" w:rsidP="00285D6E">
            <w:r>
              <w:t>3. The user turn</w:t>
            </w:r>
            <w:r w:rsidR="003E32A4">
              <w:t>s</w:t>
            </w:r>
            <w:r>
              <w:t xml:space="preserve"> on/off the video.</w:t>
            </w:r>
          </w:p>
          <w:p w14:paraId="7442CB8F" w14:textId="4883506D" w:rsidR="00285D6E" w:rsidRDefault="00127132" w:rsidP="00285D6E">
            <w:r>
              <w:t xml:space="preserve">4. The user </w:t>
            </w:r>
            <w:r w:rsidR="003E32A4">
              <w:t>can view</w:t>
            </w:r>
            <w:r>
              <w:t xml:space="preserve"> the</w:t>
            </w:r>
            <w:r w:rsidR="003E32A4">
              <w:t xml:space="preserve"> video and hear the audio of the meeting attendees.</w:t>
            </w:r>
          </w:p>
        </w:tc>
      </w:tr>
      <w:tr w:rsidR="00285D6E" w14:paraId="6460956E" w14:textId="77777777" w:rsidTr="00285D6E">
        <w:tc>
          <w:tcPr>
            <w:tcW w:w="2405" w:type="dxa"/>
          </w:tcPr>
          <w:p w14:paraId="20728055" w14:textId="77777777" w:rsidR="00285D6E" w:rsidRDefault="00285D6E" w:rsidP="00285D6E">
            <w:r>
              <w:t>Alternative Flow</w:t>
            </w:r>
          </w:p>
        </w:tc>
        <w:tc>
          <w:tcPr>
            <w:tcW w:w="6611" w:type="dxa"/>
          </w:tcPr>
          <w:p w14:paraId="63B1F12D" w14:textId="77777777" w:rsidR="00285D6E" w:rsidRDefault="00285D6E" w:rsidP="00285D6E">
            <w:r>
              <w:t>1.</w:t>
            </w:r>
            <w:r>
              <w:rPr>
                <w:rFonts w:hint="eastAsia"/>
              </w:rPr>
              <w:t>1</w:t>
            </w:r>
            <w:r>
              <w:t xml:space="preserve"> </w:t>
            </w:r>
            <w:r>
              <w:rPr>
                <w:rFonts w:hint="eastAsia"/>
              </w:rPr>
              <w:t>The</w:t>
            </w:r>
            <w:r>
              <w:t xml:space="preserve"> user is a participant in the meeting room</w:t>
            </w:r>
          </w:p>
          <w:p w14:paraId="3C7E434F" w14:textId="77777777" w:rsidR="00285D6E" w:rsidRDefault="00285D6E" w:rsidP="00285D6E">
            <w:r>
              <w:t>1.1.1 The user selects join meeting button in the channel.</w:t>
            </w:r>
          </w:p>
          <w:p w14:paraId="52E9001F" w14:textId="77777777" w:rsidR="00285D6E" w:rsidRDefault="00285D6E" w:rsidP="00285D6E">
            <w:r>
              <w:t>1.1.2 The user enters a meeting ID to join a meeting</w:t>
            </w:r>
          </w:p>
          <w:p w14:paraId="4FB6779B" w14:textId="77777777" w:rsidR="00285D6E" w:rsidRDefault="00285D6E" w:rsidP="00285D6E">
            <w:r>
              <w:t xml:space="preserve">1.2 The user is a guest </w:t>
            </w:r>
          </w:p>
          <w:p w14:paraId="2617670D" w14:textId="77777777" w:rsidR="00285D6E" w:rsidRDefault="00285D6E" w:rsidP="00285D6E">
            <w:r>
              <w:t>1.2.1 The user enters a meeting ID to join a meeting</w:t>
            </w:r>
          </w:p>
          <w:p w14:paraId="6AD92D38" w14:textId="77777777" w:rsidR="00285D6E" w:rsidRDefault="00285D6E" w:rsidP="00285D6E">
            <w:r>
              <w:t>2.1 The first 5 users join the meeting has an account (host/participant)</w:t>
            </w:r>
          </w:p>
          <w:p w14:paraId="28A8B2D5" w14:textId="77777777" w:rsidR="00285D6E" w:rsidRDefault="00285D6E" w:rsidP="00285D6E">
            <w:r>
              <w:t>2.1.1 The system assigns attendance point to the user</w:t>
            </w:r>
          </w:p>
          <w:p w14:paraId="6AE16806" w14:textId="77777777" w:rsidR="00285D6E" w:rsidRDefault="00285D6E" w:rsidP="00285D6E"/>
        </w:tc>
      </w:tr>
    </w:tbl>
    <w:p w14:paraId="395BB3C6" w14:textId="24E3E92C" w:rsidR="00285D6E" w:rsidRDefault="00285D6E" w:rsidP="00285D6E"/>
    <w:tbl>
      <w:tblPr>
        <w:tblStyle w:val="TableGrid"/>
        <w:tblW w:w="0" w:type="auto"/>
        <w:tblLook w:val="04A0" w:firstRow="1" w:lastRow="0" w:firstColumn="1" w:lastColumn="0" w:noHBand="0" w:noVBand="1"/>
      </w:tblPr>
      <w:tblGrid>
        <w:gridCol w:w="2312"/>
        <w:gridCol w:w="6127"/>
      </w:tblGrid>
      <w:tr w:rsidR="00285D6E" w14:paraId="2EAC4232" w14:textId="77777777" w:rsidTr="00285D6E">
        <w:tc>
          <w:tcPr>
            <w:tcW w:w="2405" w:type="dxa"/>
          </w:tcPr>
          <w:p w14:paraId="0E0C953D" w14:textId="77777777" w:rsidR="00285D6E" w:rsidRDefault="00285D6E" w:rsidP="00285D6E">
            <w:r>
              <w:t>Use Case ID</w:t>
            </w:r>
          </w:p>
        </w:tc>
        <w:tc>
          <w:tcPr>
            <w:tcW w:w="6611" w:type="dxa"/>
          </w:tcPr>
          <w:p w14:paraId="13C604A1" w14:textId="77777777" w:rsidR="00285D6E" w:rsidRDefault="00285D6E" w:rsidP="00285D6E">
            <w:r>
              <w:t>14</w:t>
            </w:r>
          </w:p>
        </w:tc>
      </w:tr>
      <w:tr w:rsidR="00285D6E" w14:paraId="3E647BD0" w14:textId="77777777" w:rsidTr="00285D6E">
        <w:tc>
          <w:tcPr>
            <w:tcW w:w="2405" w:type="dxa"/>
          </w:tcPr>
          <w:p w14:paraId="21744A5D" w14:textId="77777777" w:rsidR="00285D6E" w:rsidRDefault="00285D6E" w:rsidP="00285D6E">
            <w:r>
              <w:t>Use Case Name</w:t>
            </w:r>
          </w:p>
        </w:tc>
        <w:tc>
          <w:tcPr>
            <w:tcW w:w="6611" w:type="dxa"/>
          </w:tcPr>
          <w:p w14:paraId="05558F3B" w14:textId="77777777" w:rsidR="00285D6E" w:rsidRDefault="00285D6E" w:rsidP="00285D6E">
            <w:r>
              <w:t>Share Screen</w:t>
            </w:r>
          </w:p>
        </w:tc>
      </w:tr>
      <w:tr w:rsidR="00285D6E" w14:paraId="6733F379" w14:textId="77777777" w:rsidTr="00285D6E">
        <w:tc>
          <w:tcPr>
            <w:tcW w:w="2405" w:type="dxa"/>
          </w:tcPr>
          <w:p w14:paraId="2FEEA8F0" w14:textId="77777777" w:rsidR="00285D6E" w:rsidRDefault="00285D6E" w:rsidP="00285D6E">
            <w:r>
              <w:t>Actors</w:t>
            </w:r>
          </w:p>
        </w:tc>
        <w:tc>
          <w:tcPr>
            <w:tcW w:w="6611" w:type="dxa"/>
          </w:tcPr>
          <w:p w14:paraId="71D3D8E0" w14:textId="77777777" w:rsidR="00285D6E" w:rsidRDefault="00285D6E" w:rsidP="00285D6E">
            <w:r>
              <w:t>Host</w:t>
            </w:r>
          </w:p>
        </w:tc>
      </w:tr>
      <w:tr w:rsidR="00285D6E" w14:paraId="09B89FAE" w14:textId="77777777" w:rsidTr="00285D6E">
        <w:tc>
          <w:tcPr>
            <w:tcW w:w="2405" w:type="dxa"/>
          </w:tcPr>
          <w:p w14:paraId="4F104A97" w14:textId="77777777" w:rsidR="00285D6E" w:rsidRDefault="00285D6E" w:rsidP="00285D6E">
            <w:r>
              <w:t>Description</w:t>
            </w:r>
          </w:p>
        </w:tc>
        <w:tc>
          <w:tcPr>
            <w:tcW w:w="6611" w:type="dxa"/>
          </w:tcPr>
          <w:p w14:paraId="3F0A5055" w14:textId="77777777" w:rsidR="00285D6E" w:rsidRDefault="00285D6E" w:rsidP="00285D6E">
            <w:r>
              <w:t>The user shares the screen to other user in a meeting.</w:t>
            </w:r>
          </w:p>
        </w:tc>
      </w:tr>
      <w:tr w:rsidR="00285D6E" w14:paraId="1CAACA23" w14:textId="77777777" w:rsidTr="00285D6E">
        <w:tc>
          <w:tcPr>
            <w:tcW w:w="2405" w:type="dxa"/>
          </w:tcPr>
          <w:p w14:paraId="0AD27EAD" w14:textId="77777777" w:rsidR="00285D6E" w:rsidRDefault="00285D6E" w:rsidP="00285D6E">
            <w:r>
              <w:t>Pre-condition</w:t>
            </w:r>
          </w:p>
        </w:tc>
        <w:tc>
          <w:tcPr>
            <w:tcW w:w="6611" w:type="dxa"/>
          </w:tcPr>
          <w:p w14:paraId="4852699F" w14:textId="77777777" w:rsidR="00285D6E" w:rsidRDefault="00285D6E" w:rsidP="00285D6E">
            <w:r>
              <w:t>The host has started a meeting</w:t>
            </w:r>
          </w:p>
        </w:tc>
      </w:tr>
      <w:tr w:rsidR="00285D6E" w14:paraId="324A41B2" w14:textId="77777777" w:rsidTr="00285D6E">
        <w:tc>
          <w:tcPr>
            <w:tcW w:w="2405" w:type="dxa"/>
          </w:tcPr>
          <w:p w14:paraId="5F195E3B" w14:textId="77777777" w:rsidR="00285D6E" w:rsidRDefault="00285D6E" w:rsidP="00285D6E">
            <w:r>
              <w:t>Post-condition</w:t>
            </w:r>
          </w:p>
        </w:tc>
        <w:tc>
          <w:tcPr>
            <w:tcW w:w="6611" w:type="dxa"/>
          </w:tcPr>
          <w:p w14:paraId="6B40DC24" w14:textId="77777777" w:rsidR="00285D6E" w:rsidRDefault="00285D6E" w:rsidP="00285D6E">
            <w:r>
              <w:t>-</w:t>
            </w:r>
          </w:p>
        </w:tc>
      </w:tr>
      <w:tr w:rsidR="00285D6E" w14:paraId="3A548F7E" w14:textId="77777777" w:rsidTr="00285D6E">
        <w:tc>
          <w:tcPr>
            <w:tcW w:w="2405" w:type="dxa"/>
          </w:tcPr>
          <w:p w14:paraId="65C723CD" w14:textId="77777777" w:rsidR="00285D6E" w:rsidRDefault="00285D6E" w:rsidP="00285D6E">
            <w:r>
              <w:t>Normal Flow</w:t>
            </w:r>
          </w:p>
        </w:tc>
        <w:tc>
          <w:tcPr>
            <w:tcW w:w="6611" w:type="dxa"/>
          </w:tcPr>
          <w:p w14:paraId="23B55D05" w14:textId="5CEC678B" w:rsidR="00285D6E" w:rsidRDefault="00285D6E" w:rsidP="00285D6E">
            <w:r>
              <w:t>1. The host selects share screen feature</w:t>
            </w:r>
            <w:r w:rsidR="00D626FB">
              <w:t>.</w:t>
            </w:r>
          </w:p>
          <w:p w14:paraId="7FBE51B8" w14:textId="128D9727" w:rsidR="00285D6E" w:rsidRDefault="00285D6E" w:rsidP="00285D6E">
            <w:r>
              <w:t>2. The host selects share screen type</w:t>
            </w:r>
            <w:r w:rsidR="00D626FB">
              <w:t>.</w:t>
            </w:r>
          </w:p>
          <w:p w14:paraId="4351F5EE" w14:textId="1FE44090" w:rsidR="00285D6E" w:rsidRDefault="00285D6E" w:rsidP="00285D6E">
            <w:r>
              <w:t>3. The host selects start to share screen</w:t>
            </w:r>
            <w:r w:rsidR="00D626FB">
              <w:t>.</w:t>
            </w:r>
          </w:p>
        </w:tc>
      </w:tr>
      <w:tr w:rsidR="00285D6E" w14:paraId="0A69B1C6" w14:textId="77777777" w:rsidTr="00285D6E">
        <w:tc>
          <w:tcPr>
            <w:tcW w:w="2405" w:type="dxa"/>
          </w:tcPr>
          <w:p w14:paraId="59119B0E" w14:textId="77777777" w:rsidR="00285D6E" w:rsidRDefault="00285D6E" w:rsidP="00285D6E">
            <w:r>
              <w:t>Alternative Flow</w:t>
            </w:r>
          </w:p>
        </w:tc>
        <w:tc>
          <w:tcPr>
            <w:tcW w:w="6611" w:type="dxa"/>
          </w:tcPr>
          <w:p w14:paraId="13765077" w14:textId="77777777" w:rsidR="00285D6E" w:rsidRDefault="00285D6E" w:rsidP="00285D6E">
            <w:r>
              <w:t>3.1 The system shows a confirm message</w:t>
            </w:r>
          </w:p>
          <w:p w14:paraId="3CF999AE" w14:textId="77777777" w:rsidR="00285D6E" w:rsidRDefault="00285D6E" w:rsidP="00285D6E">
            <w:r>
              <w:t>3.1.1 If the host does not confirm, cancel the screen share action.</w:t>
            </w:r>
          </w:p>
          <w:p w14:paraId="4E8987BE" w14:textId="77777777" w:rsidR="00285D6E" w:rsidRDefault="00285D6E" w:rsidP="00285D6E">
            <w:r>
              <w:t>3.1.2 If the host confirms the action, start the screen share.</w:t>
            </w:r>
          </w:p>
          <w:p w14:paraId="0D297492" w14:textId="77777777" w:rsidR="00285D6E" w:rsidRDefault="00285D6E" w:rsidP="00285D6E"/>
        </w:tc>
      </w:tr>
    </w:tbl>
    <w:p w14:paraId="13D5BD44" w14:textId="44DF215F" w:rsidR="00285D6E" w:rsidRDefault="00285D6E" w:rsidP="00285D6E"/>
    <w:p w14:paraId="3F101F90" w14:textId="6897C049" w:rsidR="00DA0357" w:rsidRDefault="00DA0357" w:rsidP="00285D6E"/>
    <w:p w14:paraId="20B89CB8" w14:textId="6560FD68" w:rsidR="00DA0357" w:rsidRDefault="00DA0357" w:rsidP="00285D6E"/>
    <w:p w14:paraId="54E67252" w14:textId="77777777" w:rsidR="00DA0357" w:rsidRDefault="00DA0357" w:rsidP="00285D6E"/>
    <w:tbl>
      <w:tblPr>
        <w:tblStyle w:val="TableGrid"/>
        <w:tblW w:w="0" w:type="auto"/>
        <w:tblLook w:val="04A0" w:firstRow="1" w:lastRow="0" w:firstColumn="1" w:lastColumn="0" w:noHBand="0" w:noVBand="1"/>
      </w:tblPr>
      <w:tblGrid>
        <w:gridCol w:w="2306"/>
        <w:gridCol w:w="6133"/>
      </w:tblGrid>
      <w:tr w:rsidR="00285D6E" w14:paraId="07D55742" w14:textId="77777777" w:rsidTr="00285D6E">
        <w:tc>
          <w:tcPr>
            <w:tcW w:w="2405" w:type="dxa"/>
          </w:tcPr>
          <w:p w14:paraId="09CAA65C" w14:textId="77777777" w:rsidR="00285D6E" w:rsidRDefault="00285D6E" w:rsidP="00285D6E">
            <w:r>
              <w:t>Use Case ID</w:t>
            </w:r>
          </w:p>
        </w:tc>
        <w:tc>
          <w:tcPr>
            <w:tcW w:w="6611" w:type="dxa"/>
          </w:tcPr>
          <w:p w14:paraId="3E5CC3EE" w14:textId="77777777" w:rsidR="00285D6E" w:rsidRDefault="00285D6E" w:rsidP="00285D6E">
            <w:r>
              <w:t>15</w:t>
            </w:r>
          </w:p>
        </w:tc>
      </w:tr>
      <w:tr w:rsidR="00285D6E" w14:paraId="570A4127" w14:textId="77777777" w:rsidTr="00285D6E">
        <w:tc>
          <w:tcPr>
            <w:tcW w:w="2405" w:type="dxa"/>
          </w:tcPr>
          <w:p w14:paraId="1E8131A1" w14:textId="77777777" w:rsidR="00285D6E" w:rsidRDefault="00285D6E" w:rsidP="00285D6E">
            <w:r>
              <w:t>Use Case Name</w:t>
            </w:r>
          </w:p>
        </w:tc>
        <w:tc>
          <w:tcPr>
            <w:tcW w:w="6611" w:type="dxa"/>
          </w:tcPr>
          <w:p w14:paraId="5D59BF3C" w14:textId="77777777" w:rsidR="00285D6E" w:rsidRDefault="00285D6E" w:rsidP="00285D6E">
            <w:r>
              <w:t>View Notification</w:t>
            </w:r>
          </w:p>
        </w:tc>
      </w:tr>
      <w:tr w:rsidR="00285D6E" w14:paraId="1E77FA6D" w14:textId="77777777" w:rsidTr="00285D6E">
        <w:tc>
          <w:tcPr>
            <w:tcW w:w="2405" w:type="dxa"/>
          </w:tcPr>
          <w:p w14:paraId="3F7265A3" w14:textId="77777777" w:rsidR="00285D6E" w:rsidRDefault="00285D6E" w:rsidP="00285D6E">
            <w:r>
              <w:t>Actors</w:t>
            </w:r>
          </w:p>
        </w:tc>
        <w:tc>
          <w:tcPr>
            <w:tcW w:w="6611" w:type="dxa"/>
          </w:tcPr>
          <w:p w14:paraId="22B1EA58" w14:textId="77777777" w:rsidR="00285D6E" w:rsidRDefault="00285D6E" w:rsidP="00285D6E">
            <w:r>
              <w:t>Host, Participant</w:t>
            </w:r>
          </w:p>
        </w:tc>
      </w:tr>
      <w:tr w:rsidR="00285D6E" w14:paraId="2A337FAE" w14:textId="77777777" w:rsidTr="00285D6E">
        <w:tc>
          <w:tcPr>
            <w:tcW w:w="2405" w:type="dxa"/>
          </w:tcPr>
          <w:p w14:paraId="7BCEF3DF" w14:textId="77777777" w:rsidR="00285D6E" w:rsidRDefault="00285D6E" w:rsidP="00285D6E">
            <w:r>
              <w:t>Description</w:t>
            </w:r>
          </w:p>
        </w:tc>
        <w:tc>
          <w:tcPr>
            <w:tcW w:w="6611" w:type="dxa"/>
          </w:tcPr>
          <w:p w14:paraId="4D6EAEC4" w14:textId="77777777" w:rsidR="00285D6E" w:rsidRDefault="00285D6E" w:rsidP="00285D6E">
            <w:r>
              <w:t xml:space="preserve">The user views the notification received. </w:t>
            </w:r>
          </w:p>
        </w:tc>
      </w:tr>
      <w:tr w:rsidR="00285D6E" w14:paraId="3E2D8BD4" w14:textId="77777777" w:rsidTr="00285D6E">
        <w:tc>
          <w:tcPr>
            <w:tcW w:w="2405" w:type="dxa"/>
          </w:tcPr>
          <w:p w14:paraId="14B5EDF6" w14:textId="77777777" w:rsidR="00285D6E" w:rsidRDefault="00285D6E" w:rsidP="00285D6E">
            <w:r>
              <w:t>Pre-condition</w:t>
            </w:r>
          </w:p>
        </w:tc>
        <w:tc>
          <w:tcPr>
            <w:tcW w:w="6611" w:type="dxa"/>
          </w:tcPr>
          <w:p w14:paraId="2276AF3D" w14:textId="77777777" w:rsidR="00285D6E" w:rsidRDefault="00285D6E" w:rsidP="00285D6E">
            <w:r>
              <w:t>-</w:t>
            </w:r>
          </w:p>
        </w:tc>
      </w:tr>
      <w:tr w:rsidR="00285D6E" w14:paraId="45C7729C" w14:textId="77777777" w:rsidTr="00285D6E">
        <w:tc>
          <w:tcPr>
            <w:tcW w:w="2405" w:type="dxa"/>
          </w:tcPr>
          <w:p w14:paraId="745A2798" w14:textId="77777777" w:rsidR="00285D6E" w:rsidRDefault="00285D6E" w:rsidP="00285D6E">
            <w:r>
              <w:t>Post-condition</w:t>
            </w:r>
          </w:p>
        </w:tc>
        <w:tc>
          <w:tcPr>
            <w:tcW w:w="6611" w:type="dxa"/>
          </w:tcPr>
          <w:p w14:paraId="41ADDB6B" w14:textId="77777777" w:rsidR="00285D6E" w:rsidRDefault="00285D6E" w:rsidP="00285D6E">
            <w:r>
              <w:t>-</w:t>
            </w:r>
          </w:p>
        </w:tc>
      </w:tr>
      <w:tr w:rsidR="00285D6E" w14:paraId="53010573" w14:textId="77777777" w:rsidTr="00285D6E">
        <w:tc>
          <w:tcPr>
            <w:tcW w:w="2405" w:type="dxa"/>
          </w:tcPr>
          <w:p w14:paraId="0F84A33E" w14:textId="77777777" w:rsidR="00285D6E" w:rsidRDefault="00285D6E" w:rsidP="00285D6E">
            <w:r>
              <w:t>Normal Flow</w:t>
            </w:r>
          </w:p>
        </w:tc>
        <w:tc>
          <w:tcPr>
            <w:tcW w:w="6611" w:type="dxa"/>
          </w:tcPr>
          <w:p w14:paraId="6E772975" w14:textId="744D180F" w:rsidR="00285D6E" w:rsidRDefault="00285D6E" w:rsidP="00285D6E">
            <w:r>
              <w:t>1. The user select</w:t>
            </w:r>
            <w:r w:rsidR="00D626FB">
              <w:t>s</w:t>
            </w:r>
            <w:r>
              <w:t xml:space="preserve"> the notification feature.</w:t>
            </w:r>
          </w:p>
          <w:p w14:paraId="6C7E6696" w14:textId="77777777" w:rsidR="00285D6E" w:rsidRDefault="00285D6E" w:rsidP="00285D6E">
            <w:r>
              <w:t>2. The system shows the notifications.</w:t>
            </w:r>
          </w:p>
          <w:p w14:paraId="483276B6" w14:textId="4CA0EC1D" w:rsidR="00285D6E" w:rsidRDefault="00285D6E" w:rsidP="00285D6E">
            <w:r>
              <w:t>3. The user click</w:t>
            </w:r>
            <w:r w:rsidR="00D626FB">
              <w:t>s</w:t>
            </w:r>
            <w:r>
              <w:t xml:space="preserve"> on the notification to view.</w:t>
            </w:r>
          </w:p>
        </w:tc>
      </w:tr>
      <w:tr w:rsidR="00285D6E" w14:paraId="5257EDA9" w14:textId="77777777" w:rsidTr="00285D6E">
        <w:tc>
          <w:tcPr>
            <w:tcW w:w="2405" w:type="dxa"/>
          </w:tcPr>
          <w:p w14:paraId="693AE4BE" w14:textId="77777777" w:rsidR="00285D6E" w:rsidRDefault="00285D6E" w:rsidP="00285D6E">
            <w:r>
              <w:t>Alternative Flow</w:t>
            </w:r>
          </w:p>
        </w:tc>
        <w:tc>
          <w:tcPr>
            <w:tcW w:w="6611" w:type="dxa"/>
          </w:tcPr>
          <w:p w14:paraId="1366304E" w14:textId="77777777" w:rsidR="00285D6E" w:rsidRDefault="00285D6E" w:rsidP="00285D6E">
            <w:r>
              <w:t>-</w:t>
            </w:r>
          </w:p>
        </w:tc>
      </w:tr>
    </w:tbl>
    <w:p w14:paraId="1245579F" w14:textId="77777777" w:rsidR="00285D6E" w:rsidRDefault="00285D6E" w:rsidP="00285D6E"/>
    <w:tbl>
      <w:tblPr>
        <w:tblStyle w:val="TableGrid"/>
        <w:tblW w:w="0" w:type="auto"/>
        <w:tblLook w:val="04A0" w:firstRow="1" w:lastRow="0" w:firstColumn="1" w:lastColumn="0" w:noHBand="0" w:noVBand="1"/>
      </w:tblPr>
      <w:tblGrid>
        <w:gridCol w:w="2308"/>
        <w:gridCol w:w="6131"/>
      </w:tblGrid>
      <w:tr w:rsidR="00285D6E" w14:paraId="010329D1" w14:textId="77777777" w:rsidTr="00285D6E">
        <w:tc>
          <w:tcPr>
            <w:tcW w:w="2405" w:type="dxa"/>
          </w:tcPr>
          <w:p w14:paraId="093F1F78" w14:textId="77777777" w:rsidR="00285D6E" w:rsidRDefault="00285D6E" w:rsidP="00285D6E">
            <w:r>
              <w:t>Use Case ID</w:t>
            </w:r>
          </w:p>
        </w:tc>
        <w:tc>
          <w:tcPr>
            <w:tcW w:w="6611" w:type="dxa"/>
          </w:tcPr>
          <w:p w14:paraId="55A6F49E" w14:textId="77777777" w:rsidR="00285D6E" w:rsidRDefault="00285D6E" w:rsidP="00285D6E">
            <w:r>
              <w:t>16</w:t>
            </w:r>
          </w:p>
        </w:tc>
      </w:tr>
      <w:tr w:rsidR="00285D6E" w14:paraId="15A1D37B" w14:textId="77777777" w:rsidTr="00285D6E">
        <w:tc>
          <w:tcPr>
            <w:tcW w:w="2405" w:type="dxa"/>
          </w:tcPr>
          <w:p w14:paraId="7167F749" w14:textId="77777777" w:rsidR="00285D6E" w:rsidRDefault="00285D6E" w:rsidP="00285D6E">
            <w:r>
              <w:t>Use Case Name</w:t>
            </w:r>
          </w:p>
        </w:tc>
        <w:tc>
          <w:tcPr>
            <w:tcW w:w="6611" w:type="dxa"/>
          </w:tcPr>
          <w:p w14:paraId="3C86ACD9" w14:textId="77777777" w:rsidR="00285D6E" w:rsidRDefault="00285D6E" w:rsidP="00285D6E">
            <w:r>
              <w:t>Run Speed Test</w:t>
            </w:r>
          </w:p>
        </w:tc>
      </w:tr>
      <w:tr w:rsidR="00285D6E" w14:paraId="4452CD92" w14:textId="77777777" w:rsidTr="00285D6E">
        <w:tc>
          <w:tcPr>
            <w:tcW w:w="2405" w:type="dxa"/>
          </w:tcPr>
          <w:p w14:paraId="7C3AD691" w14:textId="77777777" w:rsidR="00285D6E" w:rsidRDefault="00285D6E" w:rsidP="00285D6E">
            <w:r>
              <w:t>Actors</w:t>
            </w:r>
          </w:p>
        </w:tc>
        <w:tc>
          <w:tcPr>
            <w:tcW w:w="6611" w:type="dxa"/>
          </w:tcPr>
          <w:p w14:paraId="7846846A" w14:textId="77777777" w:rsidR="00285D6E" w:rsidRDefault="00285D6E" w:rsidP="00285D6E">
            <w:r>
              <w:t>Host, Participant</w:t>
            </w:r>
          </w:p>
        </w:tc>
      </w:tr>
      <w:tr w:rsidR="00285D6E" w14:paraId="3F73CE4F" w14:textId="77777777" w:rsidTr="00285D6E">
        <w:tc>
          <w:tcPr>
            <w:tcW w:w="2405" w:type="dxa"/>
          </w:tcPr>
          <w:p w14:paraId="37A525A4" w14:textId="77777777" w:rsidR="00285D6E" w:rsidRDefault="00285D6E" w:rsidP="00285D6E">
            <w:r>
              <w:t>Description</w:t>
            </w:r>
          </w:p>
        </w:tc>
        <w:tc>
          <w:tcPr>
            <w:tcW w:w="6611" w:type="dxa"/>
          </w:tcPr>
          <w:p w14:paraId="55A1E8FB" w14:textId="77777777" w:rsidR="00285D6E" w:rsidRDefault="00285D6E" w:rsidP="00285D6E">
            <w:r>
              <w:t>The user runs a speed test to check the internet bandwidth.</w:t>
            </w:r>
          </w:p>
        </w:tc>
      </w:tr>
      <w:tr w:rsidR="00285D6E" w14:paraId="5B6E9015" w14:textId="77777777" w:rsidTr="00285D6E">
        <w:tc>
          <w:tcPr>
            <w:tcW w:w="2405" w:type="dxa"/>
          </w:tcPr>
          <w:p w14:paraId="58BE8078" w14:textId="77777777" w:rsidR="00285D6E" w:rsidRDefault="00285D6E" w:rsidP="00285D6E">
            <w:r>
              <w:t>Pre-condition</w:t>
            </w:r>
          </w:p>
        </w:tc>
        <w:tc>
          <w:tcPr>
            <w:tcW w:w="6611" w:type="dxa"/>
          </w:tcPr>
          <w:p w14:paraId="1F535848" w14:textId="77777777" w:rsidR="00285D6E" w:rsidRDefault="00285D6E" w:rsidP="00285D6E">
            <w:r>
              <w:t>-</w:t>
            </w:r>
          </w:p>
        </w:tc>
      </w:tr>
      <w:tr w:rsidR="00285D6E" w14:paraId="03FCAF58" w14:textId="77777777" w:rsidTr="00285D6E">
        <w:tc>
          <w:tcPr>
            <w:tcW w:w="2405" w:type="dxa"/>
          </w:tcPr>
          <w:p w14:paraId="3B9A4BDF" w14:textId="77777777" w:rsidR="00285D6E" w:rsidRDefault="00285D6E" w:rsidP="00285D6E">
            <w:r>
              <w:t>Post-condition</w:t>
            </w:r>
          </w:p>
        </w:tc>
        <w:tc>
          <w:tcPr>
            <w:tcW w:w="6611" w:type="dxa"/>
          </w:tcPr>
          <w:p w14:paraId="295D867A" w14:textId="77777777" w:rsidR="00285D6E" w:rsidRDefault="00285D6E" w:rsidP="00285D6E">
            <w:r>
              <w:t>-</w:t>
            </w:r>
          </w:p>
        </w:tc>
      </w:tr>
      <w:tr w:rsidR="00285D6E" w14:paraId="3D2E4DF1" w14:textId="77777777" w:rsidTr="00285D6E">
        <w:tc>
          <w:tcPr>
            <w:tcW w:w="2405" w:type="dxa"/>
          </w:tcPr>
          <w:p w14:paraId="0FDF7F37" w14:textId="77777777" w:rsidR="00285D6E" w:rsidRDefault="00285D6E" w:rsidP="00285D6E">
            <w:r>
              <w:t>Normal Flow</w:t>
            </w:r>
          </w:p>
        </w:tc>
        <w:tc>
          <w:tcPr>
            <w:tcW w:w="6611" w:type="dxa"/>
          </w:tcPr>
          <w:p w14:paraId="0C2015F5" w14:textId="77777777" w:rsidR="00285D6E" w:rsidRDefault="00285D6E" w:rsidP="00285D6E">
            <w:r>
              <w:t>1. The user selects run speed test feature.</w:t>
            </w:r>
          </w:p>
          <w:p w14:paraId="45F71B97" w14:textId="77777777" w:rsidR="00285D6E" w:rsidRDefault="00285D6E" w:rsidP="00285D6E">
            <w:r>
              <w:t xml:space="preserve">2. </w:t>
            </w:r>
            <w:r>
              <w:rPr>
                <w:rFonts w:hint="eastAsia"/>
              </w:rPr>
              <w:t>The</w:t>
            </w:r>
            <w:r>
              <w:t xml:space="preserve"> system </w:t>
            </w:r>
            <w:r w:rsidRPr="00592A7F">
              <w:t xml:space="preserve">measures the </w:t>
            </w:r>
            <w:r>
              <w:t xml:space="preserve">user’s </w:t>
            </w:r>
            <w:r w:rsidRPr="00592A7F">
              <w:t>connection speed to the internet.</w:t>
            </w:r>
          </w:p>
          <w:p w14:paraId="33EA438D" w14:textId="77777777" w:rsidR="00285D6E" w:rsidRDefault="00285D6E" w:rsidP="00285D6E">
            <w:r>
              <w:t>3. The system shows the test result.</w:t>
            </w:r>
          </w:p>
        </w:tc>
      </w:tr>
      <w:tr w:rsidR="00285D6E" w14:paraId="65FC1AC2" w14:textId="77777777" w:rsidTr="00285D6E">
        <w:tc>
          <w:tcPr>
            <w:tcW w:w="2405" w:type="dxa"/>
          </w:tcPr>
          <w:p w14:paraId="3470E899" w14:textId="77777777" w:rsidR="00285D6E" w:rsidRDefault="00285D6E" w:rsidP="00285D6E">
            <w:r>
              <w:t>Alternative Flow</w:t>
            </w:r>
          </w:p>
        </w:tc>
        <w:tc>
          <w:tcPr>
            <w:tcW w:w="6611" w:type="dxa"/>
          </w:tcPr>
          <w:p w14:paraId="6A980B73" w14:textId="77777777" w:rsidR="00285D6E" w:rsidRDefault="00285D6E" w:rsidP="00285D6E">
            <w:r>
              <w:t>-</w:t>
            </w:r>
          </w:p>
        </w:tc>
      </w:tr>
    </w:tbl>
    <w:p w14:paraId="38E0C350" w14:textId="4AEB3112" w:rsidR="00285D6E" w:rsidRDefault="00285D6E" w:rsidP="00285D6E"/>
    <w:tbl>
      <w:tblPr>
        <w:tblStyle w:val="TableGrid"/>
        <w:tblW w:w="0" w:type="auto"/>
        <w:tblLook w:val="04A0" w:firstRow="1" w:lastRow="0" w:firstColumn="1" w:lastColumn="0" w:noHBand="0" w:noVBand="1"/>
      </w:tblPr>
      <w:tblGrid>
        <w:gridCol w:w="2309"/>
        <w:gridCol w:w="6130"/>
      </w:tblGrid>
      <w:tr w:rsidR="00285D6E" w14:paraId="7CECF856" w14:textId="77777777" w:rsidTr="00285D6E">
        <w:tc>
          <w:tcPr>
            <w:tcW w:w="2405" w:type="dxa"/>
          </w:tcPr>
          <w:p w14:paraId="21B1B1F3" w14:textId="77777777" w:rsidR="00285D6E" w:rsidRDefault="00285D6E" w:rsidP="00285D6E">
            <w:r>
              <w:t>Use Case ID</w:t>
            </w:r>
          </w:p>
        </w:tc>
        <w:tc>
          <w:tcPr>
            <w:tcW w:w="6611" w:type="dxa"/>
          </w:tcPr>
          <w:p w14:paraId="3904819B" w14:textId="77777777" w:rsidR="00285D6E" w:rsidRDefault="00285D6E" w:rsidP="00285D6E">
            <w:r>
              <w:t>17</w:t>
            </w:r>
          </w:p>
        </w:tc>
      </w:tr>
      <w:tr w:rsidR="00285D6E" w14:paraId="2A29748D" w14:textId="77777777" w:rsidTr="00285D6E">
        <w:tc>
          <w:tcPr>
            <w:tcW w:w="2405" w:type="dxa"/>
          </w:tcPr>
          <w:p w14:paraId="2A000410" w14:textId="77777777" w:rsidR="00285D6E" w:rsidRDefault="00285D6E" w:rsidP="00285D6E">
            <w:r>
              <w:t>Use Case Name</w:t>
            </w:r>
          </w:p>
        </w:tc>
        <w:tc>
          <w:tcPr>
            <w:tcW w:w="6611" w:type="dxa"/>
          </w:tcPr>
          <w:p w14:paraId="5DA8A75D" w14:textId="77777777" w:rsidR="00285D6E" w:rsidRDefault="00285D6E" w:rsidP="00285D6E">
            <w:r>
              <w:t>View Total Point</w:t>
            </w:r>
          </w:p>
        </w:tc>
      </w:tr>
      <w:tr w:rsidR="00285D6E" w14:paraId="28AD3286" w14:textId="77777777" w:rsidTr="00285D6E">
        <w:tc>
          <w:tcPr>
            <w:tcW w:w="2405" w:type="dxa"/>
          </w:tcPr>
          <w:p w14:paraId="13690FEE" w14:textId="77777777" w:rsidR="00285D6E" w:rsidRDefault="00285D6E" w:rsidP="00285D6E">
            <w:r>
              <w:t>Actors</w:t>
            </w:r>
          </w:p>
        </w:tc>
        <w:tc>
          <w:tcPr>
            <w:tcW w:w="6611" w:type="dxa"/>
          </w:tcPr>
          <w:p w14:paraId="4094D49C" w14:textId="77777777" w:rsidR="00285D6E" w:rsidRDefault="00285D6E" w:rsidP="00285D6E">
            <w:r>
              <w:t>Host, Participant</w:t>
            </w:r>
          </w:p>
        </w:tc>
      </w:tr>
      <w:tr w:rsidR="00285D6E" w14:paraId="14ACABB8" w14:textId="77777777" w:rsidTr="00285D6E">
        <w:tc>
          <w:tcPr>
            <w:tcW w:w="2405" w:type="dxa"/>
          </w:tcPr>
          <w:p w14:paraId="17780DF5" w14:textId="77777777" w:rsidR="00285D6E" w:rsidRDefault="00285D6E" w:rsidP="00285D6E">
            <w:r>
              <w:t>Description</w:t>
            </w:r>
          </w:p>
        </w:tc>
        <w:tc>
          <w:tcPr>
            <w:tcW w:w="6611" w:type="dxa"/>
          </w:tcPr>
          <w:p w14:paraId="73BC2A38" w14:textId="77777777" w:rsidR="00285D6E" w:rsidRDefault="00285D6E" w:rsidP="00285D6E">
            <w:r>
              <w:t>The user views the total point earn.</w:t>
            </w:r>
          </w:p>
        </w:tc>
      </w:tr>
      <w:tr w:rsidR="00285D6E" w14:paraId="589F7A53" w14:textId="77777777" w:rsidTr="00285D6E">
        <w:tc>
          <w:tcPr>
            <w:tcW w:w="2405" w:type="dxa"/>
          </w:tcPr>
          <w:p w14:paraId="3F44719C" w14:textId="77777777" w:rsidR="00285D6E" w:rsidRDefault="00285D6E" w:rsidP="00285D6E">
            <w:r>
              <w:t>Pre-condition</w:t>
            </w:r>
          </w:p>
        </w:tc>
        <w:tc>
          <w:tcPr>
            <w:tcW w:w="6611" w:type="dxa"/>
          </w:tcPr>
          <w:p w14:paraId="3FC73740" w14:textId="77777777" w:rsidR="00285D6E" w:rsidRDefault="00285D6E" w:rsidP="00285D6E">
            <w:r>
              <w:t>-</w:t>
            </w:r>
          </w:p>
        </w:tc>
      </w:tr>
      <w:tr w:rsidR="00285D6E" w14:paraId="3B54D6A7" w14:textId="77777777" w:rsidTr="00285D6E">
        <w:tc>
          <w:tcPr>
            <w:tcW w:w="2405" w:type="dxa"/>
          </w:tcPr>
          <w:p w14:paraId="7924A774" w14:textId="77777777" w:rsidR="00285D6E" w:rsidRDefault="00285D6E" w:rsidP="00285D6E">
            <w:r>
              <w:t>Post-condition</w:t>
            </w:r>
          </w:p>
        </w:tc>
        <w:tc>
          <w:tcPr>
            <w:tcW w:w="6611" w:type="dxa"/>
          </w:tcPr>
          <w:p w14:paraId="0E38FD29" w14:textId="77777777" w:rsidR="00285D6E" w:rsidRDefault="00285D6E" w:rsidP="00285D6E">
            <w:r>
              <w:t>-</w:t>
            </w:r>
          </w:p>
        </w:tc>
      </w:tr>
      <w:tr w:rsidR="00285D6E" w14:paraId="4822530D" w14:textId="77777777" w:rsidTr="00285D6E">
        <w:tc>
          <w:tcPr>
            <w:tcW w:w="2405" w:type="dxa"/>
          </w:tcPr>
          <w:p w14:paraId="40BB8675" w14:textId="77777777" w:rsidR="00285D6E" w:rsidRDefault="00285D6E" w:rsidP="00285D6E">
            <w:r>
              <w:t>Normal Flow</w:t>
            </w:r>
          </w:p>
        </w:tc>
        <w:tc>
          <w:tcPr>
            <w:tcW w:w="6611" w:type="dxa"/>
          </w:tcPr>
          <w:p w14:paraId="7521FC69" w14:textId="77777777" w:rsidR="00285D6E" w:rsidRDefault="00285D6E" w:rsidP="00285D6E">
            <w:r>
              <w:t>1. The user selects the view point feature.</w:t>
            </w:r>
          </w:p>
          <w:p w14:paraId="33DD340B" w14:textId="77777777" w:rsidR="00285D6E" w:rsidRDefault="00285D6E" w:rsidP="00285D6E">
            <w:r>
              <w:t>2. The system shows the point gain by the user.</w:t>
            </w:r>
          </w:p>
        </w:tc>
      </w:tr>
      <w:tr w:rsidR="00285D6E" w14:paraId="0B74315D" w14:textId="77777777" w:rsidTr="00285D6E">
        <w:tc>
          <w:tcPr>
            <w:tcW w:w="2405" w:type="dxa"/>
          </w:tcPr>
          <w:p w14:paraId="67D8F762" w14:textId="77777777" w:rsidR="00285D6E" w:rsidRDefault="00285D6E" w:rsidP="00285D6E">
            <w:r>
              <w:t>Alternative Flow</w:t>
            </w:r>
          </w:p>
        </w:tc>
        <w:tc>
          <w:tcPr>
            <w:tcW w:w="6611" w:type="dxa"/>
          </w:tcPr>
          <w:p w14:paraId="09974664" w14:textId="77777777" w:rsidR="00285D6E" w:rsidRDefault="00285D6E" w:rsidP="00285D6E">
            <w:r>
              <w:t>-</w:t>
            </w:r>
          </w:p>
        </w:tc>
      </w:tr>
    </w:tbl>
    <w:p w14:paraId="039677C2" w14:textId="77777777" w:rsidR="00285D6E" w:rsidRDefault="00285D6E" w:rsidP="00285D6E"/>
    <w:tbl>
      <w:tblPr>
        <w:tblStyle w:val="TableGrid"/>
        <w:tblW w:w="0" w:type="auto"/>
        <w:tblLook w:val="04A0" w:firstRow="1" w:lastRow="0" w:firstColumn="1" w:lastColumn="0" w:noHBand="0" w:noVBand="1"/>
      </w:tblPr>
      <w:tblGrid>
        <w:gridCol w:w="2308"/>
        <w:gridCol w:w="6131"/>
      </w:tblGrid>
      <w:tr w:rsidR="00285D6E" w14:paraId="64DA192F" w14:textId="77777777" w:rsidTr="00285D6E">
        <w:tc>
          <w:tcPr>
            <w:tcW w:w="2405" w:type="dxa"/>
          </w:tcPr>
          <w:p w14:paraId="3E7CFF14" w14:textId="77777777" w:rsidR="00285D6E" w:rsidRDefault="00285D6E" w:rsidP="00285D6E">
            <w:r>
              <w:t>Use Case ID</w:t>
            </w:r>
          </w:p>
        </w:tc>
        <w:tc>
          <w:tcPr>
            <w:tcW w:w="6611" w:type="dxa"/>
          </w:tcPr>
          <w:p w14:paraId="5C52858B" w14:textId="77777777" w:rsidR="00285D6E" w:rsidRDefault="00285D6E" w:rsidP="00285D6E">
            <w:r>
              <w:t>18</w:t>
            </w:r>
          </w:p>
        </w:tc>
      </w:tr>
      <w:tr w:rsidR="00285D6E" w14:paraId="0BA47E3D" w14:textId="77777777" w:rsidTr="00285D6E">
        <w:tc>
          <w:tcPr>
            <w:tcW w:w="2405" w:type="dxa"/>
          </w:tcPr>
          <w:p w14:paraId="1E050B4D" w14:textId="77777777" w:rsidR="00285D6E" w:rsidRDefault="00285D6E" w:rsidP="00285D6E">
            <w:r>
              <w:t>Use Case Name</w:t>
            </w:r>
          </w:p>
        </w:tc>
        <w:tc>
          <w:tcPr>
            <w:tcW w:w="6611" w:type="dxa"/>
          </w:tcPr>
          <w:p w14:paraId="428F39AD" w14:textId="77777777" w:rsidR="00285D6E" w:rsidRDefault="00285D6E" w:rsidP="00285D6E">
            <w:r>
              <w:t>Send Feedback</w:t>
            </w:r>
          </w:p>
        </w:tc>
      </w:tr>
      <w:tr w:rsidR="00285D6E" w14:paraId="3337CCEF" w14:textId="77777777" w:rsidTr="00285D6E">
        <w:tc>
          <w:tcPr>
            <w:tcW w:w="2405" w:type="dxa"/>
          </w:tcPr>
          <w:p w14:paraId="408B9C36" w14:textId="77777777" w:rsidR="00285D6E" w:rsidRDefault="00285D6E" w:rsidP="00285D6E">
            <w:r>
              <w:t>Actors</w:t>
            </w:r>
          </w:p>
        </w:tc>
        <w:tc>
          <w:tcPr>
            <w:tcW w:w="6611" w:type="dxa"/>
          </w:tcPr>
          <w:p w14:paraId="46F4AA58" w14:textId="77777777" w:rsidR="00285D6E" w:rsidRDefault="00285D6E" w:rsidP="00285D6E">
            <w:r>
              <w:t>Host, Participant, Guest</w:t>
            </w:r>
          </w:p>
        </w:tc>
      </w:tr>
      <w:tr w:rsidR="00285D6E" w14:paraId="4E93A1AF" w14:textId="77777777" w:rsidTr="00285D6E">
        <w:tc>
          <w:tcPr>
            <w:tcW w:w="2405" w:type="dxa"/>
          </w:tcPr>
          <w:p w14:paraId="7EBDB3ED" w14:textId="77777777" w:rsidR="00285D6E" w:rsidRDefault="00285D6E" w:rsidP="00285D6E">
            <w:r>
              <w:t>Description</w:t>
            </w:r>
          </w:p>
        </w:tc>
        <w:tc>
          <w:tcPr>
            <w:tcW w:w="6611" w:type="dxa"/>
          </w:tcPr>
          <w:p w14:paraId="4EAC99C3" w14:textId="77777777" w:rsidR="00285D6E" w:rsidRDefault="00285D6E" w:rsidP="00285D6E">
            <w:r>
              <w:t xml:space="preserve">The user sends a feedback to report a bug or provide suggestion. </w:t>
            </w:r>
          </w:p>
        </w:tc>
      </w:tr>
      <w:tr w:rsidR="00285D6E" w14:paraId="0EA061C8" w14:textId="77777777" w:rsidTr="00285D6E">
        <w:tc>
          <w:tcPr>
            <w:tcW w:w="2405" w:type="dxa"/>
          </w:tcPr>
          <w:p w14:paraId="10AE9A3B" w14:textId="77777777" w:rsidR="00285D6E" w:rsidRDefault="00285D6E" w:rsidP="00285D6E">
            <w:r>
              <w:t>Pre-condition</w:t>
            </w:r>
          </w:p>
        </w:tc>
        <w:tc>
          <w:tcPr>
            <w:tcW w:w="6611" w:type="dxa"/>
          </w:tcPr>
          <w:p w14:paraId="155F933E" w14:textId="77777777" w:rsidR="00285D6E" w:rsidRDefault="00285D6E" w:rsidP="00285D6E">
            <w:r>
              <w:t>-</w:t>
            </w:r>
          </w:p>
        </w:tc>
      </w:tr>
      <w:tr w:rsidR="00285D6E" w14:paraId="1F65BBE2" w14:textId="77777777" w:rsidTr="00285D6E">
        <w:tc>
          <w:tcPr>
            <w:tcW w:w="2405" w:type="dxa"/>
          </w:tcPr>
          <w:p w14:paraId="39D3E83C" w14:textId="77777777" w:rsidR="00285D6E" w:rsidRDefault="00285D6E" w:rsidP="00285D6E">
            <w:r>
              <w:t>Post-condition</w:t>
            </w:r>
          </w:p>
        </w:tc>
        <w:tc>
          <w:tcPr>
            <w:tcW w:w="6611" w:type="dxa"/>
          </w:tcPr>
          <w:p w14:paraId="11811094" w14:textId="77777777" w:rsidR="00285D6E" w:rsidRDefault="00285D6E" w:rsidP="00285D6E">
            <w:r>
              <w:t>-</w:t>
            </w:r>
          </w:p>
        </w:tc>
      </w:tr>
      <w:tr w:rsidR="00285D6E" w14:paraId="1F7C4D3C" w14:textId="77777777" w:rsidTr="00285D6E">
        <w:tc>
          <w:tcPr>
            <w:tcW w:w="2405" w:type="dxa"/>
          </w:tcPr>
          <w:p w14:paraId="1CE596D5" w14:textId="77777777" w:rsidR="00285D6E" w:rsidRDefault="00285D6E" w:rsidP="00285D6E">
            <w:r>
              <w:t>Normal Flow</w:t>
            </w:r>
          </w:p>
        </w:tc>
        <w:tc>
          <w:tcPr>
            <w:tcW w:w="6611" w:type="dxa"/>
          </w:tcPr>
          <w:p w14:paraId="2ED83907" w14:textId="77777777" w:rsidR="00285D6E" w:rsidRDefault="00285D6E" w:rsidP="00285D6E">
            <w:r>
              <w:t>1. The user selects the feedback feature.</w:t>
            </w:r>
          </w:p>
          <w:p w14:paraId="38109E9B" w14:textId="77777777" w:rsidR="00285D6E" w:rsidRDefault="00285D6E" w:rsidP="00285D6E">
            <w:r>
              <w:t xml:space="preserve">2. The user enters the comment.  </w:t>
            </w:r>
          </w:p>
          <w:p w14:paraId="70A16AB6" w14:textId="094D76B5" w:rsidR="00285D6E" w:rsidRDefault="00285D6E" w:rsidP="00285D6E">
            <w:r>
              <w:t>3. The user click</w:t>
            </w:r>
            <w:r w:rsidR="00D626FB">
              <w:t>s</w:t>
            </w:r>
            <w:r>
              <w:t xml:space="preserve"> submit button to submit the feedback.</w:t>
            </w:r>
          </w:p>
          <w:p w14:paraId="7B87B01D" w14:textId="77777777" w:rsidR="00285D6E" w:rsidRDefault="00285D6E" w:rsidP="00285D6E"/>
        </w:tc>
      </w:tr>
      <w:tr w:rsidR="00285D6E" w14:paraId="105E8580" w14:textId="77777777" w:rsidTr="00285D6E">
        <w:tc>
          <w:tcPr>
            <w:tcW w:w="2405" w:type="dxa"/>
          </w:tcPr>
          <w:p w14:paraId="7EABC4A5" w14:textId="77777777" w:rsidR="00285D6E" w:rsidRDefault="00285D6E" w:rsidP="00285D6E">
            <w:r>
              <w:t>Alternative Flow</w:t>
            </w:r>
          </w:p>
        </w:tc>
        <w:tc>
          <w:tcPr>
            <w:tcW w:w="6611" w:type="dxa"/>
          </w:tcPr>
          <w:p w14:paraId="1EA3E395" w14:textId="77777777" w:rsidR="00285D6E" w:rsidRDefault="00285D6E" w:rsidP="00285D6E">
            <w:r>
              <w:t>-</w:t>
            </w:r>
          </w:p>
        </w:tc>
      </w:tr>
    </w:tbl>
    <w:p w14:paraId="15344616" w14:textId="77777777" w:rsidR="00285D6E" w:rsidRDefault="00285D6E" w:rsidP="00285D6E"/>
    <w:tbl>
      <w:tblPr>
        <w:tblStyle w:val="TableGrid"/>
        <w:tblW w:w="0" w:type="auto"/>
        <w:tblLook w:val="04A0" w:firstRow="1" w:lastRow="0" w:firstColumn="1" w:lastColumn="0" w:noHBand="0" w:noVBand="1"/>
      </w:tblPr>
      <w:tblGrid>
        <w:gridCol w:w="2304"/>
        <w:gridCol w:w="6135"/>
      </w:tblGrid>
      <w:tr w:rsidR="00285D6E" w14:paraId="0D176E31" w14:textId="77777777" w:rsidTr="00285D6E">
        <w:tc>
          <w:tcPr>
            <w:tcW w:w="2405" w:type="dxa"/>
          </w:tcPr>
          <w:p w14:paraId="11717184" w14:textId="77777777" w:rsidR="00285D6E" w:rsidRDefault="00285D6E" w:rsidP="00285D6E">
            <w:r>
              <w:t>Use Case ID</w:t>
            </w:r>
          </w:p>
        </w:tc>
        <w:tc>
          <w:tcPr>
            <w:tcW w:w="6611" w:type="dxa"/>
          </w:tcPr>
          <w:p w14:paraId="481C9F48" w14:textId="77777777" w:rsidR="00285D6E" w:rsidRDefault="00285D6E" w:rsidP="00285D6E">
            <w:r>
              <w:t>19</w:t>
            </w:r>
          </w:p>
        </w:tc>
      </w:tr>
      <w:tr w:rsidR="00285D6E" w14:paraId="74E48A0B" w14:textId="77777777" w:rsidTr="00285D6E">
        <w:tc>
          <w:tcPr>
            <w:tcW w:w="2405" w:type="dxa"/>
          </w:tcPr>
          <w:p w14:paraId="56EB09E4" w14:textId="77777777" w:rsidR="00285D6E" w:rsidRDefault="00285D6E" w:rsidP="00285D6E">
            <w:r>
              <w:t>Use Case Name</w:t>
            </w:r>
          </w:p>
        </w:tc>
        <w:tc>
          <w:tcPr>
            <w:tcW w:w="6611" w:type="dxa"/>
          </w:tcPr>
          <w:p w14:paraId="11E76398" w14:textId="77777777" w:rsidR="00285D6E" w:rsidRDefault="00285D6E" w:rsidP="00285D6E">
            <w:r>
              <w:t>Maintain Application</w:t>
            </w:r>
          </w:p>
        </w:tc>
      </w:tr>
      <w:tr w:rsidR="00285D6E" w14:paraId="551135EC" w14:textId="77777777" w:rsidTr="00285D6E">
        <w:tc>
          <w:tcPr>
            <w:tcW w:w="2405" w:type="dxa"/>
          </w:tcPr>
          <w:p w14:paraId="7E90C14D" w14:textId="77777777" w:rsidR="00285D6E" w:rsidRDefault="00285D6E" w:rsidP="00285D6E">
            <w:r>
              <w:t>Actors</w:t>
            </w:r>
          </w:p>
        </w:tc>
        <w:tc>
          <w:tcPr>
            <w:tcW w:w="6611" w:type="dxa"/>
          </w:tcPr>
          <w:p w14:paraId="1254AA2D" w14:textId="77777777" w:rsidR="00285D6E" w:rsidRDefault="00285D6E" w:rsidP="00285D6E">
            <w:r>
              <w:t>Administrator</w:t>
            </w:r>
          </w:p>
        </w:tc>
      </w:tr>
      <w:tr w:rsidR="00285D6E" w14:paraId="6741DC66" w14:textId="77777777" w:rsidTr="00285D6E">
        <w:tc>
          <w:tcPr>
            <w:tcW w:w="2405" w:type="dxa"/>
          </w:tcPr>
          <w:p w14:paraId="104E73B5" w14:textId="77777777" w:rsidR="00285D6E" w:rsidRDefault="00285D6E" w:rsidP="00285D6E">
            <w:r>
              <w:t>Description</w:t>
            </w:r>
          </w:p>
        </w:tc>
        <w:tc>
          <w:tcPr>
            <w:tcW w:w="6611" w:type="dxa"/>
          </w:tcPr>
          <w:p w14:paraId="2CB9997B" w14:textId="77777777" w:rsidR="00285D6E" w:rsidRDefault="00285D6E" w:rsidP="00285D6E">
            <w:r>
              <w:t>The admin can maintain the application.</w:t>
            </w:r>
          </w:p>
        </w:tc>
      </w:tr>
      <w:tr w:rsidR="00285D6E" w14:paraId="7B808C2C" w14:textId="77777777" w:rsidTr="00285D6E">
        <w:tc>
          <w:tcPr>
            <w:tcW w:w="2405" w:type="dxa"/>
          </w:tcPr>
          <w:p w14:paraId="64B1114A" w14:textId="77777777" w:rsidR="00285D6E" w:rsidRDefault="00285D6E" w:rsidP="00285D6E">
            <w:r>
              <w:t>Pre-condition</w:t>
            </w:r>
          </w:p>
        </w:tc>
        <w:tc>
          <w:tcPr>
            <w:tcW w:w="6611" w:type="dxa"/>
          </w:tcPr>
          <w:p w14:paraId="77F134B9" w14:textId="77777777" w:rsidR="00285D6E" w:rsidRDefault="00285D6E" w:rsidP="00285D6E">
            <w:r>
              <w:t>-</w:t>
            </w:r>
          </w:p>
        </w:tc>
      </w:tr>
      <w:tr w:rsidR="00285D6E" w14:paraId="5BEE91C6" w14:textId="77777777" w:rsidTr="00285D6E">
        <w:tc>
          <w:tcPr>
            <w:tcW w:w="2405" w:type="dxa"/>
          </w:tcPr>
          <w:p w14:paraId="0D8E74A4" w14:textId="77777777" w:rsidR="00285D6E" w:rsidRDefault="00285D6E" w:rsidP="00285D6E">
            <w:r>
              <w:t>Post-condition</w:t>
            </w:r>
          </w:p>
        </w:tc>
        <w:tc>
          <w:tcPr>
            <w:tcW w:w="6611" w:type="dxa"/>
          </w:tcPr>
          <w:p w14:paraId="2D1D6669" w14:textId="77777777" w:rsidR="00285D6E" w:rsidRDefault="00285D6E" w:rsidP="00285D6E">
            <w:r>
              <w:t>-</w:t>
            </w:r>
          </w:p>
        </w:tc>
      </w:tr>
      <w:tr w:rsidR="00285D6E" w14:paraId="233D40EA" w14:textId="77777777" w:rsidTr="00285D6E">
        <w:tc>
          <w:tcPr>
            <w:tcW w:w="2405" w:type="dxa"/>
          </w:tcPr>
          <w:p w14:paraId="6A5B4BA5" w14:textId="77777777" w:rsidR="00285D6E" w:rsidRDefault="00285D6E" w:rsidP="00285D6E">
            <w:r>
              <w:t>Normal Flow</w:t>
            </w:r>
          </w:p>
        </w:tc>
        <w:tc>
          <w:tcPr>
            <w:tcW w:w="6611" w:type="dxa"/>
          </w:tcPr>
          <w:p w14:paraId="4B71D64D" w14:textId="77777777" w:rsidR="00285D6E" w:rsidRDefault="00285D6E" w:rsidP="00285D6E">
            <w:r>
              <w:t>1. The administrator logs in to the administrator system.</w:t>
            </w:r>
          </w:p>
          <w:p w14:paraId="69372E3F" w14:textId="77777777" w:rsidR="00285D6E" w:rsidRDefault="00285D6E" w:rsidP="00285D6E">
            <w:r>
              <w:t>2. The system shows a dashboard to administrator.</w:t>
            </w:r>
          </w:p>
          <w:p w14:paraId="04F624C5" w14:textId="77777777" w:rsidR="00285D6E" w:rsidRDefault="00285D6E" w:rsidP="00285D6E">
            <w:r>
              <w:t>3. The administrator clicks on view user list to view the details of users.</w:t>
            </w:r>
          </w:p>
          <w:p w14:paraId="71ED5309" w14:textId="77777777" w:rsidR="00285D6E" w:rsidRDefault="00285D6E" w:rsidP="00285D6E">
            <w:r>
              <w:t>4. The administrator clicks the view feedback to view the feedback send by the users and guest.</w:t>
            </w:r>
          </w:p>
          <w:p w14:paraId="38976653" w14:textId="77777777" w:rsidR="00285D6E" w:rsidRDefault="00285D6E" w:rsidP="00285D6E"/>
        </w:tc>
      </w:tr>
      <w:tr w:rsidR="00285D6E" w14:paraId="69A7E52F" w14:textId="77777777" w:rsidTr="00285D6E">
        <w:tc>
          <w:tcPr>
            <w:tcW w:w="2405" w:type="dxa"/>
          </w:tcPr>
          <w:p w14:paraId="7FF024C6" w14:textId="77777777" w:rsidR="00285D6E" w:rsidRDefault="00285D6E" w:rsidP="00285D6E">
            <w:r>
              <w:t>Alternative Flow</w:t>
            </w:r>
          </w:p>
        </w:tc>
        <w:tc>
          <w:tcPr>
            <w:tcW w:w="6611" w:type="dxa"/>
          </w:tcPr>
          <w:p w14:paraId="3ABFC2FB" w14:textId="77777777" w:rsidR="00285D6E" w:rsidRDefault="00285D6E" w:rsidP="00285D6E">
            <w:r>
              <w:t>-</w:t>
            </w:r>
          </w:p>
        </w:tc>
      </w:tr>
    </w:tbl>
    <w:p w14:paraId="66CF40BF" w14:textId="3EAF3413" w:rsidR="00285D6E" w:rsidRDefault="00285D6E" w:rsidP="00285D6E"/>
    <w:p w14:paraId="626D8D13" w14:textId="1FC9F961" w:rsidR="00DA0357" w:rsidRDefault="00DA0357" w:rsidP="00285D6E"/>
    <w:p w14:paraId="06424CE1" w14:textId="77777777" w:rsidR="00DA0357" w:rsidRDefault="00DA0357" w:rsidP="00285D6E"/>
    <w:p w14:paraId="7691AD75" w14:textId="318E3164" w:rsidR="00136478" w:rsidRPr="006A7A36" w:rsidRDefault="00285D6E" w:rsidP="00136478">
      <w:pPr>
        <w:pStyle w:val="Heading3"/>
      </w:pPr>
      <w:bookmarkStart w:id="111" w:name="_Toc50084388"/>
      <w:bookmarkStart w:id="112" w:name="_Hlk49985107"/>
      <w:r>
        <w:lastRenderedPageBreak/>
        <w:t>Entity Relationship Diagram</w:t>
      </w:r>
      <w:bookmarkEnd w:id="111"/>
    </w:p>
    <w:bookmarkEnd w:id="112"/>
    <w:p w14:paraId="6BBE76A9" w14:textId="05A0FD16" w:rsidR="00285D6E" w:rsidRDefault="00285D6E" w:rsidP="000522C7">
      <w:r w:rsidRPr="00285D6E">
        <w:t xml:space="preserve">An ER diagram illustrates the structure of </w:t>
      </w:r>
      <w:r w:rsidR="00DD445A">
        <w:t xml:space="preserve">the </w:t>
      </w:r>
      <w:r w:rsidRPr="00285D6E">
        <w:t xml:space="preserve">database will be designed by defining the entities, their attributes, and showing the relationships between them. </w:t>
      </w:r>
      <w:r w:rsidR="00DE6C75">
        <w:t>Figure 4.2</w:t>
      </w:r>
      <w:r w:rsidRPr="00285D6E">
        <w:t xml:space="preserve"> show</w:t>
      </w:r>
      <w:r w:rsidR="00DE6C75">
        <w:t>s</w:t>
      </w:r>
      <w:r w:rsidRPr="00285D6E">
        <w:t xml:space="preserve"> the conceptual entity relationship diagrams.</w:t>
      </w:r>
    </w:p>
    <w:p w14:paraId="1C967A27" w14:textId="77777777" w:rsidR="00285D6E" w:rsidRDefault="00285D6E" w:rsidP="00285D6E">
      <w:pPr>
        <w:keepNext/>
        <w:jc w:val="center"/>
      </w:pPr>
      <w:r>
        <w:rPr>
          <w:noProof/>
        </w:rPr>
        <w:drawing>
          <wp:inline distT="0" distB="0" distL="0" distR="0" wp14:anchorId="49E06A72" wp14:editId="5AFB4902">
            <wp:extent cx="5221605" cy="586699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RD1.jpg"/>
                    <pic:cNvPicPr/>
                  </pic:nvPicPr>
                  <pic:blipFill rotWithShape="1">
                    <a:blip r:embed="rId51">
                      <a:extLst>
                        <a:ext uri="{28A0092B-C50C-407E-A947-70E740481C1C}">
                          <a14:useLocalDpi xmlns:a14="http://schemas.microsoft.com/office/drawing/2010/main" val="0"/>
                        </a:ext>
                      </a:extLst>
                    </a:blip>
                    <a:srcRect t="28430"/>
                    <a:stretch/>
                  </pic:blipFill>
                  <pic:spPr bwMode="auto">
                    <a:xfrm>
                      <a:off x="0" y="0"/>
                      <a:ext cx="5221605" cy="5866998"/>
                    </a:xfrm>
                    <a:prstGeom prst="rect">
                      <a:avLst/>
                    </a:prstGeom>
                    <a:ln>
                      <a:noFill/>
                    </a:ln>
                    <a:extLst>
                      <a:ext uri="{53640926-AAD7-44D8-BBD7-CCE9431645EC}">
                        <a14:shadowObscured xmlns:a14="http://schemas.microsoft.com/office/drawing/2010/main"/>
                      </a:ext>
                    </a:extLst>
                  </pic:spPr>
                </pic:pic>
              </a:graphicData>
            </a:graphic>
          </wp:inline>
        </w:drawing>
      </w:r>
    </w:p>
    <w:p w14:paraId="67699392" w14:textId="0F633231" w:rsidR="00285D6E" w:rsidRDefault="00285D6E" w:rsidP="00285D6E">
      <w:pPr>
        <w:pStyle w:val="Caption"/>
        <w:jc w:val="center"/>
      </w:pPr>
      <w:bookmarkStart w:id="113" w:name="_Toc50087122"/>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w:t>
      </w:r>
      <w:r w:rsidR="00663AE5">
        <w:fldChar w:fldCharType="end"/>
      </w:r>
      <w:r>
        <w:t>: Conceptual Entity Relationship Diagram</w:t>
      </w:r>
      <w:bookmarkEnd w:id="113"/>
    </w:p>
    <w:p w14:paraId="6C6103CC" w14:textId="77777777" w:rsidR="002632FB" w:rsidRDefault="002632FB" w:rsidP="00285D6E"/>
    <w:p w14:paraId="6590D8AB" w14:textId="77777777" w:rsidR="002632FB" w:rsidRDefault="002632FB" w:rsidP="00285D6E"/>
    <w:p w14:paraId="06334672" w14:textId="77777777" w:rsidR="002632FB" w:rsidRDefault="002632FB" w:rsidP="00285D6E"/>
    <w:p w14:paraId="53E882C3" w14:textId="77777777" w:rsidR="002632FB" w:rsidRDefault="002632FB" w:rsidP="00285D6E"/>
    <w:p w14:paraId="4272208D" w14:textId="77777777" w:rsidR="002632FB" w:rsidRDefault="002632FB" w:rsidP="00285D6E"/>
    <w:p w14:paraId="4FA7FDB1" w14:textId="77777777" w:rsidR="002632FB" w:rsidRDefault="002632FB" w:rsidP="00285D6E"/>
    <w:p w14:paraId="552F3238" w14:textId="2F57A028" w:rsidR="00285D6E" w:rsidRDefault="00285D6E" w:rsidP="00285D6E">
      <w:r w:rsidRPr="00A05626">
        <w:lastRenderedPageBreak/>
        <w:t xml:space="preserve">The ER diagram for </w:t>
      </w:r>
      <w:r>
        <w:t>video conferencing</w:t>
      </w:r>
      <w:r w:rsidRPr="00A05626">
        <w:t xml:space="preserve"> system contains</w:t>
      </w:r>
      <w:r>
        <w:t xml:space="preserve"> 11</w:t>
      </w:r>
      <w:r w:rsidRPr="00A05626">
        <w:t xml:space="preserve"> tables</w:t>
      </w:r>
      <w:r>
        <w:t xml:space="preserve">. </w:t>
      </w:r>
    </w:p>
    <w:p w14:paraId="1804780F" w14:textId="0CEEF9FE" w:rsidR="00285D6E" w:rsidRDefault="00285D6E" w:rsidP="00285D6E">
      <w:pPr>
        <w:pStyle w:val="Caption"/>
        <w:keepNext/>
        <w:jc w:val="center"/>
      </w:pPr>
      <w:bookmarkStart w:id="114" w:name="_Toc50107449"/>
      <w:r>
        <w:t xml:space="preserve">Table </w:t>
      </w:r>
      <w:r w:rsidR="00B40AF3">
        <w:fldChar w:fldCharType="begin"/>
      </w:r>
      <w:r w:rsidR="00B40AF3">
        <w:instrText xml:space="preserve"> STYLEREF 1 \s </w:instrText>
      </w:r>
      <w:r w:rsidR="00B40AF3">
        <w:fldChar w:fldCharType="separate"/>
      </w:r>
      <w:r w:rsidR="005B39F8">
        <w:rPr>
          <w:noProof/>
        </w:rPr>
        <w:t>4</w:t>
      </w:r>
      <w:r w:rsidR="00B40AF3">
        <w:fldChar w:fldCharType="end"/>
      </w:r>
      <w:r w:rsidR="00B40AF3">
        <w:t>.</w:t>
      </w:r>
      <w:r w:rsidR="00B40AF3">
        <w:fldChar w:fldCharType="begin"/>
      </w:r>
      <w:r w:rsidR="00B40AF3">
        <w:instrText xml:space="preserve"> SEQ Table \* ARABIC \s 1 </w:instrText>
      </w:r>
      <w:r w:rsidR="00B40AF3">
        <w:fldChar w:fldCharType="separate"/>
      </w:r>
      <w:r w:rsidR="005B39F8">
        <w:rPr>
          <w:noProof/>
        </w:rPr>
        <w:t>2</w:t>
      </w:r>
      <w:r w:rsidR="00B40AF3">
        <w:fldChar w:fldCharType="end"/>
      </w:r>
      <w:r>
        <w:t xml:space="preserve">: </w:t>
      </w:r>
      <w:r w:rsidR="00E33C21" w:rsidRPr="00E33C21">
        <w:t>Description of ER Diagram</w:t>
      </w:r>
      <w:bookmarkEnd w:id="114"/>
    </w:p>
    <w:tbl>
      <w:tblPr>
        <w:tblStyle w:val="TableGrid"/>
        <w:tblW w:w="0" w:type="auto"/>
        <w:tblLook w:val="04A0" w:firstRow="1" w:lastRow="0" w:firstColumn="1" w:lastColumn="0" w:noHBand="0" w:noVBand="1"/>
      </w:tblPr>
      <w:tblGrid>
        <w:gridCol w:w="1549"/>
        <w:gridCol w:w="2069"/>
        <w:gridCol w:w="1980"/>
        <w:gridCol w:w="2841"/>
      </w:tblGrid>
      <w:tr w:rsidR="00285D6E" w14:paraId="4B14960F" w14:textId="77777777" w:rsidTr="00285D6E">
        <w:tc>
          <w:tcPr>
            <w:tcW w:w="1549" w:type="dxa"/>
          </w:tcPr>
          <w:p w14:paraId="3987A3BA" w14:textId="77777777" w:rsidR="00285D6E" w:rsidRPr="00285D6E" w:rsidRDefault="00285D6E" w:rsidP="00285D6E">
            <w:pPr>
              <w:jc w:val="left"/>
              <w:rPr>
                <w:b/>
                <w:bCs/>
              </w:rPr>
            </w:pPr>
            <w:r w:rsidRPr="00285D6E">
              <w:rPr>
                <w:b/>
                <w:bCs/>
              </w:rPr>
              <w:t>Table Name</w:t>
            </w:r>
          </w:p>
        </w:tc>
        <w:tc>
          <w:tcPr>
            <w:tcW w:w="2069" w:type="dxa"/>
          </w:tcPr>
          <w:p w14:paraId="23A0D8E2" w14:textId="77777777" w:rsidR="00285D6E" w:rsidRPr="00285D6E" w:rsidRDefault="00285D6E" w:rsidP="00285D6E">
            <w:pPr>
              <w:jc w:val="left"/>
              <w:rPr>
                <w:b/>
                <w:bCs/>
              </w:rPr>
            </w:pPr>
            <w:r w:rsidRPr="00285D6E">
              <w:rPr>
                <w:b/>
                <w:bCs/>
              </w:rPr>
              <w:t>Description</w:t>
            </w:r>
          </w:p>
        </w:tc>
        <w:tc>
          <w:tcPr>
            <w:tcW w:w="1980" w:type="dxa"/>
          </w:tcPr>
          <w:p w14:paraId="6CAD266C" w14:textId="77777777" w:rsidR="00285D6E" w:rsidRPr="00285D6E" w:rsidRDefault="00285D6E" w:rsidP="00285D6E">
            <w:pPr>
              <w:jc w:val="left"/>
              <w:rPr>
                <w:b/>
                <w:bCs/>
              </w:rPr>
            </w:pPr>
            <w:r w:rsidRPr="00285D6E">
              <w:rPr>
                <w:b/>
                <w:bCs/>
              </w:rPr>
              <w:t>Attribute</w:t>
            </w:r>
          </w:p>
        </w:tc>
        <w:tc>
          <w:tcPr>
            <w:tcW w:w="2841" w:type="dxa"/>
          </w:tcPr>
          <w:p w14:paraId="49A7F2A6" w14:textId="77777777" w:rsidR="00285D6E" w:rsidRPr="00285D6E" w:rsidRDefault="00285D6E" w:rsidP="00285D6E">
            <w:pPr>
              <w:jc w:val="left"/>
              <w:rPr>
                <w:b/>
                <w:bCs/>
              </w:rPr>
            </w:pPr>
            <w:r w:rsidRPr="00285D6E">
              <w:rPr>
                <w:b/>
                <w:bCs/>
              </w:rPr>
              <w:t>Data Type and Length</w:t>
            </w:r>
          </w:p>
        </w:tc>
      </w:tr>
      <w:tr w:rsidR="00285D6E" w14:paraId="64A6A414" w14:textId="77777777" w:rsidTr="00285D6E">
        <w:tc>
          <w:tcPr>
            <w:tcW w:w="1549" w:type="dxa"/>
          </w:tcPr>
          <w:p w14:paraId="6FCD896D" w14:textId="77777777" w:rsidR="00285D6E" w:rsidRDefault="00285D6E" w:rsidP="00285D6E">
            <w:pPr>
              <w:jc w:val="left"/>
            </w:pPr>
            <w:r>
              <w:t>user</w:t>
            </w:r>
          </w:p>
        </w:tc>
        <w:tc>
          <w:tcPr>
            <w:tcW w:w="2069" w:type="dxa"/>
          </w:tcPr>
          <w:p w14:paraId="3B1DFB7B" w14:textId="77777777" w:rsidR="00285D6E" w:rsidRDefault="00285D6E" w:rsidP="00285D6E">
            <w:pPr>
              <w:jc w:val="left"/>
            </w:pPr>
            <w:r>
              <w:t>contains the information for every user</w:t>
            </w:r>
          </w:p>
        </w:tc>
        <w:tc>
          <w:tcPr>
            <w:tcW w:w="1980" w:type="dxa"/>
          </w:tcPr>
          <w:p w14:paraId="08457248" w14:textId="77777777" w:rsidR="00285D6E" w:rsidRPr="008F32B0" w:rsidRDefault="00285D6E" w:rsidP="00285D6E">
            <w:pPr>
              <w:jc w:val="left"/>
            </w:pPr>
            <w:r w:rsidRPr="008F32B0">
              <w:t>u_id</w:t>
            </w:r>
          </w:p>
          <w:p w14:paraId="6B3DEA67" w14:textId="77777777" w:rsidR="00285D6E" w:rsidRDefault="00285D6E" w:rsidP="00285D6E">
            <w:pPr>
              <w:jc w:val="left"/>
            </w:pPr>
            <w:r w:rsidRPr="008F32B0">
              <w:t>u_</w:t>
            </w:r>
            <w:r>
              <w:t>f</w:t>
            </w:r>
            <w:r w:rsidRPr="008F32B0">
              <w:t>name</w:t>
            </w:r>
          </w:p>
          <w:p w14:paraId="41565EBD" w14:textId="77777777" w:rsidR="00285D6E" w:rsidRPr="008F32B0" w:rsidRDefault="00285D6E" w:rsidP="00285D6E">
            <w:pPr>
              <w:jc w:val="left"/>
            </w:pPr>
            <w:r>
              <w:t>u_lname</w:t>
            </w:r>
          </w:p>
          <w:p w14:paraId="297D531A" w14:textId="77777777" w:rsidR="00285D6E" w:rsidRPr="008F32B0" w:rsidRDefault="00285D6E" w:rsidP="00285D6E">
            <w:pPr>
              <w:jc w:val="left"/>
            </w:pPr>
            <w:r w:rsidRPr="008F32B0">
              <w:t>u_gender</w:t>
            </w:r>
          </w:p>
          <w:p w14:paraId="47E9C923" w14:textId="77777777" w:rsidR="00285D6E" w:rsidRPr="008F32B0" w:rsidRDefault="00285D6E" w:rsidP="00285D6E">
            <w:pPr>
              <w:jc w:val="left"/>
            </w:pPr>
            <w:r w:rsidRPr="008F32B0">
              <w:t>u_dob</w:t>
            </w:r>
          </w:p>
          <w:p w14:paraId="6ED6227F" w14:textId="77777777" w:rsidR="00285D6E" w:rsidRPr="008F32B0" w:rsidRDefault="00285D6E" w:rsidP="00285D6E">
            <w:pPr>
              <w:jc w:val="left"/>
            </w:pPr>
            <w:r w:rsidRPr="008F32B0">
              <w:t>u_phonenum</w:t>
            </w:r>
          </w:p>
          <w:p w14:paraId="27F659B9" w14:textId="77777777" w:rsidR="00285D6E" w:rsidRPr="008F32B0" w:rsidRDefault="00285D6E" w:rsidP="00285D6E">
            <w:pPr>
              <w:jc w:val="left"/>
            </w:pPr>
            <w:r w:rsidRPr="008F32B0">
              <w:t>u_email</w:t>
            </w:r>
          </w:p>
          <w:p w14:paraId="30DCE427" w14:textId="77777777" w:rsidR="00285D6E" w:rsidRDefault="00285D6E" w:rsidP="00285D6E">
            <w:pPr>
              <w:jc w:val="left"/>
            </w:pPr>
            <w:r w:rsidRPr="008F32B0">
              <w:t>u_password</w:t>
            </w:r>
          </w:p>
          <w:p w14:paraId="25296CC2" w14:textId="77777777" w:rsidR="00285D6E" w:rsidRDefault="00285D6E" w:rsidP="00285D6E">
            <w:pPr>
              <w:jc w:val="left"/>
            </w:pPr>
            <w:r>
              <w:t>u_profilepic</w:t>
            </w:r>
          </w:p>
          <w:p w14:paraId="413E17FB" w14:textId="77777777" w:rsidR="00285D6E" w:rsidRPr="008F32B0" w:rsidRDefault="00285D6E" w:rsidP="00285D6E">
            <w:pPr>
              <w:jc w:val="left"/>
            </w:pPr>
            <w:r>
              <w:t>u_point</w:t>
            </w:r>
          </w:p>
          <w:p w14:paraId="062AD94B" w14:textId="77777777" w:rsidR="00285D6E" w:rsidRDefault="00285D6E" w:rsidP="00285D6E">
            <w:pPr>
              <w:jc w:val="left"/>
            </w:pPr>
            <w:r w:rsidRPr="008F32B0">
              <w:t>u_status</w:t>
            </w:r>
          </w:p>
        </w:tc>
        <w:tc>
          <w:tcPr>
            <w:tcW w:w="2841" w:type="dxa"/>
          </w:tcPr>
          <w:p w14:paraId="34DED54F" w14:textId="77777777" w:rsidR="00285D6E" w:rsidRPr="00860C9F" w:rsidRDefault="00285D6E" w:rsidP="00285D6E">
            <w:pPr>
              <w:jc w:val="left"/>
            </w:pPr>
            <w:r w:rsidRPr="00860C9F">
              <w:t>10 numbers</w:t>
            </w:r>
          </w:p>
          <w:p w14:paraId="63AA00FA" w14:textId="77777777" w:rsidR="00285D6E" w:rsidRDefault="00285D6E" w:rsidP="00285D6E">
            <w:pPr>
              <w:jc w:val="left"/>
            </w:pPr>
            <w:r w:rsidRPr="00860C9F">
              <w:t>30 variable characters</w:t>
            </w:r>
          </w:p>
          <w:p w14:paraId="0BF46964" w14:textId="77777777" w:rsidR="00285D6E" w:rsidRPr="00860C9F" w:rsidRDefault="00285D6E" w:rsidP="00285D6E">
            <w:pPr>
              <w:jc w:val="left"/>
            </w:pPr>
            <w:r>
              <w:t>30 variable characters</w:t>
            </w:r>
          </w:p>
          <w:p w14:paraId="3A7BCA64" w14:textId="77777777" w:rsidR="00285D6E" w:rsidRPr="00860C9F" w:rsidRDefault="00285D6E" w:rsidP="00285D6E">
            <w:pPr>
              <w:jc w:val="left"/>
            </w:pPr>
            <w:r w:rsidRPr="00860C9F">
              <w:t>1 character (M/F)</w:t>
            </w:r>
          </w:p>
          <w:p w14:paraId="3A10267C" w14:textId="77777777" w:rsidR="00285D6E" w:rsidRPr="00860C9F" w:rsidRDefault="00285D6E" w:rsidP="00285D6E">
            <w:pPr>
              <w:jc w:val="left"/>
            </w:pPr>
            <w:r w:rsidRPr="00860C9F">
              <w:t>Date</w:t>
            </w:r>
          </w:p>
          <w:p w14:paraId="18A139D1" w14:textId="77777777" w:rsidR="00285D6E" w:rsidRPr="00860C9F" w:rsidRDefault="00285D6E" w:rsidP="00285D6E">
            <w:pPr>
              <w:jc w:val="left"/>
            </w:pPr>
            <w:r w:rsidRPr="00860C9F">
              <w:t>11 variable characters</w:t>
            </w:r>
          </w:p>
          <w:p w14:paraId="7C33C770" w14:textId="77777777" w:rsidR="00285D6E" w:rsidRPr="00860C9F" w:rsidRDefault="00285D6E" w:rsidP="00285D6E">
            <w:pPr>
              <w:jc w:val="left"/>
            </w:pPr>
            <w:r w:rsidRPr="00860C9F">
              <w:t>30 variable characters</w:t>
            </w:r>
          </w:p>
          <w:p w14:paraId="6976FC96" w14:textId="77777777" w:rsidR="00285D6E" w:rsidRPr="00860C9F" w:rsidRDefault="00285D6E" w:rsidP="00285D6E">
            <w:pPr>
              <w:jc w:val="left"/>
            </w:pPr>
            <w:r w:rsidRPr="00860C9F">
              <w:t>30 variable characters</w:t>
            </w:r>
          </w:p>
          <w:p w14:paraId="14C4EBB9" w14:textId="77777777" w:rsidR="00285D6E" w:rsidRDefault="00285D6E" w:rsidP="00285D6E">
            <w:pPr>
              <w:jc w:val="left"/>
            </w:pPr>
            <w:r>
              <w:t>BLOB</w:t>
            </w:r>
          </w:p>
          <w:p w14:paraId="6193DAE4" w14:textId="77777777" w:rsidR="00285D6E" w:rsidRDefault="00285D6E" w:rsidP="00285D6E">
            <w:pPr>
              <w:jc w:val="left"/>
            </w:pPr>
            <w:r>
              <w:t>10 numbers</w:t>
            </w:r>
          </w:p>
          <w:p w14:paraId="00414FFF" w14:textId="77777777" w:rsidR="00285D6E" w:rsidRDefault="00285D6E" w:rsidP="00285D6E">
            <w:pPr>
              <w:jc w:val="left"/>
            </w:pPr>
            <w:r w:rsidRPr="00860C9F">
              <w:t>1 character (A/I)</w:t>
            </w:r>
          </w:p>
        </w:tc>
      </w:tr>
      <w:tr w:rsidR="00285D6E" w14:paraId="6CE80553" w14:textId="77777777" w:rsidTr="00285D6E">
        <w:tc>
          <w:tcPr>
            <w:tcW w:w="1549" w:type="dxa"/>
          </w:tcPr>
          <w:p w14:paraId="67F1872E" w14:textId="77777777" w:rsidR="00285D6E" w:rsidRDefault="00285D6E" w:rsidP="00285D6E">
            <w:pPr>
              <w:jc w:val="left"/>
            </w:pPr>
            <w:r>
              <w:t xml:space="preserve">guest </w:t>
            </w:r>
          </w:p>
        </w:tc>
        <w:tc>
          <w:tcPr>
            <w:tcW w:w="2069" w:type="dxa"/>
          </w:tcPr>
          <w:p w14:paraId="37DBD7DD" w14:textId="77777777" w:rsidR="00285D6E" w:rsidRDefault="00285D6E" w:rsidP="00285D6E">
            <w:pPr>
              <w:jc w:val="left"/>
            </w:pPr>
            <w:r>
              <w:t>contains the information for every guest</w:t>
            </w:r>
          </w:p>
        </w:tc>
        <w:tc>
          <w:tcPr>
            <w:tcW w:w="1980" w:type="dxa"/>
          </w:tcPr>
          <w:p w14:paraId="07F4FF32" w14:textId="77777777" w:rsidR="00285D6E" w:rsidRDefault="00285D6E" w:rsidP="00285D6E">
            <w:pPr>
              <w:jc w:val="left"/>
            </w:pPr>
            <w:r>
              <w:t>g_id</w:t>
            </w:r>
          </w:p>
          <w:p w14:paraId="5CEEE6B2" w14:textId="77777777" w:rsidR="00285D6E" w:rsidRDefault="00285D6E" w:rsidP="00285D6E">
            <w:pPr>
              <w:jc w:val="left"/>
            </w:pPr>
            <w:r>
              <w:t>g_name</w:t>
            </w:r>
          </w:p>
          <w:p w14:paraId="54152A15" w14:textId="77777777" w:rsidR="00285D6E" w:rsidRDefault="00285D6E" w:rsidP="00285D6E">
            <w:pPr>
              <w:jc w:val="left"/>
            </w:pPr>
            <w:r>
              <w:t>g_gender</w:t>
            </w:r>
          </w:p>
          <w:p w14:paraId="4AFC454A" w14:textId="77777777" w:rsidR="00285D6E" w:rsidRDefault="00285D6E" w:rsidP="00285D6E">
            <w:pPr>
              <w:jc w:val="left"/>
            </w:pPr>
            <w:r>
              <w:t>g_date</w:t>
            </w:r>
          </w:p>
        </w:tc>
        <w:tc>
          <w:tcPr>
            <w:tcW w:w="2841" w:type="dxa"/>
          </w:tcPr>
          <w:p w14:paraId="4AFB03AB" w14:textId="77777777" w:rsidR="00285D6E" w:rsidRDefault="00285D6E" w:rsidP="00285D6E">
            <w:pPr>
              <w:jc w:val="left"/>
            </w:pPr>
            <w:r w:rsidRPr="000B7946">
              <w:t>10 numbers</w:t>
            </w:r>
          </w:p>
          <w:p w14:paraId="1AC8A485" w14:textId="77777777" w:rsidR="00285D6E" w:rsidRDefault="00285D6E" w:rsidP="00285D6E">
            <w:pPr>
              <w:jc w:val="left"/>
            </w:pPr>
            <w:r>
              <w:t>30 variable characters</w:t>
            </w:r>
          </w:p>
          <w:p w14:paraId="1E5C3D4A" w14:textId="77777777" w:rsidR="00285D6E" w:rsidRDefault="00285D6E" w:rsidP="00285D6E">
            <w:pPr>
              <w:jc w:val="left"/>
            </w:pPr>
            <w:r>
              <w:t>1 character (F/M)</w:t>
            </w:r>
          </w:p>
          <w:p w14:paraId="53A7F17C" w14:textId="77777777" w:rsidR="00285D6E" w:rsidRDefault="00285D6E" w:rsidP="00285D6E">
            <w:pPr>
              <w:jc w:val="left"/>
            </w:pPr>
            <w:r>
              <w:t>Date</w:t>
            </w:r>
          </w:p>
        </w:tc>
      </w:tr>
      <w:tr w:rsidR="00285D6E" w14:paraId="0722BE6C" w14:textId="77777777" w:rsidTr="00285D6E">
        <w:tc>
          <w:tcPr>
            <w:tcW w:w="1549" w:type="dxa"/>
          </w:tcPr>
          <w:p w14:paraId="1C2134D8" w14:textId="77777777" w:rsidR="00285D6E" w:rsidRDefault="00285D6E" w:rsidP="00285D6E">
            <w:pPr>
              <w:jc w:val="left"/>
            </w:pPr>
            <w:r>
              <w:t>room</w:t>
            </w:r>
          </w:p>
        </w:tc>
        <w:tc>
          <w:tcPr>
            <w:tcW w:w="2069" w:type="dxa"/>
          </w:tcPr>
          <w:p w14:paraId="40F50754" w14:textId="77777777" w:rsidR="00285D6E" w:rsidRDefault="00285D6E" w:rsidP="00285D6E">
            <w:pPr>
              <w:jc w:val="left"/>
            </w:pPr>
            <w:r w:rsidRPr="00690BC5">
              <w:t xml:space="preserve">contains the information for every </w:t>
            </w:r>
            <w:r>
              <w:t>meeting room.</w:t>
            </w:r>
          </w:p>
        </w:tc>
        <w:tc>
          <w:tcPr>
            <w:tcW w:w="1980" w:type="dxa"/>
          </w:tcPr>
          <w:p w14:paraId="1326F896" w14:textId="77777777" w:rsidR="00285D6E" w:rsidRDefault="00285D6E" w:rsidP="00285D6E">
            <w:pPr>
              <w:jc w:val="left"/>
            </w:pPr>
            <w:r>
              <w:t>r_id</w:t>
            </w:r>
          </w:p>
          <w:p w14:paraId="591B4884" w14:textId="77777777" w:rsidR="00285D6E" w:rsidRDefault="00285D6E" w:rsidP="00285D6E">
            <w:pPr>
              <w:jc w:val="left"/>
            </w:pPr>
            <w:r>
              <w:t>r_name</w:t>
            </w:r>
          </w:p>
          <w:p w14:paraId="06B9C85F" w14:textId="77777777" w:rsidR="00285D6E" w:rsidRPr="00690BC5" w:rsidRDefault="00285D6E" w:rsidP="00285D6E">
            <w:pPr>
              <w:jc w:val="left"/>
            </w:pPr>
            <w:r>
              <w:t>r_desc</w:t>
            </w:r>
          </w:p>
        </w:tc>
        <w:tc>
          <w:tcPr>
            <w:tcW w:w="2841" w:type="dxa"/>
          </w:tcPr>
          <w:p w14:paraId="2048A4E1" w14:textId="77777777" w:rsidR="00285D6E" w:rsidRPr="00FF66D4" w:rsidRDefault="00285D6E" w:rsidP="00285D6E">
            <w:pPr>
              <w:jc w:val="left"/>
            </w:pPr>
            <w:r w:rsidRPr="00FF66D4">
              <w:t>10 numbers</w:t>
            </w:r>
          </w:p>
          <w:p w14:paraId="1DEA0057" w14:textId="77777777" w:rsidR="00285D6E" w:rsidRPr="00FF66D4" w:rsidRDefault="00285D6E" w:rsidP="00285D6E">
            <w:pPr>
              <w:jc w:val="left"/>
            </w:pPr>
            <w:r w:rsidRPr="00FF66D4">
              <w:t>30 variable characters</w:t>
            </w:r>
          </w:p>
          <w:p w14:paraId="351BD0B7" w14:textId="77777777" w:rsidR="00285D6E" w:rsidRPr="00690BC5" w:rsidRDefault="00285D6E" w:rsidP="00285D6E">
            <w:pPr>
              <w:jc w:val="left"/>
            </w:pPr>
            <w:r>
              <w:t>Text</w:t>
            </w:r>
          </w:p>
        </w:tc>
      </w:tr>
      <w:tr w:rsidR="00285D6E" w14:paraId="5F86BF01" w14:textId="77777777" w:rsidTr="00285D6E">
        <w:tc>
          <w:tcPr>
            <w:tcW w:w="1549" w:type="dxa"/>
          </w:tcPr>
          <w:p w14:paraId="5AEFE2B7" w14:textId="77777777" w:rsidR="00285D6E" w:rsidRDefault="00285D6E" w:rsidP="00285D6E">
            <w:pPr>
              <w:jc w:val="left"/>
            </w:pPr>
            <w:r>
              <w:t>channel</w:t>
            </w:r>
          </w:p>
        </w:tc>
        <w:tc>
          <w:tcPr>
            <w:tcW w:w="2069" w:type="dxa"/>
          </w:tcPr>
          <w:p w14:paraId="3FD96A23" w14:textId="77777777" w:rsidR="00285D6E" w:rsidRDefault="00285D6E" w:rsidP="00285D6E">
            <w:pPr>
              <w:jc w:val="left"/>
            </w:pPr>
            <w:r>
              <w:t>contains the information for every channel.</w:t>
            </w:r>
          </w:p>
        </w:tc>
        <w:tc>
          <w:tcPr>
            <w:tcW w:w="1980" w:type="dxa"/>
          </w:tcPr>
          <w:p w14:paraId="12C98A86" w14:textId="77777777" w:rsidR="00285D6E" w:rsidRDefault="00285D6E" w:rsidP="00285D6E">
            <w:pPr>
              <w:jc w:val="left"/>
            </w:pPr>
            <w:r>
              <w:t>c_id</w:t>
            </w:r>
          </w:p>
          <w:p w14:paraId="58D3E6EF" w14:textId="77777777" w:rsidR="00285D6E" w:rsidRDefault="00285D6E" w:rsidP="00285D6E">
            <w:pPr>
              <w:jc w:val="left"/>
            </w:pPr>
            <w:r>
              <w:t>c_name</w:t>
            </w:r>
          </w:p>
          <w:p w14:paraId="544F37C3" w14:textId="77777777" w:rsidR="00285D6E" w:rsidRDefault="00285D6E" w:rsidP="00285D6E">
            <w:pPr>
              <w:jc w:val="left"/>
            </w:pPr>
            <w:r>
              <w:t>c_desc</w:t>
            </w:r>
          </w:p>
        </w:tc>
        <w:tc>
          <w:tcPr>
            <w:tcW w:w="2841" w:type="dxa"/>
          </w:tcPr>
          <w:p w14:paraId="7E1B24FA" w14:textId="77777777" w:rsidR="00285D6E" w:rsidRPr="0019181F" w:rsidRDefault="00285D6E" w:rsidP="00285D6E">
            <w:pPr>
              <w:jc w:val="left"/>
            </w:pPr>
            <w:r w:rsidRPr="0019181F">
              <w:t>10 numbers</w:t>
            </w:r>
          </w:p>
          <w:p w14:paraId="726695A9" w14:textId="77777777" w:rsidR="00285D6E" w:rsidRPr="0019181F" w:rsidRDefault="00285D6E" w:rsidP="00285D6E">
            <w:pPr>
              <w:jc w:val="left"/>
            </w:pPr>
            <w:r w:rsidRPr="0019181F">
              <w:t>30 variable characters</w:t>
            </w:r>
          </w:p>
          <w:p w14:paraId="6488648F" w14:textId="77777777" w:rsidR="00285D6E" w:rsidRDefault="00285D6E" w:rsidP="00285D6E">
            <w:pPr>
              <w:jc w:val="left"/>
            </w:pPr>
            <w:r w:rsidRPr="0019181F">
              <w:t>Text</w:t>
            </w:r>
          </w:p>
        </w:tc>
      </w:tr>
      <w:tr w:rsidR="00285D6E" w14:paraId="180FBDC1" w14:textId="77777777" w:rsidTr="00285D6E">
        <w:tc>
          <w:tcPr>
            <w:tcW w:w="1549" w:type="dxa"/>
          </w:tcPr>
          <w:p w14:paraId="4F5A6945" w14:textId="77777777" w:rsidR="00285D6E" w:rsidRDefault="00285D6E" w:rsidP="00285D6E">
            <w:pPr>
              <w:jc w:val="left"/>
            </w:pPr>
            <w:r>
              <w:t>schedule</w:t>
            </w:r>
          </w:p>
        </w:tc>
        <w:tc>
          <w:tcPr>
            <w:tcW w:w="2069" w:type="dxa"/>
          </w:tcPr>
          <w:p w14:paraId="5A856916" w14:textId="77777777" w:rsidR="00285D6E" w:rsidRDefault="00285D6E" w:rsidP="00285D6E">
            <w:pPr>
              <w:jc w:val="left"/>
            </w:pPr>
            <w:r>
              <w:t>contain the information for meeting schedule.</w:t>
            </w:r>
          </w:p>
        </w:tc>
        <w:tc>
          <w:tcPr>
            <w:tcW w:w="1980" w:type="dxa"/>
          </w:tcPr>
          <w:p w14:paraId="4B1D55D8" w14:textId="77777777" w:rsidR="00285D6E" w:rsidRDefault="00285D6E" w:rsidP="00285D6E">
            <w:pPr>
              <w:jc w:val="left"/>
            </w:pPr>
            <w:r>
              <w:t>s_id</w:t>
            </w:r>
          </w:p>
          <w:p w14:paraId="3F732C0A" w14:textId="77777777" w:rsidR="00285D6E" w:rsidRDefault="00285D6E" w:rsidP="00285D6E">
            <w:pPr>
              <w:jc w:val="left"/>
            </w:pPr>
            <w:r>
              <w:t>s_title</w:t>
            </w:r>
          </w:p>
          <w:p w14:paraId="406D5D0A" w14:textId="77777777" w:rsidR="00285D6E" w:rsidRDefault="00285D6E" w:rsidP="00285D6E">
            <w:pPr>
              <w:jc w:val="left"/>
            </w:pPr>
            <w:r>
              <w:t>s_desc</w:t>
            </w:r>
          </w:p>
        </w:tc>
        <w:tc>
          <w:tcPr>
            <w:tcW w:w="2841" w:type="dxa"/>
          </w:tcPr>
          <w:p w14:paraId="3E972791" w14:textId="77777777" w:rsidR="00285D6E" w:rsidRPr="0019181F" w:rsidRDefault="00285D6E" w:rsidP="00285D6E">
            <w:pPr>
              <w:jc w:val="left"/>
            </w:pPr>
            <w:r w:rsidRPr="0019181F">
              <w:t>10 numbers</w:t>
            </w:r>
          </w:p>
          <w:p w14:paraId="47D5C4D6" w14:textId="77777777" w:rsidR="00285D6E" w:rsidRPr="0019181F" w:rsidRDefault="00285D6E" w:rsidP="00285D6E">
            <w:pPr>
              <w:jc w:val="left"/>
            </w:pPr>
            <w:r w:rsidRPr="0019181F">
              <w:t>30 variable characters</w:t>
            </w:r>
          </w:p>
          <w:p w14:paraId="6EED1371" w14:textId="77777777" w:rsidR="00285D6E" w:rsidRDefault="00285D6E" w:rsidP="00285D6E">
            <w:pPr>
              <w:jc w:val="left"/>
            </w:pPr>
            <w:r w:rsidRPr="0019181F">
              <w:t>Text</w:t>
            </w:r>
          </w:p>
        </w:tc>
      </w:tr>
      <w:tr w:rsidR="00285D6E" w14:paraId="76B69DBC" w14:textId="77777777" w:rsidTr="00285D6E">
        <w:tc>
          <w:tcPr>
            <w:tcW w:w="1549" w:type="dxa"/>
          </w:tcPr>
          <w:p w14:paraId="2EEF5793" w14:textId="77777777" w:rsidR="00285D6E" w:rsidRDefault="00285D6E" w:rsidP="00285D6E">
            <w:pPr>
              <w:jc w:val="left"/>
            </w:pPr>
            <w:r>
              <w:t xml:space="preserve">meeting </w:t>
            </w:r>
          </w:p>
        </w:tc>
        <w:tc>
          <w:tcPr>
            <w:tcW w:w="2069" w:type="dxa"/>
          </w:tcPr>
          <w:p w14:paraId="2EFF80AA" w14:textId="77777777" w:rsidR="00285D6E" w:rsidRDefault="00285D6E" w:rsidP="00285D6E">
            <w:pPr>
              <w:jc w:val="left"/>
            </w:pPr>
            <w:r w:rsidRPr="0059332D">
              <w:t xml:space="preserve">contain the information for </w:t>
            </w:r>
            <w:r>
              <w:t xml:space="preserve">a </w:t>
            </w:r>
            <w:r w:rsidRPr="0059332D">
              <w:t>meeting</w:t>
            </w:r>
            <w:r>
              <w:t>.</w:t>
            </w:r>
          </w:p>
        </w:tc>
        <w:tc>
          <w:tcPr>
            <w:tcW w:w="1980" w:type="dxa"/>
          </w:tcPr>
          <w:p w14:paraId="1AF7C091" w14:textId="77777777" w:rsidR="00285D6E" w:rsidRDefault="00285D6E" w:rsidP="00285D6E">
            <w:pPr>
              <w:jc w:val="left"/>
            </w:pPr>
            <w:r>
              <w:t>m_id</w:t>
            </w:r>
          </w:p>
          <w:p w14:paraId="2DA3471B" w14:textId="77777777" w:rsidR="00285D6E" w:rsidRDefault="00285D6E" w:rsidP="00285D6E">
            <w:pPr>
              <w:jc w:val="left"/>
            </w:pPr>
            <w:r>
              <w:t>m_date</w:t>
            </w:r>
          </w:p>
          <w:p w14:paraId="6BEB94C6" w14:textId="77777777" w:rsidR="00285D6E" w:rsidRDefault="00285D6E" w:rsidP="00285D6E">
            <w:pPr>
              <w:jc w:val="left"/>
            </w:pPr>
            <w:r>
              <w:t>m_start_time</w:t>
            </w:r>
          </w:p>
          <w:p w14:paraId="47B75216" w14:textId="77777777" w:rsidR="00285D6E" w:rsidRPr="0059332D" w:rsidRDefault="00285D6E" w:rsidP="00285D6E">
            <w:pPr>
              <w:jc w:val="left"/>
            </w:pPr>
            <w:r>
              <w:t>m_end_time</w:t>
            </w:r>
          </w:p>
        </w:tc>
        <w:tc>
          <w:tcPr>
            <w:tcW w:w="2841" w:type="dxa"/>
          </w:tcPr>
          <w:p w14:paraId="5ED4EE08" w14:textId="77777777" w:rsidR="00285D6E" w:rsidRPr="00C209FB" w:rsidRDefault="00285D6E" w:rsidP="00285D6E">
            <w:pPr>
              <w:jc w:val="left"/>
            </w:pPr>
            <w:r w:rsidRPr="00C209FB">
              <w:t>10 numbers</w:t>
            </w:r>
          </w:p>
          <w:p w14:paraId="29BC9328" w14:textId="77777777" w:rsidR="00285D6E" w:rsidRPr="00C209FB" w:rsidRDefault="00285D6E" w:rsidP="00285D6E">
            <w:pPr>
              <w:jc w:val="left"/>
            </w:pPr>
            <w:r>
              <w:t>date</w:t>
            </w:r>
          </w:p>
          <w:p w14:paraId="42662EBD" w14:textId="77777777" w:rsidR="00285D6E" w:rsidRDefault="00285D6E" w:rsidP="00285D6E">
            <w:pPr>
              <w:jc w:val="left"/>
            </w:pPr>
            <w:r>
              <w:t>time</w:t>
            </w:r>
          </w:p>
          <w:p w14:paraId="651BCDE4" w14:textId="77777777" w:rsidR="00285D6E" w:rsidRPr="0059332D" w:rsidRDefault="00285D6E" w:rsidP="00285D6E">
            <w:pPr>
              <w:jc w:val="left"/>
            </w:pPr>
            <w:r>
              <w:t>time</w:t>
            </w:r>
          </w:p>
        </w:tc>
      </w:tr>
      <w:tr w:rsidR="00285D6E" w14:paraId="5EF92B36" w14:textId="77777777" w:rsidTr="00285D6E">
        <w:tc>
          <w:tcPr>
            <w:tcW w:w="1549" w:type="dxa"/>
          </w:tcPr>
          <w:p w14:paraId="56CE2371" w14:textId="77777777" w:rsidR="00285D6E" w:rsidRPr="002D0884" w:rsidRDefault="00285D6E" w:rsidP="00285D6E">
            <w:pPr>
              <w:jc w:val="left"/>
            </w:pPr>
            <w:r w:rsidRPr="002D0884">
              <w:t>agenda</w:t>
            </w:r>
          </w:p>
        </w:tc>
        <w:tc>
          <w:tcPr>
            <w:tcW w:w="2069" w:type="dxa"/>
          </w:tcPr>
          <w:p w14:paraId="3D32807D" w14:textId="77777777" w:rsidR="00285D6E" w:rsidRPr="002D0884" w:rsidRDefault="00285D6E" w:rsidP="00285D6E">
            <w:pPr>
              <w:jc w:val="left"/>
            </w:pPr>
            <w:r w:rsidRPr="002D0884">
              <w:t xml:space="preserve">contain the </w:t>
            </w:r>
            <w:r w:rsidRPr="002D0884">
              <w:lastRenderedPageBreak/>
              <w:t>information for a meeting agenda.</w:t>
            </w:r>
          </w:p>
        </w:tc>
        <w:tc>
          <w:tcPr>
            <w:tcW w:w="1980" w:type="dxa"/>
          </w:tcPr>
          <w:p w14:paraId="55781E77" w14:textId="77777777" w:rsidR="00285D6E" w:rsidRPr="002D0884" w:rsidRDefault="00285D6E" w:rsidP="00285D6E">
            <w:pPr>
              <w:jc w:val="left"/>
            </w:pPr>
            <w:r w:rsidRPr="002D0884">
              <w:lastRenderedPageBreak/>
              <w:t>a_id</w:t>
            </w:r>
          </w:p>
          <w:p w14:paraId="7C359A03" w14:textId="77777777" w:rsidR="00285D6E" w:rsidRPr="002D0884" w:rsidRDefault="00285D6E" w:rsidP="00285D6E">
            <w:pPr>
              <w:jc w:val="left"/>
            </w:pPr>
            <w:r w:rsidRPr="002D0884">
              <w:lastRenderedPageBreak/>
              <w:t>a_title</w:t>
            </w:r>
          </w:p>
          <w:p w14:paraId="2F625CAD" w14:textId="77777777" w:rsidR="00285D6E" w:rsidRPr="002D0884" w:rsidRDefault="00285D6E" w:rsidP="00285D6E">
            <w:pPr>
              <w:jc w:val="left"/>
            </w:pPr>
            <w:r w:rsidRPr="002D0884">
              <w:t>a_objective</w:t>
            </w:r>
          </w:p>
          <w:p w14:paraId="6B8A2ECA" w14:textId="77777777" w:rsidR="00285D6E" w:rsidRPr="002D0884" w:rsidRDefault="00285D6E" w:rsidP="00285D6E">
            <w:pPr>
              <w:jc w:val="left"/>
            </w:pPr>
            <w:r w:rsidRPr="002D0884">
              <w:t>a_preparation</w:t>
            </w:r>
          </w:p>
        </w:tc>
        <w:tc>
          <w:tcPr>
            <w:tcW w:w="2841" w:type="dxa"/>
          </w:tcPr>
          <w:p w14:paraId="2F31E256" w14:textId="77777777" w:rsidR="00285D6E" w:rsidRPr="00C209FB" w:rsidRDefault="00285D6E" w:rsidP="00285D6E">
            <w:pPr>
              <w:jc w:val="left"/>
            </w:pPr>
            <w:r w:rsidRPr="00C209FB">
              <w:lastRenderedPageBreak/>
              <w:t>10 numbers</w:t>
            </w:r>
          </w:p>
          <w:p w14:paraId="27C4C6E6" w14:textId="77777777" w:rsidR="00285D6E" w:rsidRDefault="00285D6E" w:rsidP="00285D6E">
            <w:pPr>
              <w:jc w:val="left"/>
            </w:pPr>
            <w:r w:rsidRPr="00C209FB">
              <w:lastRenderedPageBreak/>
              <w:t>30 variable characters</w:t>
            </w:r>
          </w:p>
          <w:p w14:paraId="430F2E3C" w14:textId="77777777" w:rsidR="00285D6E" w:rsidRPr="00C209FB" w:rsidRDefault="00285D6E" w:rsidP="00285D6E">
            <w:pPr>
              <w:jc w:val="left"/>
            </w:pPr>
            <w:r>
              <w:t>100 variable characters</w:t>
            </w:r>
          </w:p>
          <w:p w14:paraId="386D94FB" w14:textId="77777777" w:rsidR="00285D6E" w:rsidRPr="002D0884" w:rsidRDefault="00285D6E" w:rsidP="00285D6E">
            <w:pPr>
              <w:jc w:val="left"/>
            </w:pPr>
            <w:r>
              <w:t>100 variable characters</w:t>
            </w:r>
          </w:p>
        </w:tc>
      </w:tr>
      <w:tr w:rsidR="00285D6E" w14:paraId="57BD8A96" w14:textId="77777777" w:rsidTr="00285D6E">
        <w:tc>
          <w:tcPr>
            <w:tcW w:w="1549" w:type="dxa"/>
          </w:tcPr>
          <w:p w14:paraId="17FBA224" w14:textId="77777777" w:rsidR="00285D6E" w:rsidRPr="002D0884" w:rsidRDefault="00285D6E" w:rsidP="00285D6E">
            <w:pPr>
              <w:jc w:val="left"/>
            </w:pPr>
            <w:r>
              <w:lastRenderedPageBreak/>
              <w:t>topic</w:t>
            </w:r>
          </w:p>
        </w:tc>
        <w:tc>
          <w:tcPr>
            <w:tcW w:w="2069" w:type="dxa"/>
          </w:tcPr>
          <w:p w14:paraId="2B880BA8" w14:textId="77777777" w:rsidR="00285D6E" w:rsidRPr="002D0884" w:rsidRDefault="00285D6E" w:rsidP="00285D6E">
            <w:pPr>
              <w:jc w:val="left"/>
            </w:pPr>
            <w:r>
              <w:t>Contain the information for a topic</w:t>
            </w:r>
          </w:p>
        </w:tc>
        <w:tc>
          <w:tcPr>
            <w:tcW w:w="1980" w:type="dxa"/>
          </w:tcPr>
          <w:p w14:paraId="1D33F7F0" w14:textId="77777777" w:rsidR="00285D6E" w:rsidRDefault="00285D6E" w:rsidP="00285D6E">
            <w:pPr>
              <w:jc w:val="left"/>
            </w:pPr>
            <w:r>
              <w:t>t_id</w:t>
            </w:r>
          </w:p>
          <w:p w14:paraId="6DBB65BC" w14:textId="77777777" w:rsidR="00285D6E" w:rsidRDefault="00285D6E" w:rsidP="00285D6E">
            <w:pPr>
              <w:jc w:val="left"/>
            </w:pPr>
            <w:r>
              <w:t>t_topic</w:t>
            </w:r>
          </w:p>
          <w:p w14:paraId="493ADC4D" w14:textId="77777777" w:rsidR="00285D6E" w:rsidRDefault="00285D6E" w:rsidP="00285D6E">
            <w:pPr>
              <w:jc w:val="left"/>
            </w:pPr>
            <w:r>
              <w:t>t_presenter</w:t>
            </w:r>
          </w:p>
          <w:p w14:paraId="72224B50" w14:textId="77777777" w:rsidR="00285D6E" w:rsidRPr="002D0884" w:rsidRDefault="00285D6E" w:rsidP="00285D6E">
            <w:pPr>
              <w:jc w:val="left"/>
            </w:pPr>
            <w:r>
              <w:t>t_duration</w:t>
            </w:r>
          </w:p>
        </w:tc>
        <w:tc>
          <w:tcPr>
            <w:tcW w:w="2841" w:type="dxa"/>
          </w:tcPr>
          <w:p w14:paraId="28B037FF" w14:textId="77777777" w:rsidR="00285D6E" w:rsidRDefault="00285D6E" w:rsidP="00285D6E">
            <w:pPr>
              <w:jc w:val="left"/>
            </w:pPr>
            <w:r>
              <w:t>10 numbers</w:t>
            </w:r>
          </w:p>
          <w:p w14:paraId="0B60F5E6" w14:textId="77777777" w:rsidR="00285D6E" w:rsidRDefault="00285D6E" w:rsidP="00285D6E">
            <w:pPr>
              <w:jc w:val="left"/>
            </w:pPr>
            <w:r>
              <w:t>50 variable characters</w:t>
            </w:r>
          </w:p>
          <w:p w14:paraId="21C63E3D" w14:textId="77777777" w:rsidR="00285D6E" w:rsidRDefault="00285D6E" w:rsidP="00285D6E">
            <w:pPr>
              <w:jc w:val="left"/>
            </w:pPr>
            <w:r>
              <w:t>30 variable characters</w:t>
            </w:r>
          </w:p>
          <w:p w14:paraId="4D4E8127" w14:textId="77777777" w:rsidR="00285D6E" w:rsidRPr="00C209FB" w:rsidRDefault="00285D6E" w:rsidP="00285D6E">
            <w:pPr>
              <w:jc w:val="left"/>
            </w:pPr>
            <w:r>
              <w:t>time</w:t>
            </w:r>
          </w:p>
        </w:tc>
      </w:tr>
      <w:tr w:rsidR="00285D6E" w14:paraId="154DFC50" w14:textId="77777777" w:rsidTr="00285D6E">
        <w:tc>
          <w:tcPr>
            <w:tcW w:w="1549" w:type="dxa"/>
          </w:tcPr>
          <w:p w14:paraId="1D7A7908" w14:textId="77777777" w:rsidR="00285D6E" w:rsidRPr="002D0884" w:rsidRDefault="00285D6E" w:rsidP="00285D6E">
            <w:pPr>
              <w:jc w:val="left"/>
            </w:pPr>
            <w:r w:rsidRPr="002D0884">
              <w:t>contact</w:t>
            </w:r>
          </w:p>
        </w:tc>
        <w:tc>
          <w:tcPr>
            <w:tcW w:w="2069" w:type="dxa"/>
          </w:tcPr>
          <w:p w14:paraId="7E81E7E4" w14:textId="77777777" w:rsidR="00285D6E" w:rsidRPr="002D0884" w:rsidRDefault="00285D6E" w:rsidP="00285D6E">
            <w:pPr>
              <w:jc w:val="left"/>
            </w:pPr>
            <w:r w:rsidRPr="002D0884">
              <w:t>contain the information for a contact.</w:t>
            </w:r>
          </w:p>
        </w:tc>
        <w:tc>
          <w:tcPr>
            <w:tcW w:w="1980" w:type="dxa"/>
          </w:tcPr>
          <w:p w14:paraId="58AA1AAD" w14:textId="77777777" w:rsidR="00285D6E" w:rsidRPr="002D0884" w:rsidRDefault="00285D6E" w:rsidP="00285D6E">
            <w:pPr>
              <w:jc w:val="left"/>
            </w:pPr>
            <w:r w:rsidRPr="002D0884">
              <w:t>c</w:t>
            </w:r>
            <w:r>
              <w:t>t</w:t>
            </w:r>
            <w:r w:rsidRPr="002D0884">
              <w:t>_id</w:t>
            </w:r>
          </w:p>
          <w:p w14:paraId="10CE3AA3" w14:textId="77777777" w:rsidR="00285D6E" w:rsidRPr="002D0884" w:rsidRDefault="00285D6E" w:rsidP="00285D6E">
            <w:pPr>
              <w:jc w:val="left"/>
            </w:pPr>
            <w:r>
              <w:t>ct_email</w:t>
            </w:r>
          </w:p>
        </w:tc>
        <w:tc>
          <w:tcPr>
            <w:tcW w:w="2841" w:type="dxa"/>
          </w:tcPr>
          <w:p w14:paraId="52AC463F" w14:textId="77777777" w:rsidR="00285D6E" w:rsidRPr="00C209FB" w:rsidRDefault="00285D6E" w:rsidP="00285D6E">
            <w:pPr>
              <w:jc w:val="left"/>
            </w:pPr>
            <w:r w:rsidRPr="00C209FB">
              <w:t>10 numbers</w:t>
            </w:r>
          </w:p>
          <w:p w14:paraId="360FC038" w14:textId="77777777" w:rsidR="00285D6E" w:rsidRPr="002D0884" w:rsidRDefault="00285D6E" w:rsidP="00285D6E">
            <w:pPr>
              <w:jc w:val="left"/>
            </w:pPr>
            <w:r>
              <w:t>30 variable characters</w:t>
            </w:r>
          </w:p>
        </w:tc>
      </w:tr>
      <w:tr w:rsidR="00285D6E" w14:paraId="3EC6DFFA" w14:textId="77777777" w:rsidTr="00285D6E">
        <w:tc>
          <w:tcPr>
            <w:tcW w:w="1549" w:type="dxa"/>
          </w:tcPr>
          <w:p w14:paraId="6BD545FA" w14:textId="77777777" w:rsidR="00285D6E" w:rsidRDefault="00285D6E" w:rsidP="00285D6E">
            <w:pPr>
              <w:jc w:val="left"/>
            </w:pPr>
            <w:r>
              <w:t>chat_message</w:t>
            </w:r>
          </w:p>
        </w:tc>
        <w:tc>
          <w:tcPr>
            <w:tcW w:w="2069" w:type="dxa"/>
          </w:tcPr>
          <w:p w14:paraId="6FEA7B82" w14:textId="77777777" w:rsidR="00285D6E" w:rsidRDefault="00285D6E" w:rsidP="00285D6E">
            <w:pPr>
              <w:jc w:val="left"/>
            </w:pPr>
            <w:r w:rsidRPr="00957C43">
              <w:t>contain the information for a</w:t>
            </w:r>
            <w:r>
              <w:t xml:space="preserve"> chat message.</w:t>
            </w:r>
          </w:p>
        </w:tc>
        <w:tc>
          <w:tcPr>
            <w:tcW w:w="1980" w:type="dxa"/>
          </w:tcPr>
          <w:p w14:paraId="11911574" w14:textId="77777777" w:rsidR="00285D6E" w:rsidRDefault="00285D6E" w:rsidP="00285D6E">
            <w:pPr>
              <w:jc w:val="left"/>
            </w:pPr>
            <w:r>
              <w:t>cm_id</w:t>
            </w:r>
          </w:p>
          <w:p w14:paraId="05F0B3EC" w14:textId="77777777" w:rsidR="00285D6E" w:rsidRDefault="00285D6E" w:rsidP="00285D6E">
            <w:pPr>
              <w:jc w:val="left"/>
            </w:pPr>
            <w:r>
              <w:t>cm_recipient</w:t>
            </w:r>
          </w:p>
          <w:p w14:paraId="7E3321B9" w14:textId="77777777" w:rsidR="00285D6E" w:rsidRDefault="00285D6E" w:rsidP="00285D6E">
            <w:pPr>
              <w:jc w:val="left"/>
            </w:pPr>
            <w:r>
              <w:t>cm_datetime</w:t>
            </w:r>
          </w:p>
          <w:p w14:paraId="0AA1B0DE" w14:textId="77777777" w:rsidR="00285D6E" w:rsidRDefault="00285D6E" w:rsidP="00285D6E">
            <w:pPr>
              <w:jc w:val="left"/>
            </w:pPr>
            <w:r>
              <w:t>cm_status</w:t>
            </w:r>
          </w:p>
          <w:p w14:paraId="780AF575" w14:textId="77777777" w:rsidR="00285D6E" w:rsidRDefault="00285D6E" w:rsidP="00285D6E">
            <w:pPr>
              <w:jc w:val="left"/>
            </w:pPr>
          </w:p>
        </w:tc>
        <w:tc>
          <w:tcPr>
            <w:tcW w:w="2841" w:type="dxa"/>
          </w:tcPr>
          <w:p w14:paraId="57778E47" w14:textId="77777777" w:rsidR="00285D6E" w:rsidRPr="00C209FB" w:rsidRDefault="00285D6E" w:rsidP="00285D6E">
            <w:pPr>
              <w:jc w:val="left"/>
            </w:pPr>
            <w:r w:rsidRPr="00C209FB">
              <w:t>10 numbers</w:t>
            </w:r>
          </w:p>
          <w:p w14:paraId="209A0E8A" w14:textId="77777777" w:rsidR="00285D6E" w:rsidRPr="00C209FB" w:rsidRDefault="00285D6E" w:rsidP="00285D6E">
            <w:pPr>
              <w:jc w:val="left"/>
            </w:pPr>
            <w:r w:rsidRPr="00C209FB">
              <w:t>30 variable characters</w:t>
            </w:r>
          </w:p>
          <w:p w14:paraId="512C8851" w14:textId="77777777" w:rsidR="00285D6E" w:rsidRDefault="00285D6E" w:rsidP="00285D6E">
            <w:pPr>
              <w:jc w:val="left"/>
            </w:pPr>
            <w:r>
              <w:t>datetime</w:t>
            </w:r>
          </w:p>
          <w:p w14:paraId="34767081" w14:textId="77777777" w:rsidR="00285D6E" w:rsidRDefault="00285D6E" w:rsidP="00285D6E">
            <w:pPr>
              <w:jc w:val="left"/>
            </w:pPr>
            <w:r>
              <w:t>10 variable characters (R/U)</w:t>
            </w:r>
          </w:p>
        </w:tc>
      </w:tr>
      <w:tr w:rsidR="00285D6E" w14:paraId="365849DD" w14:textId="77777777" w:rsidTr="00285D6E">
        <w:tc>
          <w:tcPr>
            <w:tcW w:w="1549" w:type="dxa"/>
          </w:tcPr>
          <w:p w14:paraId="6E8B4EDD" w14:textId="77777777" w:rsidR="00285D6E" w:rsidRDefault="00285D6E" w:rsidP="00285D6E">
            <w:pPr>
              <w:jc w:val="left"/>
            </w:pPr>
            <w:r>
              <w:t>feedback</w:t>
            </w:r>
          </w:p>
        </w:tc>
        <w:tc>
          <w:tcPr>
            <w:tcW w:w="2069" w:type="dxa"/>
          </w:tcPr>
          <w:p w14:paraId="715D5457" w14:textId="77777777" w:rsidR="00285D6E" w:rsidRPr="00957C43" w:rsidRDefault="00285D6E" w:rsidP="00285D6E">
            <w:pPr>
              <w:jc w:val="left"/>
            </w:pPr>
            <w:r>
              <w:t>Contains the feedback send by users and guest</w:t>
            </w:r>
          </w:p>
        </w:tc>
        <w:tc>
          <w:tcPr>
            <w:tcW w:w="1980" w:type="dxa"/>
          </w:tcPr>
          <w:p w14:paraId="247988B7" w14:textId="77777777" w:rsidR="00285D6E" w:rsidRDefault="00285D6E" w:rsidP="00285D6E">
            <w:pPr>
              <w:jc w:val="left"/>
            </w:pPr>
            <w:r>
              <w:t>f_id</w:t>
            </w:r>
          </w:p>
          <w:p w14:paraId="657E98BD" w14:textId="77777777" w:rsidR="00285D6E" w:rsidRDefault="00285D6E" w:rsidP="00285D6E">
            <w:pPr>
              <w:jc w:val="left"/>
            </w:pPr>
            <w:r>
              <w:t>f_subject</w:t>
            </w:r>
          </w:p>
          <w:p w14:paraId="44B676B5" w14:textId="77777777" w:rsidR="00285D6E" w:rsidRDefault="00285D6E" w:rsidP="00285D6E">
            <w:pPr>
              <w:jc w:val="left"/>
            </w:pPr>
            <w:r>
              <w:t>f_desc</w:t>
            </w:r>
          </w:p>
        </w:tc>
        <w:tc>
          <w:tcPr>
            <w:tcW w:w="2841" w:type="dxa"/>
          </w:tcPr>
          <w:p w14:paraId="26F4D4BF" w14:textId="77777777" w:rsidR="00285D6E" w:rsidRDefault="00285D6E" w:rsidP="00285D6E">
            <w:pPr>
              <w:jc w:val="left"/>
            </w:pPr>
            <w:r>
              <w:t>10 numbers</w:t>
            </w:r>
          </w:p>
          <w:p w14:paraId="199278CF" w14:textId="77777777" w:rsidR="00285D6E" w:rsidRDefault="00285D6E" w:rsidP="00285D6E">
            <w:pPr>
              <w:jc w:val="left"/>
            </w:pPr>
            <w:r>
              <w:t>30 variable characters</w:t>
            </w:r>
          </w:p>
          <w:p w14:paraId="23315360" w14:textId="77777777" w:rsidR="00285D6E" w:rsidRPr="00C209FB" w:rsidRDefault="00285D6E" w:rsidP="00285D6E">
            <w:pPr>
              <w:jc w:val="left"/>
            </w:pPr>
            <w:r>
              <w:t>text</w:t>
            </w:r>
          </w:p>
        </w:tc>
      </w:tr>
    </w:tbl>
    <w:p w14:paraId="1692A563" w14:textId="32F68BDA" w:rsidR="002632FB" w:rsidRDefault="002632FB" w:rsidP="00285D6E"/>
    <w:p w14:paraId="37600875" w14:textId="77777777" w:rsidR="002632FB" w:rsidRDefault="002632FB">
      <w:pPr>
        <w:spacing w:line="240" w:lineRule="auto"/>
        <w:jc w:val="left"/>
      </w:pPr>
      <w:r>
        <w:br w:type="page"/>
      </w:r>
    </w:p>
    <w:p w14:paraId="227D10B4" w14:textId="77777777" w:rsidR="00E33C21" w:rsidRPr="009553E0" w:rsidRDefault="00E33C21" w:rsidP="00285D6E"/>
    <w:p w14:paraId="6EC227C2" w14:textId="471AAA34" w:rsidR="00E33C21" w:rsidRDefault="00E33C21" w:rsidP="00E33C21">
      <w:pPr>
        <w:pStyle w:val="Caption"/>
        <w:keepNext/>
        <w:jc w:val="center"/>
      </w:pPr>
      <w:bookmarkStart w:id="115" w:name="_Toc50107450"/>
      <w:r>
        <w:t xml:space="preserve">Table </w:t>
      </w:r>
      <w:r w:rsidR="00B40AF3">
        <w:fldChar w:fldCharType="begin"/>
      </w:r>
      <w:r w:rsidR="00B40AF3">
        <w:instrText xml:space="preserve"> STYLEREF 1 \s </w:instrText>
      </w:r>
      <w:r w:rsidR="00B40AF3">
        <w:fldChar w:fldCharType="separate"/>
      </w:r>
      <w:r w:rsidR="005B39F8">
        <w:rPr>
          <w:noProof/>
        </w:rPr>
        <w:t>4</w:t>
      </w:r>
      <w:r w:rsidR="00B40AF3">
        <w:fldChar w:fldCharType="end"/>
      </w:r>
      <w:r w:rsidR="00B40AF3">
        <w:t>.</w:t>
      </w:r>
      <w:r w:rsidR="00B40AF3">
        <w:fldChar w:fldCharType="begin"/>
      </w:r>
      <w:r w:rsidR="00B40AF3">
        <w:instrText xml:space="preserve"> SEQ Table \* ARABIC \s 1 </w:instrText>
      </w:r>
      <w:r w:rsidR="00B40AF3">
        <w:fldChar w:fldCharType="separate"/>
      </w:r>
      <w:r w:rsidR="005B39F8">
        <w:rPr>
          <w:noProof/>
        </w:rPr>
        <w:t>3</w:t>
      </w:r>
      <w:r w:rsidR="00B40AF3">
        <w:fldChar w:fldCharType="end"/>
      </w:r>
      <w:r>
        <w:t xml:space="preserve">: </w:t>
      </w:r>
      <w:r w:rsidRPr="00ED2244">
        <w:t>Description of Relationship in ER diagram</w:t>
      </w:r>
      <w:bookmarkEnd w:id="115"/>
    </w:p>
    <w:tbl>
      <w:tblPr>
        <w:tblStyle w:val="TableGrid"/>
        <w:tblW w:w="0" w:type="auto"/>
        <w:tblLook w:val="04A0" w:firstRow="1" w:lastRow="0" w:firstColumn="1" w:lastColumn="0" w:noHBand="0" w:noVBand="1"/>
      </w:tblPr>
      <w:tblGrid>
        <w:gridCol w:w="1719"/>
        <w:gridCol w:w="1659"/>
        <w:gridCol w:w="1681"/>
        <w:gridCol w:w="1720"/>
        <w:gridCol w:w="1660"/>
      </w:tblGrid>
      <w:tr w:rsidR="00285D6E" w14:paraId="1855C9F3" w14:textId="77777777" w:rsidTr="00E33C21">
        <w:tc>
          <w:tcPr>
            <w:tcW w:w="1719" w:type="dxa"/>
          </w:tcPr>
          <w:p w14:paraId="1E7D3E48" w14:textId="77777777" w:rsidR="00285D6E" w:rsidRPr="00E33C21" w:rsidRDefault="00285D6E" w:rsidP="00285D6E">
            <w:pPr>
              <w:rPr>
                <w:b/>
                <w:bCs/>
              </w:rPr>
            </w:pPr>
            <w:r w:rsidRPr="00E33C21">
              <w:rPr>
                <w:b/>
                <w:bCs/>
              </w:rPr>
              <w:t xml:space="preserve">Entity Name </w:t>
            </w:r>
          </w:p>
        </w:tc>
        <w:tc>
          <w:tcPr>
            <w:tcW w:w="1659" w:type="dxa"/>
          </w:tcPr>
          <w:p w14:paraId="45CB1038" w14:textId="77777777" w:rsidR="00285D6E" w:rsidRPr="00E33C21" w:rsidRDefault="00285D6E" w:rsidP="00285D6E">
            <w:pPr>
              <w:rPr>
                <w:b/>
                <w:bCs/>
              </w:rPr>
            </w:pPr>
            <w:r w:rsidRPr="00E33C21">
              <w:rPr>
                <w:b/>
                <w:bCs/>
              </w:rPr>
              <w:t xml:space="preserve">Multiplicity </w:t>
            </w:r>
          </w:p>
        </w:tc>
        <w:tc>
          <w:tcPr>
            <w:tcW w:w="1681" w:type="dxa"/>
          </w:tcPr>
          <w:p w14:paraId="1A3A19CD" w14:textId="77777777" w:rsidR="00285D6E" w:rsidRPr="00E33C21" w:rsidRDefault="00285D6E" w:rsidP="00285D6E">
            <w:pPr>
              <w:rPr>
                <w:b/>
                <w:bCs/>
              </w:rPr>
            </w:pPr>
            <w:r w:rsidRPr="00E33C21">
              <w:rPr>
                <w:b/>
                <w:bCs/>
              </w:rPr>
              <w:t xml:space="preserve">Relationship </w:t>
            </w:r>
          </w:p>
        </w:tc>
        <w:tc>
          <w:tcPr>
            <w:tcW w:w="1720" w:type="dxa"/>
          </w:tcPr>
          <w:p w14:paraId="41FC7EB3" w14:textId="77777777" w:rsidR="00285D6E" w:rsidRPr="00E33C21" w:rsidRDefault="00285D6E" w:rsidP="00285D6E">
            <w:pPr>
              <w:rPr>
                <w:b/>
                <w:bCs/>
              </w:rPr>
            </w:pPr>
            <w:r w:rsidRPr="00E33C21">
              <w:rPr>
                <w:b/>
                <w:bCs/>
              </w:rPr>
              <w:t xml:space="preserve">Entity Name </w:t>
            </w:r>
          </w:p>
        </w:tc>
        <w:tc>
          <w:tcPr>
            <w:tcW w:w="1660" w:type="dxa"/>
          </w:tcPr>
          <w:p w14:paraId="0E957FD5" w14:textId="77777777" w:rsidR="00285D6E" w:rsidRPr="00E33C21" w:rsidRDefault="00285D6E" w:rsidP="00285D6E">
            <w:pPr>
              <w:rPr>
                <w:b/>
                <w:bCs/>
              </w:rPr>
            </w:pPr>
            <w:r w:rsidRPr="00E33C21">
              <w:rPr>
                <w:b/>
                <w:bCs/>
              </w:rPr>
              <w:t>Multiplicity</w:t>
            </w:r>
          </w:p>
        </w:tc>
      </w:tr>
      <w:tr w:rsidR="00285D6E" w14:paraId="4E57B546" w14:textId="77777777" w:rsidTr="00E33C21">
        <w:tc>
          <w:tcPr>
            <w:tcW w:w="1719" w:type="dxa"/>
          </w:tcPr>
          <w:p w14:paraId="2E313244" w14:textId="77777777" w:rsidR="00285D6E" w:rsidRPr="00E33C21" w:rsidRDefault="00285D6E" w:rsidP="00285D6E">
            <w:r w:rsidRPr="00E33C21">
              <w:t>user</w:t>
            </w:r>
          </w:p>
        </w:tc>
        <w:tc>
          <w:tcPr>
            <w:tcW w:w="1659" w:type="dxa"/>
          </w:tcPr>
          <w:p w14:paraId="30621D04" w14:textId="77777777" w:rsidR="00285D6E" w:rsidRPr="00E33C21" w:rsidRDefault="00285D6E" w:rsidP="00285D6E">
            <w:r w:rsidRPr="00E33C21">
              <w:t>1..1</w:t>
            </w:r>
          </w:p>
          <w:p w14:paraId="3EFFF2C7" w14:textId="77777777" w:rsidR="00285D6E" w:rsidRPr="00E33C21" w:rsidRDefault="00285D6E" w:rsidP="00285D6E">
            <w:r w:rsidRPr="00E33C21">
              <w:t>1..1</w:t>
            </w:r>
          </w:p>
          <w:p w14:paraId="7C118B57" w14:textId="77777777" w:rsidR="00285D6E" w:rsidRPr="00E33C21" w:rsidRDefault="00285D6E" w:rsidP="00285D6E">
            <w:r w:rsidRPr="00E33C21">
              <w:t>1..1</w:t>
            </w:r>
          </w:p>
          <w:p w14:paraId="481B7AA5" w14:textId="77777777" w:rsidR="00285D6E" w:rsidRPr="00E33C21" w:rsidRDefault="00285D6E" w:rsidP="00285D6E">
            <w:r w:rsidRPr="00E33C21">
              <w:t>1..*</w:t>
            </w:r>
          </w:p>
          <w:p w14:paraId="613CF776" w14:textId="77777777" w:rsidR="00285D6E" w:rsidRPr="00E33C21" w:rsidRDefault="00285D6E" w:rsidP="00285D6E">
            <w:r w:rsidRPr="00E33C21">
              <w:t>1..1</w:t>
            </w:r>
          </w:p>
        </w:tc>
        <w:tc>
          <w:tcPr>
            <w:tcW w:w="1681" w:type="dxa"/>
          </w:tcPr>
          <w:p w14:paraId="7AEE5CCE" w14:textId="77777777" w:rsidR="00285D6E" w:rsidRPr="00E33C21" w:rsidRDefault="00285D6E" w:rsidP="00285D6E">
            <w:r w:rsidRPr="00E33C21">
              <w:t>has</w:t>
            </w:r>
          </w:p>
          <w:p w14:paraId="256B3D1B" w14:textId="77777777" w:rsidR="00285D6E" w:rsidRPr="00E33C21" w:rsidRDefault="00285D6E" w:rsidP="00285D6E">
            <w:r w:rsidRPr="00E33C21">
              <w:t>sends</w:t>
            </w:r>
          </w:p>
          <w:p w14:paraId="1E13E870" w14:textId="77777777" w:rsidR="00285D6E" w:rsidRPr="00E33C21" w:rsidRDefault="00285D6E" w:rsidP="00285D6E">
            <w:r w:rsidRPr="00E33C21">
              <w:t>sends</w:t>
            </w:r>
          </w:p>
          <w:p w14:paraId="7CC8C9EE" w14:textId="77777777" w:rsidR="00285D6E" w:rsidRPr="00E33C21" w:rsidRDefault="00285D6E" w:rsidP="00285D6E">
            <w:r w:rsidRPr="00E33C21">
              <w:t>has</w:t>
            </w:r>
          </w:p>
          <w:p w14:paraId="3DF7A6F9" w14:textId="77777777" w:rsidR="00285D6E" w:rsidRPr="00E33C21" w:rsidRDefault="00285D6E" w:rsidP="00285D6E">
            <w:r w:rsidRPr="00E33C21">
              <w:t>has</w:t>
            </w:r>
          </w:p>
        </w:tc>
        <w:tc>
          <w:tcPr>
            <w:tcW w:w="1720" w:type="dxa"/>
          </w:tcPr>
          <w:p w14:paraId="60CD6D81" w14:textId="77777777" w:rsidR="00285D6E" w:rsidRPr="00E33C21" w:rsidRDefault="00285D6E" w:rsidP="00285D6E">
            <w:r w:rsidRPr="00E33C21">
              <w:t>contact</w:t>
            </w:r>
          </w:p>
          <w:p w14:paraId="43EEDFE7" w14:textId="77777777" w:rsidR="00285D6E" w:rsidRPr="00E33C21" w:rsidRDefault="00285D6E" w:rsidP="00285D6E">
            <w:r w:rsidRPr="00E33C21">
              <w:t>chat_message</w:t>
            </w:r>
          </w:p>
          <w:p w14:paraId="3E108C4A" w14:textId="77777777" w:rsidR="00285D6E" w:rsidRPr="00E33C21" w:rsidRDefault="00285D6E" w:rsidP="00285D6E">
            <w:r w:rsidRPr="00E33C21">
              <w:t>feedback</w:t>
            </w:r>
          </w:p>
          <w:p w14:paraId="1BE2D7E4" w14:textId="77777777" w:rsidR="00285D6E" w:rsidRPr="00E33C21" w:rsidRDefault="00285D6E" w:rsidP="00285D6E">
            <w:r w:rsidRPr="00E33C21">
              <w:t>room</w:t>
            </w:r>
          </w:p>
          <w:p w14:paraId="6880F39B" w14:textId="77777777" w:rsidR="00285D6E" w:rsidRPr="00E33C21" w:rsidRDefault="00285D6E" w:rsidP="00285D6E">
            <w:r w:rsidRPr="00E33C21">
              <w:t>schedule</w:t>
            </w:r>
          </w:p>
        </w:tc>
        <w:tc>
          <w:tcPr>
            <w:tcW w:w="1660" w:type="dxa"/>
          </w:tcPr>
          <w:p w14:paraId="360E80D6" w14:textId="77777777" w:rsidR="00285D6E" w:rsidRPr="00E33C21" w:rsidRDefault="00285D6E" w:rsidP="00285D6E">
            <w:r w:rsidRPr="00E33C21">
              <w:t>0..*</w:t>
            </w:r>
          </w:p>
          <w:p w14:paraId="6571716C" w14:textId="77777777" w:rsidR="00285D6E" w:rsidRPr="00E33C21" w:rsidRDefault="00285D6E" w:rsidP="00285D6E">
            <w:r w:rsidRPr="00E33C21">
              <w:t>0..*</w:t>
            </w:r>
          </w:p>
          <w:p w14:paraId="4C193AB7" w14:textId="77777777" w:rsidR="00285D6E" w:rsidRPr="00E33C21" w:rsidRDefault="00285D6E" w:rsidP="00285D6E">
            <w:r w:rsidRPr="00E33C21">
              <w:t>0..*</w:t>
            </w:r>
          </w:p>
          <w:p w14:paraId="7EEE4955" w14:textId="77777777" w:rsidR="00285D6E" w:rsidRPr="00E33C21" w:rsidRDefault="00285D6E" w:rsidP="00285D6E">
            <w:r w:rsidRPr="00E33C21">
              <w:t>0..*</w:t>
            </w:r>
          </w:p>
          <w:p w14:paraId="16802D54" w14:textId="77777777" w:rsidR="00285D6E" w:rsidRPr="00E33C21" w:rsidRDefault="00285D6E" w:rsidP="00285D6E">
            <w:r w:rsidRPr="00E33C21">
              <w:t>0..*</w:t>
            </w:r>
          </w:p>
        </w:tc>
      </w:tr>
      <w:tr w:rsidR="00285D6E" w14:paraId="6C8D78BC" w14:textId="77777777" w:rsidTr="00E33C21">
        <w:tc>
          <w:tcPr>
            <w:tcW w:w="1719" w:type="dxa"/>
          </w:tcPr>
          <w:p w14:paraId="15D21C65" w14:textId="77777777" w:rsidR="00285D6E" w:rsidRPr="00E33C21" w:rsidRDefault="00285D6E" w:rsidP="00285D6E">
            <w:r w:rsidRPr="00E33C21">
              <w:t>guest</w:t>
            </w:r>
          </w:p>
        </w:tc>
        <w:tc>
          <w:tcPr>
            <w:tcW w:w="1659" w:type="dxa"/>
          </w:tcPr>
          <w:p w14:paraId="3897F9A0" w14:textId="77777777" w:rsidR="00285D6E" w:rsidRPr="00E33C21" w:rsidRDefault="00285D6E" w:rsidP="00285D6E">
            <w:r w:rsidRPr="00E33C21">
              <w:t>1..1</w:t>
            </w:r>
          </w:p>
        </w:tc>
        <w:tc>
          <w:tcPr>
            <w:tcW w:w="1681" w:type="dxa"/>
          </w:tcPr>
          <w:p w14:paraId="39504C09" w14:textId="77777777" w:rsidR="00285D6E" w:rsidRPr="00E33C21" w:rsidRDefault="00285D6E" w:rsidP="00285D6E">
            <w:r w:rsidRPr="00E33C21">
              <w:t>sends</w:t>
            </w:r>
          </w:p>
        </w:tc>
        <w:tc>
          <w:tcPr>
            <w:tcW w:w="1720" w:type="dxa"/>
          </w:tcPr>
          <w:p w14:paraId="5881D819" w14:textId="77777777" w:rsidR="00285D6E" w:rsidRPr="00E33C21" w:rsidRDefault="00285D6E" w:rsidP="00285D6E">
            <w:r w:rsidRPr="00E33C21">
              <w:t>feedback</w:t>
            </w:r>
          </w:p>
        </w:tc>
        <w:tc>
          <w:tcPr>
            <w:tcW w:w="1660" w:type="dxa"/>
          </w:tcPr>
          <w:p w14:paraId="084C2754" w14:textId="77777777" w:rsidR="00285D6E" w:rsidRPr="00E33C21" w:rsidRDefault="00285D6E" w:rsidP="00285D6E">
            <w:r w:rsidRPr="00E33C21">
              <w:t>0..1</w:t>
            </w:r>
          </w:p>
        </w:tc>
      </w:tr>
      <w:tr w:rsidR="00285D6E" w14:paraId="6EB83CA4" w14:textId="77777777" w:rsidTr="00E33C21">
        <w:tc>
          <w:tcPr>
            <w:tcW w:w="1719" w:type="dxa"/>
          </w:tcPr>
          <w:p w14:paraId="0A5DBF7C" w14:textId="77777777" w:rsidR="00285D6E" w:rsidRPr="00E33C21" w:rsidRDefault="00285D6E" w:rsidP="00285D6E">
            <w:r w:rsidRPr="00E33C21">
              <w:t>schedule</w:t>
            </w:r>
          </w:p>
        </w:tc>
        <w:tc>
          <w:tcPr>
            <w:tcW w:w="1659" w:type="dxa"/>
          </w:tcPr>
          <w:p w14:paraId="49879CD6" w14:textId="77777777" w:rsidR="00285D6E" w:rsidRPr="00E33C21" w:rsidRDefault="00285D6E" w:rsidP="00285D6E">
            <w:r w:rsidRPr="00E33C21">
              <w:t>0..*</w:t>
            </w:r>
          </w:p>
        </w:tc>
        <w:tc>
          <w:tcPr>
            <w:tcW w:w="1681" w:type="dxa"/>
          </w:tcPr>
          <w:p w14:paraId="72989EB2" w14:textId="77777777" w:rsidR="00285D6E" w:rsidRPr="00E33C21" w:rsidRDefault="00285D6E" w:rsidP="00285D6E">
            <w:r w:rsidRPr="00E33C21">
              <w:t xml:space="preserve">belongs to </w:t>
            </w:r>
          </w:p>
        </w:tc>
        <w:tc>
          <w:tcPr>
            <w:tcW w:w="1720" w:type="dxa"/>
          </w:tcPr>
          <w:p w14:paraId="640D1483" w14:textId="77777777" w:rsidR="00285D6E" w:rsidRPr="00E33C21" w:rsidRDefault="00285D6E" w:rsidP="00285D6E">
            <w:r w:rsidRPr="00E33C21">
              <w:t>user</w:t>
            </w:r>
          </w:p>
        </w:tc>
        <w:tc>
          <w:tcPr>
            <w:tcW w:w="1660" w:type="dxa"/>
          </w:tcPr>
          <w:p w14:paraId="64D8DD8C" w14:textId="77777777" w:rsidR="00285D6E" w:rsidRPr="00E33C21" w:rsidRDefault="00285D6E" w:rsidP="00285D6E">
            <w:r w:rsidRPr="00E33C21">
              <w:t>1..*</w:t>
            </w:r>
          </w:p>
        </w:tc>
      </w:tr>
      <w:tr w:rsidR="00285D6E" w14:paraId="3D0935E3" w14:textId="77777777" w:rsidTr="00E33C21">
        <w:tc>
          <w:tcPr>
            <w:tcW w:w="1719" w:type="dxa"/>
          </w:tcPr>
          <w:p w14:paraId="2CFB584A" w14:textId="77777777" w:rsidR="00285D6E" w:rsidRPr="00E33C21" w:rsidRDefault="00285D6E" w:rsidP="00285D6E">
            <w:r w:rsidRPr="00E33C21">
              <w:t>meeting</w:t>
            </w:r>
          </w:p>
        </w:tc>
        <w:tc>
          <w:tcPr>
            <w:tcW w:w="1659" w:type="dxa"/>
          </w:tcPr>
          <w:p w14:paraId="4176DA56" w14:textId="77777777" w:rsidR="00285D6E" w:rsidRPr="00E33C21" w:rsidRDefault="00285D6E" w:rsidP="00285D6E">
            <w:r w:rsidRPr="00E33C21">
              <w:t>1..1</w:t>
            </w:r>
          </w:p>
        </w:tc>
        <w:tc>
          <w:tcPr>
            <w:tcW w:w="1681" w:type="dxa"/>
          </w:tcPr>
          <w:p w14:paraId="07A2EBB7" w14:textId="77777777" w:rsidR="00285D6E" w:rsidRPr="00E33C21" w:rsidRDefault="00285D6E" w:rsidP="00285D6E">
            <w:r w:rsidRPr="00E33C21">
              <w:t>has</w:t>
            </w:r>
          </w:p>
        </w:tc>
        <w:tc>
          <w:tcPr>
            <w:tcW w:w="1720" w:type="dxa"/>
          </w:tcPr>
          <w:p w14:paraId="10397020" w14:textId="77777777" w:rsidR="00285D6E" w:rsidRPr="00E33C21" w:rsidRDefault="00285D6E" w:rsidP="00285D6E">
            <w:r w:rsidRPr="00E33C21">
              <w:t>agenda</w:t>
            </w:r>
          </w:p>
        </w:tc>
        <w:tc>
          <w:tcPr>
            <w:tcW w:w="1660" w:type="dxa"/>
          </w:tcPr>
          <w:p w14:paraId="068F2849" w14:textId="77777777" w:rsidR="00285D6E" w:rsidRPr="00E33C21" w:rsidRDefault="00285D6E" w:rsidP="00285D6E">
            <w:r w:rsidRPr="00E33C21">
              <w:t>0..1</w:t>
            </w:r>
          </w:p>
        </w:tc>
      </w:tr>
      <w:tr w:rsidR="00285D6E" w14:paraId="464CF6FA" w14:textId="77777777" w:rsidTr="00E33C21">
        <w:tc>
          <w:tcPr>
            <w:tcW w:w="1719" w:type="dxa"/>
          </w:tcPr>
          <w:p w14:paraId="2565163D" w14:textId="77777777" w:rsidR="00285D6E" w:rsidRPr="00E33C21" w:rsidRDefault="00285D6E" w:rsidP="00285D6E">
            <w:r w:rsidRPr="00E33C21">
              <w:t>agenda</w:t>
            </w:r>
          </w:p>
        </w:tc>
        <w:tc>
          <w:tcPr>
            <w:tcW w:w="1659" w:type="dxa"/>
          </w:tcPr>
          <w:p w14:paraId="3212F4A8" w14:textId="77777777" w:rsidR="00285D6E" w:rsidRPr="00E33C21" w:rsidRDefault="00285D6E" w:rsidP="00285D6E">
            <w:r w:rsidRPr="00E33C21">
              <w:t>0..1</w:t>
            </w:r>
          </w:p>
          <w:p w14:paraId="1C40AA59" w14:textId="77777777" w:rsidR="00285D6E" w:rsidRPr="00E33C21" w:rsidRDefault="00285D6E" w:rsidP="00285D6E">
            <w:r w:rsidRPr="00E33C21">
              <w:t>1..1</w:t>
            </w:r>
          </w:p>
        </w:tc>
        <w:tc>
          <w:tcPr>
            <w:tcW w:w="1681" w:type="dxa"/>
          </w:tcPr>
          <w:p w14:paraId="77D3DF96" w14:textId="77777777" w:rsidR="00285D6E" w:rsidRPr="00E33C21" w:rsidRDefault="00285D6E" w:rsidP="00285D6E">
            <w:r w:rsidRPr="00E33C21">
              <w:t>belongs to</w:t>
            </w:r>
          </w:p>
          <w:p w14:paraId="163573BB" w14:textId="77777777" w:rsidR="00285D6E" w:rsidRPr="00E33C21" w:rsidRDefault="00285D6E" w:rsidP="00285D6E">
            <w:r w:rsidRPr="00E33C21">
              <w:t>has</w:t>
            </w:r>
          </w:p>
        </w:tc>
        <w:tc>
          <w:tcPr>
            <w:tcW w:w="1720" w:type="dxa"/>
          </w:tcPr>
          <w:p w14:paraId="1BA598B0" w14:textId="77777777" w:rsidR="00285D6E" w:rsidRPr="00E33C21" w:rsidRDefault="00285D6E" w:rsidP="00285D6E">
            <w:r w:rsidRPr="00E33C21">
              <w:t>meeting</w:t>
            </w:r>
          </w:p>
          <w:p w14:paraId="3ADF63EA" w14:textId="77777777" w:rsidR="00285D6E" w:rsidRPr="00E33C21" w:rsidRDefault="00285D6E" w:rsidP="00285D6E">
            <w:r w:rsidRPr="00E33C21">
              <w:t>topic</w:t>
            </w:r>
          </w:p>
        </w:tc>
        <w:tc>
          <w:tcPr>
            <w:tcW w:w="1660" w:type="dxa"/>
          </w:tcPr>
          <w:p w14:paraId="2708E8E4" w14:textId="77777777" w:rsidR="00285D6E" w:rsidRPr="00E33C21" w:rsidRDefault="00285D6E" w:rsidP="00285D6E">
            <w:r w:rsidRPr="00E33C21">
              <w:t>1..1</w:t>
            </w:r>
          </w:p>
          <w:p w14:paraId="1BDB475A" w14:textId="77777777" w:rsidR="00285D6E" w:rsidRPr="00E33C21" w:rsidRDefault="00285D6E" w:rsidP="00285D6E">
            <w:r w:rsidRPr="00E33C21">
              <w:t>1..*</w:t>
            </w:r>
          </w:p>
        </w:tc>
      </w:tr>
      <w:tr w:rsidR="00285D6E" w14:paraId="38E52E10" w14:textId="77777777" w:rsidTr="00E33C21">
        <w:tc>
          <w:tcPr>
            <w:tcW w:w="1719" w:type="dxa"/>
          </w:tcPr>
          <w:p w14:paraId="11AB9FE7" w14:textId="77777777" w:rsidR="00285D6E" w:rsidRPr="00E33C21" w:rsidRDefault="00285D6E" w:rsidP="00285D6E">
            <w:r w:rsidRPr="00E33C21">
              <w:t>topic</w:t>
            </w:r>
          </w:p>
        </w:tc>
        <w:tc>
          <w:tcPr>
            <w:tcW w:w="1659" w:type="dxa"/>
          </w:tcPr>
          <w:p w14:paraId="0022148C" w14:textId="77777777" w:rsidR="00285D6E" w:rsidRPr="00E33C21" w:rsidRDefault="00285D6E" w:rsidP="00285D6E">
            <w:r w:rsidRPr="00E33C21">
              <w:t>1..*</w:t>
            </w:r>
          </w:p>
        </w:tc>
        <w:tc>
          <w:tcPr>
            <w:tcW w:w="1681" w:type="dxa"/>
          </w:tcPr>
          <w:p w14:paraId="367AF81B" w14:textId="77777777" w:rsidR="00285D6E" w:rsidRPr="00E33C21" w:rsidRDefault="00285D6E" w:rsidP="00285D6E">
            <w:r w:rsidRPr="00E33C21">
              <w:t xml:space="preserve">belongs to </w:t>
            </w:r>
          </w:p>
        </w:tc>
        <w:tc>
          <w:tcPr>
            <w:tcW w:w="1720" w:type="dxa"/>
          </w:tcPr>
          <w:p w14:paraId="268CF4F6" w14:textId="77777777" w:rsidR="00285D6E" w:rsidRPr="00E33C21" w:rsidRDefault="00285D6E" w:rsidP="00285D6E">
            <w:r w:rsidRPr="00E33C21">
              <w:t>agenda</w:t>
            </w:r>
          </w:p>
        </w:tc>
        <w:tc>
          <w:tcPr>
            <w:tcW w:w="1660" w:type="dxa"/>
          </w:tcPr>
          <w:p w14:paraId="089E385E" w14:textId="77777777" w:rsidR="00285D6E" w:rsidRPr="00E33C21" w:rsidRDefault="00285D6E" w:rsidP="00285D6E">
            <w:r w:rsidRPr="00E33C21">
              <w:t>1..1</w:t>
            </w:r>
          </w:p>
        </w:tc>
      </w:tr>
      <w:tr w:rsidR="00285D6E" w14:paraId="2D19EA83" w14:textId="77777777" w:rsidTr="00E33C21">
        <w:tc>
          <w:tcPr>
            <w:tcW w:w="1719" w:type="dxa"/>
          </w:tcPr>
          <w:p w14:paraId="4B24F354" w14:textId="77777777" w:rsidR="00285D6E" w:rsidRPr="00E33C21" w:rsidRDefault="00285D6E" w:rsidP="00285D6E">
            <w:r w:rsidRPr="00E33C21">
              <w:t>contact</w:t>
            </w:r>
          </w:p>
        </w:tc>
        <w:tc>
          <w:tcPr>
            <w:tcW w:w="1659" w:type="dxa"/>
          </w:tcPr>
          <w:p w14:paraId="6397BD59" w14:textId="77777777" w:rsidR="00285D6E" w:rsidRPr="00E33C21" w:rsidRDefault="00285D6E" w:rsidP="00285D6E">
            <w:r w:rsidRPr="00E33C21">
              <w:t>0..*</w:t>
            </w:r>
          </w:p>
        </w:tc>
        <w:tc>
          <w:tcPr>
            <w:tcW w:w="1681" w:type="dxa"/>
          </w:tcPr>
          <w:p w14:paraId="4F47E562" w14:textId="77777777" w:rsidR="00285D6E" w:rsidRPr="00E33C21" w:rsidRDefault="00285D6E" w:rsidP="00285D6E">
            <w:r w:rsidRPr="00E33C21">
              <w:t>belongs to</w:t>
            </w:r>
          </w:p>
        </w:tc>
        <w:tc>
          <w:tcPr>
            <w:tcW w:w="1720" w:type="dxa"/>
          </w:tcPr>
          <w:p w14:paraId="1437C994" w14:textId="77777777" w:rsidR="00285D6E" w:rsidRPr="00E33C21" w:rsidRDefault="00285D6E" w:rsidP="00285D6E">
            <w:r w:rsidRPr="00E33C21">
              <w:t>user</w:t>
            </w:r>
          </w:p>
        </w:tc>
        <w:tc>
          <w:tcPr>
            <w:tcW w:w="1660" w:type="dxa"/>
          </w:tcPr>
          <w:p w14:paraId="3B3CF899" w14:textId="77777777" w:rsidR="00285D6E" w:rsidRPr="00E33C21" w:rsidRDefault="00285D6E" w:rsidP="00285D6E">
            <w:r w:rsidRPr="00E33C21">
              <w:t>1..1</w:t>
            </w:r>
          </w:p>
        </w:tc>
      </w:tr>
      <w:tr w:rsidR="00285D6E" w14:paraId="63FCB0CD" w14:textId="77777777" w:rsidTr="00E33C21">
        <w:tc>
          <w:tcPr>
            <w:tcW w:w="1719" w:type="dxa"/>
          </w:tcPr>
          <w:p w14:paraId="564670C4" w14:textId="77777777" w:rsidR="00285D6E" w:rsidRPr="00E33C21" w:rsidRDefault="00285D6E" w:rsidP="00285D6E">
            <w:r w:rsidRPr="00E33C21">
              <w:t>chat_message</w:t>
            </w:r>
          </w:p>
        </w:tc>
        <w:tc>
          <w:tcPr>
            <w:tcW w:w="1659" w:type="dxa"/>
          </w:tcPr>
          <w:p w14:paraId="6760EC7D" w14:textId="77777777" w:rsidR="00285D6E" w:rsidRPr="00E33C21" w:rsidRDefault="00285D6E" w:rsidP="00285D6E">
            <w:r w:rsidRPr="00E33C21">
              <w:t>0..*</w:t>
            </w:r>
          </w:p>
        </w:tc>
        <w:tc>
          <w:tcPr>
            <w:tcW w:w="1681" w:type="dxa"/>
          </w:tcPr>
          <w:p w14:paraId="0C5D56B9" w14:textId="77777777" w:rsidR="00285D6E" w:rsidRPr="00E33C21" w:rsidRDefault="00285D6E" w:rsidP="00285D6E">
            <w:r w:rsidRPr="00E33C21">
              <w:t>sends by</w:t>
            </w:r>
          </w:p>
        </w:tc>
        <w:tc>
          <w:tcPr>
            <w:tcW w:w="1720" w:type="dxa"/>
          </w:tcPr>
          <w:p w14:paraId="73D4AC7A" w14:textId="77777777" w:rsidR="00285D6E" w:rsidRPr="00E33C21" w:rsidRDefault="00285D6E" w:rsidP="00285D6E">
            <w:r w:rsidRPr="00E33C21">
              <w:t>user</w:t>
            </w:r>
          </w:p>
        </w:tc>
        <w:tc>
          <w:tcPr>
            <w:tcW w:w="1660" w:type="dxa"/>
          </w:tcPr>
          <w:p w14:paraId="40E9CA24" w14:textId="77777777" w:rsidR="00285D6E" w:rsidRPr="00E33C21" w:rsidRDefault="00285D6E" w:rsidP="00285D6E">
            <w:r w:rsidRPr="00E33C21">
              <w:t>1..1</w:t>
            </w:r>
          </w:p>
        </w:tc>
      </w:tr>
      <w:tr w:rsidR="00285D6E" w14:paraId="7E766207" w14:textId="77777777" w:rsidTr="00E33C21">
        <w:tc>
          <w:tcPr>
            <w:tcW w:w="1719" w:type="dxa"/>
          </w:tcPr>
          <w:p w14:paraId="70178DA0" w14:textId="77777777" w:rsidR="00285D6E" w:rsidRPr="00E33C21" w:rsidRDefault="00285D6E" w:rsidP="00285D6E">
            <w:r w:rsidRPr="00E33C21">
              <w:t>room</w:t>
            </w:r>
          </w:p>
        </w:tc>
        <w:tc>
          <w:tcPr>
            <w:tcW w:w="1659" w:type="dxa"/>
          </w:tcPr>
          <w:p w14:paraId="52A11535" w14:textId="77777777" w:rsidR="00285D6E" w:rsidRPr="00E33C21" w:rsidRDefault="00285D6E" w:rsidP="00285D6E">
            <w:r w:rsidRPr="00E33C21">
              <w:t>0..*</w:t>
            </w:r>
          </w:p>
          <w:p w14:paraId="08B76341" w14:textId="77777777" w:rsidR="00285D6E" w:rsidRPr="00E33C21" w:rsidRDefault="00285D6E" w:rsidP="00285D6E">
            <w:r w:rsidRPr="00E33C21">
              <w:t>1..1</w:t>
            </w:r>
          </w:p>
        </w:tc>
        <w:tc>
          <w:tcPr>
            <w:tcW w:w="1681" w:type="dxa"/>
          </w:tcPr>
          <w:p w14:paraId="7E6775A6" w14:textId="77777777" w:rsidR="00285D6E" w:rsidRPr="00E33C21" w:rsidRDefault="00285D6E" w:rsidP="00285D6E">
            <w:r w:rsidRPr="00E33C21">
              <w:t>belongs to</w:t>
            </w:r>
          </w:p>
          <w:p w14:paraId="6219549E" w14:textId="77777777" w:rsidR="00285D6E" w:rsidRPr="00E33C21" w:rsidRDefault="00285D6E" w:rsidP="00285D6E">
            <w:r w:rsidRPr="00E33C21">
              <w:t>has</w:t>
            </w:r>
          </w:p>
        </w:tc>
        <w:tc>
          <w:tcPr>
            <w:tcW w:w="1720" w:type="dxa"/>
          </w:tcPr>
          <w:p w14:paraId="00D02039" w14:textId="77777777" w:rsidR="00285D6E" w:rsidRPr="00E33C21" w:rsidRDefault="00285D6E" w:rsidP="00285D6E">
            <w:r w:rsidRPr="00E33C21">
              <w:t>user</w:t>
            </w:r>
          </w:p>
          <w:p w14:paraId="4B70D09F" w14:textId="77777777" w:rsidR="00285D6E" w:rsidRPr="00E33C21" w:rsidRDefault="00285D6E" w:rsidP="00285D6E">
            <w:r w:rsidRPr="00E33C21">
              <w:t>channel</w:t>
            </w:r>
          </w:p>
        </w:tc>
        <w:tc>
          <w:tcPr>
            <w:tcW w:w="1660" w:type="dxa"/>
          </w:tcPr>
          <w:p w14:paraId="42003A28" w14:textId="77777777" w:rsidR="00285D6E" w:rsidRPr="00E33C21" w:rsidRDefault="00285D6E" w:rsidP="00285D6E">
            <w:r w:rsidRPr="00E33C21">
              <w:t>1..*</w:t>
            </w:r>
          </w:p>
          <w:p w14:paraId="1DC3E008" w14:textId="77777777" w:rsidR="00285D6E" w:rsidRPr="00E33C21" w:rsidRDefault="00285D6E" w:rsidP="00285D6E">
            <w:r w:rsidRPr="00E33C21">
              <w:t>1..*</w:t>
            </w:r>
          </w:p>
        </w:tc>
      </w:tr>
      <w:tr w:rsidR="00285D6E" w14:paraId="3703582E" w14:textId="77777777" w:rsidTr="00E33C21">
        <w:tc>
          <w:tcPr>
            <w:tcW w:w="1719" w:type="dxa"/>
          </w:tcPr>
          <w:p w14:paraId="1E9B9F8E" w14:textId="77777777" w:rsidR="00285D6E" w:rsidRPr="00E33C21" w:rsidRDefault="00285D6E" w:rsidP="00285D6E">
            <w:r w:rsidRPr="00E33C21">
              <w:t>channel</w:t>
            </w:r>
          </w:p>
        </w:tc>
        <w:tc>
          <w:tcPr>
            <w:tcW w:w="1659" w:type="dxa"/>
          </w:tcPr>
          <w:p w14:paraId="5344CB8C" w14:textId="77777777" w:rsidR="00285D6E" w:rsidRPr="00E33C21" w:rsidRDefault="00285D6E" w:rsidP="00285D6E">
            <w:r w:rsidRPr="00E33C21">
              <w:t>1..*</w:t>
            </w:r>
          </w:p>
        </w:tc>
        <w:tc>
          <w:tcPr>
            <w:tcW w:w="1681" w:type="dxa"/>
          </w:tcPr>
          <w:p w14:paraId="1141A635" w14:textId="77777777" w:rsidR="00285D6E" w:rsidRPr="00E33C21" w:rsidRDefault="00285D6E" w:rsidP="00285D6E">
            <w:r w:rsidRPr="00E33C21">
              <w:t xml:space="preserve">belongs to </w:t>
            </w:r>
          </w:p>
        </w:tc>
        <w:tc>
          <w:tcPr>
            <w:tcW w:w="1720" w:type="dxa"/>
          </w:tcPr>
          <w:p w14:paraId="1E920BC2" w14:textId="77777777" w:rsidR="00285D6E" w:rsidRPr="00E33C21" w:rsidRDefault="00285D6E" w:rsidP="00285D6E">
            <w:r w:rsidRPr="00E33C21">
              <w:t>room</w:t>
            </w:r>
          </w:p>
        </w:tc>
        <w:tc>
          <w:tcPr>
            <w:tcW w:w="1660" w:type="dxa"/>
          </w:tcPr>
          <w:p w14:paraId="63D9D669" w14:textId="77777777" w:rsidR="00285D6E" w:rsidRPr="00E33C21" w:rsidRDefault="00285D6E" w:rsidP="00285D6E">
            <w:r w:rsidRPr="00E33C21">
              <w:t>1..1</w:t>
            </w:r>
          </w:p>
        </w:tc>
      </w:tr>
      <w:tr w:rsidR="00285D6E" w14:paraId="37D61847" w14:textId="77777777" w:rsidTr="00E33C21">
        <w:tc>
          <w:tcPr>
            <w:tcW w:w="1719" w:type="dxa"/>
          </w:tcPr>
          <w:p w14:paraId="165AB4FB" w14:textId="77777777" w:rsidR="00285D6E" w:rsidRPr="00E33C21" w:rsidRDefault="00285D6E" w:rsidP="00285D6E">
            <w:r w:rsidRPr="00E33C21">
              <w:t>feedback</w:t>
            </w:r>
          </w:p>
        </w:tc>
        <w:tc>
          <w:tcPr>
            <w:tcW w:w="1659" w:type="dxa"/>
          </w:tcPr>
          <w:p w14:paraId="30DDB39D" w14:textId="77777777" w:rsidR="00285D6E" w:rsidRPr="00E33C21" w:rsidRDefault="00285D6E" w:rsidP="00285D6E">
            <w:r w:rsidRPr="00E33C21">
              <w:t>0..*</w:t>
            </w:r>
          </w:p>
          <w:p w14:paraId="44404AE1" w14:textId="77777777" w:rsidR="00285D6E" w:rsidRPr="00E33C21" w:rsidRDefault="00285D6E" w:rsidP="00285D6E">
            <w:r w:rsidRPr="00E33C21">
              <w:t>0..1</w:t>
            </w:r>
          </w:p>
        </w:tc>
        <w:tc>
          <w:tcPr>
            <w:tcW w:w="1681" w:type="dxa"/>
          </w:tcPr>
          <w:p w14:paraId="71856018" w14:textId="77777777" w:rsidR="00285D6E" w:rsidRPr="00E33C21" w:rsidRDefault="00285D6E" w:rsidP="00285D6E">
            <w:r w:rsidRPr="00E33C21">
              <w:t>sends by</w:t>
            </w:r>
          </w:p>
          <w:p w14:paraId="24C46810" w14:textId="77777777" w:rsidR="00285D6E" w:rsidRPr="00E33C21" w:rsidRDefault="00285D6E" w:rsidP="00285D6E">
            <w:r w:rsidRPr="00E33C21">
              <w:t>sends by</w:t>
            </w:r>
          </w:p>
        </w:tc>
        <w:tc>
          <w:tcPr>
            <w:tcW w:w="1720" w:type="dxa"/>
          </w:tcPr>
          <w:p w14:paraId="1DD904A8" w14:textId="77777777" w:rsidR="00285D6E" w:rsidRPr="00E33C21" w:rsidRDefault="00285D6E" w:rsidP="00285D6E">
            <w:r w:rsidRPr="00E33C21">
              <w:t>user</w:t>
            </w:r>
          </w:p>
          <w:p w14:paraId="29946884" w14:textId="77777777" w:rsidR="00285D6E" w:rsidRPr="00E33C21" w:rsidRDefault="00285D6E" w:rsidP="00285D6E">
            <w:r w:rsidRPr="00E33C21">
              <w:t>guest</w:t>
            </w:r>
          </w:p>
        </w:tc>
        <w:tc>
          <w:tcPr>
            <w:tcW w:w="1660" w:type="dxa"/>
          </w:tcPr>
          <w:p w14:paraId="3D7A4E5E" w14:textId="77777777" w:rsidR="00285D6E" w:rsidRPr="00E33C21" w:rsidRDefault="00285D6E" w:rsidP="00285D6E">
            <w:r w:rsidRPr="00E33C21">
              <w:t>1..1</w:t>
            </w:r>
          </w:p>
          <w:p w14:paraId="181D51C1" w14:textId="77777777" w:rsidR="00285D6E" w:rsidRPr="00E33C21" w:rsidRDefault="00285D6E" w:rsidP="00285D6E">
            <w:r w:rsidRPr="00E33C21">
              <w:t>1..1</w:t>
            </w:r>
          </w:p>
        </w:tc>
      </w:tr>
    </w:tbl>
    <w:p w14:paraId="4BDC156F" w14:textId="7035D3BD" w:rsidR="002632FB" w:rsidRDefault="002632FB" w:rsidP="00285D6E"/>
    <w:p w14:paraId="4D23C47D" w14:textId="3F7273DC" w:rsidR="00285D6E" w:rsidRPr="00285D6E" w:rsidRDefault="002632FB" w:rsidP="002632FB">
      <w:pPr>
        <w:spacing w:line="240" w:lineRule="auto"/>
        <w:jc w:val="left"/>
      </w:pPr>
      <w:r>
        <w:br w:type="page"/>
      </w:r>
    </w:p>
    <w:p w14:paraId="7691AD7A" w14:textId="48FF67CC" w:rsidR="00136478" w:rsidRDefault="00E33C21" w:rsidP="00E33C21">
      <w:pPr>
        <w:pStyle w:val="Heading3"/>
      </w:pPr>
      <w:bookmarkStart w:id="116" w:name="_Toc50084389"/>
      <w:r w:rsidRPr="00E33C21">
        <w:lastRenderedPageBreak/>
        <w:t>User Interface Prototype</w:t>
      </w:r>
      <w:bookmarkEnd w:id="116"/>
    </w:p>
    <w:p w14:paraId="093DCF3C" w14:textId="2D7BFA17" w:rsidR="00E33C21" w:rsidRDefault="00E33C21" w:rsidP="00E33C21">
      <w:pPr>
        <w:pStyle w:val="Heading4"/>
      </w:pPr>
      <w:bookmarkStart w:id="117" w:name="_Toc50084390"/>
      <w:r w:rsidRPr="00E33C21">
        <w:t>Low Fidelity User Interface Prototype</w:t>
      </w:r>
      <w:bookmarkEnd w:id="117"/>
    </w:p>
    <w:p w14:paraId="51C17EA3" w14:textId="2B7CBDED" w:rsidR="00E33C21" w:rsidRDefault="00E33C21" w:rsidP="000522C7">
      <w:r w:rsidRPr="00E33C21">
        <w:t xml:space="preserve">When </w:t>
      </w:r>
      <w:r w:rsidR="00436EBC">
        <w:t xml:space="preserve">the </w:t>
      </w:r>
      <w:r w:rsidRPr="00E33C21">
        <w:t xml:space="preserve">user first enters the web application, the application will show a login form. If the user has a registered account, then he can </w:t>
      </w:r>
      <w:r w:rsidR="00436EBC">
        <w:t xml:space="preserve">an </w:t>
      </w:r>
      <w:r w:rsidRPr="00E33C21">
        <w:t xml:space="preserve">enter email address and password to sign in. If the user does not have an account, but he has an invitation link, then he can enter the invitation link to join a meeting. If the user does not have an account and an invitation link, he must click the “sign up” button to register a new account. </w:t>
      </w:r>
    </w:p>
    <w:p w14:paraId="43882F09" w14:textId="77777777" w:rsidR="00E33C21" w:rsidRDefault="00E33C21" w:rsidP="00E33C21">
      <w:pPr>
        <w:keepNext/>
        <w:jc w:val="center"/>
      </w:pPr>
      <w:r w:rsidRPr="00637180">
        <w:rPr>
          <w:noProof/>
        </w:rPr>
        <w:drawing>
          <wp:inline distT="0" distB="0" distL="0" distR="0" wp14:anchorId="3E027E63" wp14:editId="3534D5E7">
            <wp:extent cx="5221605" cy="2462705"/>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gn in.jpg"/>
                    <pic:cNvPicPr/>
                  </pic:nvPicPr>
                  <pic:blipFill>
                    <a:blip r:embed="rId52">
                      <a:extLst>
                        <a:ext uri="{28A0092B-C50C-407E-A947-70E740481C1C}">
                          <a14:useLocalDpi xmlns:a14="http://schemas.microsoft.com/office/drawing/2010/main" val="0"/>
                        </a:ext>
                      </a:extLst>
                    </a:blip>
                    <a:stretch>
                      <a:fillRect/>
                    </a:stretch>
                  </pic:blipFill>
                  <pic:spPr>
                    <a:xfrm>
                      <a:off x="0" y="0"/>
                      <a:ext cx="5221605" cy="2462705"/>
                    </a:xfrm>
                    <a:prstGeom prst="rect">
                      <a:avLst/>
                    </a:prstGeom>
                  </pic:spPr>
                </pic:pic>
              </a:graphicData>
            </a:graphic>
          </wp:inline>
        </w:drawing>
      </w:r>
    </w:p>
    <w:p w14:paraId="18BC9E5A" w14:textId="2693A9DA" w:rsidR="00E33C21" w:rsidRDefault="00E33C21" w:rsidP="00E33C21">
      <w:pPr>
        <w:pStyle w:val="Caption"/>
        <w:jc w:val="center"/>
      </w:pPr>
      <w:bookmarkStart w:id="118" w:name="_Toc50087123"/>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3</w:t>
      </w:r>
      <w:r w:rsidR="00663AE5">
        <w:fldChar w:fldCharType="end"/>
      </w:r>
      <w:r>
        <w:t xml:space="preserve">: Sign </w:t>
      </w:r>
      <w:r w:rsidR="00ED7F0E">
        <w:t>In</w:t>
      </w:r>
      <w:r>
        <w:t xml:space="preserve"> Page</w:t>
      </w:r>
      <w:bookmarkEnd w:id="118"/>
    </w:p>
    <w:p w14:paraId="11AE329B" w14:textId="3627946D" w:rsidR="00E33C21" w:rsidRDefault="00E33C21" w:rsidP="000522C7">
      <w:pPr>
        <w:ind w:firstLine="720"/>
      </w:pPr>
      <w:r w:rsidRPr="00E33C21">
        <w:t>To register a new account, the user needs to enter all the personal data and click on the sign-up button. The system will show a message indicate that the user creates an account successfully. Then the user needs to sign in.</w:t>
      </w:r>
    </w:p>
    <w:p w14:paraId="5DAC1939" w14:textId="00B4EA31" w:rsidR="00E33C21" w:rsidRDefault="003C2338" w:rsidP="00E33C21">
      <w:pPr>
        <w:keepNext/>
        <w:tabs>
          <w:tab w:val="left" w:pos="3065"/>
        </w:tabs>
        <w:jc w:val="center"/>
      </w:pPr>
      <w:r>
        <w:rPr>
          <w:noProof/>
        </w:rPr>
        <w:drawing>
          <wp:inline distT="0" distB="0" distL="0" distR="0" wp14:anchorId="37890CC1" wp14:editId="19FE74FF">
            <wp:extent cx="5221605" cy="246251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gn in.jpg"/>
                    <pic:cNvPicPr/>
                  </pic:nvPicPr>
                  <pic:blipFill>
                    <a:blip r:embed="rId53">
                      <a:extLst>
                        <a:ext uri="{28A0092B-C50C-407E-A947-70E740481C1C}">
                          <a14:useLocalDpi xmlns:a14="http://schemas.microsoft.com/office/drawing/2010/main" val="0"/>
                        </a:ext>
                      </a:extLst>
                    </a:blip>
                    <a:stretch>
                      <a:fillRect/>
                    </a:stretch>
                  </pic:blipFill>
                  <pic:spPr>
                    <a:xfrm>
                      <a:off x="0" y="0"/>
                      <a:ext cx="5221605" cy="2462512"/>
                    </a:xfrm>
                    <a:prstGeom prst="rect">
                      <a:avLst/>
                    </a:prstGeom>
                  </pic:spPr>
                </pic:pic>
              </a:graphicData>
            </a:graphic>
          </wp:inline>
        </w:drawing>
      </w:r>
    </w:p>
    <w:p w14:paraId="2775E594" w14:textId="6F1BA8B1" w:rsidR="00E33C21" w:rsidRDefault="00E33C21" w:rsidP="00E33C21">
      <w:pPr>
        <w:pStyle w:val="Caption"/>
        <w:jc w:val="center"/>
      </w:pPr>
      <w:bookmarkStart w:id="119" w:name="_Toc50087124"/>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4</w:t>
      </w:r>
      <w:r w:rsidR="00663AE5">
        <w:fldChar w:fldCharType="end"/>
      </w:r>
      <w:r>
        <w:t xml:space="preserve">: </w:t>
      </w:r>
      <w:r>
        <w:rPr>
          <w:szCs w:val="24"/>
        </w:rPr>
        <w:t>Sign Up Page</w:t>
      </w:r>
      <w:bookmarkEnd w:id="119"/>
    </w:p>
    <w:p w14:paraId="395B35C4" w14:textId="77777777" w:rsidR="00133654" w:rsidRDefault="00133654" w:rsidP="000522C7">
      <w:pPr>
        <w:ind w:firstLine="720"/>
      </w:pPr>
    </w:p>
    <w:p w14:paraId="263FD930" w14:textId="77777777" w:rsidR="00133654" w:rsidRDefault="00133654" w:rsidP="000522C7">
      <w:pPr>
        <w:ind w:firstLine="720"/>
      </w:pPr>
    </w:p>
    <w:p w14:paraId="0C2B9E7F" w14:textId="7B2A710C" w:rsidR="00E33C21" w:rsidRDefault="00E33C21" w:rsidP="000522C7">
      <w:pPr>
        <w:ind w:firstLine="720"/>
      </w:pPr>
      <w:r w:rsidRPr="00E33C21">
        <w:lastRenderedPageBreak/>
        <w:t>Every page has a side navigation bar on the left.</w:t>
      </w:r>
    </w:p>
    <w:p w14:paraId="72454051" w14:textId="6E42B454" w:rsidR="00E33C21" w:rsidRDefault="00E33C21" w:rsidP="00E33C21">
      <w:pPr>
        <w:pStyle w:val="Caption"/>
        <w:keepNext/>
        <w:jc w:val="center"/>
      </w:pPr>
      <w:bookmarkStart w:id="120" w:name="_Toc50107451"/>
      <w:r>
        <w:t xml:space="preserve">Table </w:t>
      </w:r>
      <w:r w:rsidR="00B40AF3">
        <w:fldChar w:fldCharType="begin"/>
      </w:r>
      <w:r w:rsidR="00B40AF3">
        <w:instrText xml:space="preserve"> STYLEREF 1 \s </w:instrText>
      </w:r>
      <w:r w:rsidR="00B40AF3">
        <w:fldChar w:fldCharType="separate"/>
      </w:r>
      <w:r w:rsidR="005B39F8">
        <w:rPr>
          <w:noProof/>
        </w:rPr>
        <w:t>4</w:t>
      </w:r>
      <w:r w:rsidR="00B40AF3">
        <w:fldChar w:fldCharType="end"/>
      </w:r>
      <w:r w:rsidR="00B40AF3">
        <w:t>.</w:t>
      </w:r>
      <w:r w:rsidR="00B40AF3">
        <w:fldChar w:fldCharType="begin"/>
      </w:r>
      <w:r w:rsidR="00B40AF3">
        <w:instrText xml:space="preserve"> SEQ Table \* ARABIC \s 1 </w:instrText>
      </w:r>
      <w:r w:rsidR="00B40AF3">
        <w:fldChar w:fldCharType="separate"/>
      </w:r>
      <w:r w:rsidR="005B39F8">
        <w:rPr>
          <w:noProof/>
        </w:rPr>
        <w:t>4</w:t>
      </w:r>
      <w:r w:rsidR="00B40AF3">
        <w:fldChar w:fldCharType="end"/>
      </w:r>
      <w:r>
        <w:t>: Navigation Bar and Descriptions</w:t>
      </w:r>
      <w:bookmarkEnd w:id="120"/>
    </w:p>
    <w:tbl>
      <w:tblPr>
        <w:tblStyle w:val="TableGrid"/>
        <w:tblW w:w="0" w:type="auto"/>
        <w:tblLook w:val="04A0" w:firstRow="1" w:lastRow="0" w:firstColumn="1" w:lastColumn="0" w:noHBand="0" w:noVBand="1"/>
      </w:tblPr>
      <w:tblGrid>
        <w:gridCol w:w="988"/>
        <w:gridCol w:w="7451"/>
      </w:tblGrid>
      <w:tr w:rsidR="00E33C21" w14:paraId="66F698F2" w14:textId="77777777" w:rsidTr="00E33C21">
        <w:tc>
          <w:tcPr>
            <w:tcW w:w="988" w:type="dxa"/>
          </w:tcPr>
          <w:p w14:paraId="607B4BC5" w14:textId="5A7E4E41" w:rsidR="00E33C21" w:rsidRDefault="00E33C21" w:rsidP="00C73FB9">
            <w:r>
              <w:rPr>
                <w:noProof/>
              </w:rPr>
              <w:drawing>
                <wp:inline distT="0" distB="0" distL="0" distR="0" wp14:anchorId="1D566258" wp14:editId="16078910">
                  <wp:extent cx="433705" cy="1569720"/>
                  <wp:effectExtent l="0" t="0" r="4445" b="0"/>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me.jpg"/>
                          <pic:cNvPicPr/>
                        </pic:nvPicPr>
                        <pic:blipFill rotWithShape="1">
                          <a:blip r:embed="rId54" cstate="print">
                            <a:extLst>
                              <a:ext uri="{28A0092B-C50C-407E-A947-70E740481C1C}">
                                <a14:useLocalDpi xmlns:a14="http://schemas.microsoft.com/office/drawing/2010/main" val="0"/>
                              </a:ext>
                            </a:extLst>
                          </a:blip>
                          <a:srcRect r="90561"/>
                          <a:stretch/>
                        </pic:blipFill>
                        <pic:spPr bwMode="auto">
                          <a:xfrm flipH="1">
                            <a:off x="0" y="0"/>
                            <a:ext cx="502285" cy="1817934"/>
                          </a:xfrm>
                          <a:prstGeom prst="rect">
                            <a:avLst/>
                          </a:prstGeom>
                          <a:ln>
                            <a:noFill/>
                          </a:ln>
                          <a:extLst>
                            <a:ext uri="{53640926-AAD7-44D8-BBD7-CCE9431645EC}">
                              <a14:shadowObscured xmlns:a14="http://schemas.microsoft.com/office/drawing/2010/main"/>
                            </a:ext>
                          </a:extLst>
                        </pic:spPr>
                      </pic:pic>
                    </a:graphicData>
                  </a:graphic>
                </wp:inline>
              </w:drawing>
            </w:r>
          </w:p>
        </w:tc>
        <w:tc>
          <w:tcPr>
            <w:tcW w:w="7451" w:type="dxa"/>
          </w:tcPr>
          <w:p w14:paraId="7516AC0A" w14:textId="77777777" w:rsidR="00E33C21" w:rsidRDefault="00E33C21" w:rsidP="00C73FB9">
            <w:r>
              <w:t>If the user wants to view the main page, select the first button.</w:t>
            </w:r>
          </w:p>
          <w:p w14:paraId="01D2F5EB" w14:textId="77777777" w:rsidR="00E33C21" w:rsidRDefault="00E33C21" w:rsidP="00C73FB9">
            <w:r>
              <w:t>If the user wants to view the contact list, select the second button.</w:t>
            </w:r>
          </w:p>
          <w:p w14:paraId="1530FCA2" w14:textId="77777777" w:rsidR="00E33C21" w:rsidRDefault="00E33C21" w:rsidP="00C73FB9">
            <w:r>
              <w:t>If the user wants to view the notification, select the third button.</w:t>
            </w:r>
          </w:p>
          <w:p w14:paraId="1358988A" w14:textId="56121929" w:rsidR="00E33C21" w:rsidRDefault="00E33C21" w:rsidP="00C73FB9">
            <w:r>
              <w:t xml:space="preserve">If the user wants to view </w:t>
            </w:r>
            <w:r w:rsidR="00436EBC">
              <w:t xml:space="preserve">the </w:t>
            </w:r>
            <w:r>
              <w:t>text message, select the fourth button.</w:t>
            </w:r>
          </w:p>
          <w:p w14:paraId="48E0ADC4" w14:textId="77777777" w:rsidR="00E33C21" w:rsidRDefault="00E33C21" w:rsidP="00C73FB9">
            <w:r>
              <w:t>If the user wants to view the meeting schedule, select the fifth button.</w:t>
            </w:r>
          </w:p>
          <w:p w14:paraId="6E77048D" w14:textId="3F241EC1" w:rsidR="00E33C21" w:rsidRDefault="00E33C21" w:rsidP="00C73FB9">
            <w:r>
              <w:t>If the user wants to change</w:t>
            </w:r>
            <w:r w:rsidR="00436EBC">
              <w:t xml:space="preserve"> the</w:t>
            </w:r>
            <w:r>
              <w:t xml:space="preserve"> setting, select the sixth button.</w:t>
            </w:r>
          </w:p>
        </w:tc>
      </w:tr>
    </w:tbl>
    <w:p w14:paraId="0B418857" w14:textId="77777777" w:rsidR="00E33C21" w:rsidRDefault="00E33C21" w:rsidP="00E33C21"/>
    <w:p w14:paraId="51ADFA8C" w14:textId="1DA8EEEB" w:rsidR="00E33C21" w:rsidRDefault="00B01331" w:rsidP="000522C7">
      <w:pPr>
        <w:ind w:firstLine="720"/>
      </w:pPr>
      <w:r w:rsidRPr="00B01331">
        <w:t>When the user enters the main page, the application will show the room panel. It contains a search engine, add button and a list of room.</w:t>
      </w:r>
    </w:p>
    <w:p w14:paraId="277DBCB0" w14:textId="77777777" w:rsidR="00B01331" w:rsidRDefault="00B01331" w:rsidP="00B01331">
      <w:pPr>
        <w:keepNext/>
        <w:jc w:val="center"/>
      </w:pPr>
      <w:r>
        <w:rPr>
          <w:noProof/>
        </w:rPr>
        <w:drawing>
          <wp:inline distT="0" distB="0" distL="0" distR="0" wp14:anchorId="1060032C" wp14:editId="2A41AA39">
            <wp:extent cx="5221605" cy="2596340"/>
            <wp:effectExtent l="0" t="0" r="0" b="0"/>
            <wp:docPr id="38" name="Picture 3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me.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21605" cy="2596340"/>
                    </a:xfrm>
                    <a:prstGeom prst="rect">
                      <a:avLst/>
                    </a:prstGeom>
                  </pic:spPr>
                </pic:pic>
              </a:graphicData>
            </a:graphic>
          </wp:inline>
        </w:drawing>
      </w:r>
    </w:p>
    <w:p w14:paraId="74E25CF3" w14:textId="5188DE85" w:rsidR="00B01331" w:rsidRDefault="00B01331" w:rsidP="00B01331">
      <w:pPr>
        <w:pStyle w:val="Caption"/>
        <w:jc w:val="center"/>
      </w:pPr>
      <w:bookmarkStart w:id="121" w:name="_Toc50087125"/>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5</w:t>
      </w:r>
      <w:r w:rsidR="00663AE5">
        <w:fldChar w:fldCharType="end"/>
      </w:r>
      <w:r>
        <w:t>: Main Page</w:t>
      </w:r>
      <w:bookmarkEnd w:id="121"/>
    </w:p>
    <w:p w14:paraId="3AB56566" w14:textId="77777777" w:rsidR="00B01331" w:rsidRDefault="00B01331" w:rsidP="000522C7">
      <w:pPr>
        <w:ind w:firstLine="720"/>
      </w:pPr>
      <w:r w:rsidRPr="00B01331">
        <w:t>To start a group meeting, a user needs to create a meeting room and a channel. To create a new room, the user can click the add button will pop out a form to create a room.</w:t>
      </w:r>
    </w:p>
    <w:p w14:paraId="2E45D5ED" w14:textId="77777777" w:rsidR="00B01331" w:rsidRDefault="00B01331" w:rsidP="00B01331">
      <w:pPr>
        <w:keepNext/>
        <w:jc w:val="center"/>
      </w:pPr>
      <w:r>
        <w:rPr>
          <w:noProof/>
        </w:rPr>
        <w:lastRenderedPageBreak/>
        <w:drawing>
          <wp:inline distT="0" distB="0" distL="0" distR="0" wp14:anchorId="2AD8EA2C" wp14:editId="62C38BE9">
            <wp:extent cx="5181600" cy="297370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182073" cy="2973976"/>
                    </a:xfrm>
                    <a:prstGeom prst="rect">
                      <a:avLst/>
                    </a:prstGeom>
                    <a:noFill/>
                  </pic:spPr>
                </pic:pic>
              </a:graphicData>
            </a:graphic>
          </wp:inline>
        </w:drawing>
      </w:r>
    </w:p>
    <w:p w14:paraId="7CD8F33E" w14:textId="23EDC2AC" w:rsidR="00B01331" w:rsidRDefault="00B01331" w:rsidP="00B01331">
      <w:pPr>
        <w:pStyle w:val="Caption"/>
        <w:jc w:val="center"/>
      </w:pPr>
      <w:bookmarkStart w:id="122" w:name="_Toc50087126"/>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6</w:t>
      </w:r>
      <w:r w:rsidR="00663AE5">
        <w:fldChar w:fldCharType="end"/>
      </w:r>
      <w:r>
        <w:t>:</w:t>
      </w:r>
      <w:r w:rsidR="00ED7F0E">
        <w:t xml:space="preserve"> Create a Room</w:t>
      </w:r>
      <w:bookmarkEnd w:id="122"/>
    </w:p>
    <w:p w14:paraId="63E55E00" w14:textId="77777777" w:rsidR="00B01331" w:rsidRDefault="00B01331" w:rsidP="000522C7">
      <w:pPr>
        <w:ind w:firstLine="720"/>
      </w:pPr>
      <w:r w:rsidRPr="00B01331">
        <w:t>The user can click on a room to see the channel of the room.</w:t>
      </w:r>
    </w:p>
    <w:p w14:paraId="4942FF71" w14:textId="77777777" w:rsidR="00B01331" w:rsidRDefault="00B01331" w:rsidP="00B01331">
      <w:pPr>
        <w:keepNext/>
        <w:jc w:val="center"/>
      </w:pPr>
      <w:r>
        <w:rPr>
          <w:noProof/>
        </w:rPr>
        <w:drawing>
          <wp:inline distT="0" distB="0" distL="0" distR="0" wp14:anchorId="5E76AAA5" wp14:editId="52A1697E">
            <wp:extent cx="5221605" cy="2709727"/>
            <wp:effectExtent l="0" t="0" r="0" b="0"/>
            <wp:docPr id="40" name="Picture 4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annel.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21605" cy="2709727"/>
                    </a:xfrm>
                    <a:prstGeom prst="rect">
                      <a:avLst/>
                    </a:prstGeom>
                  </pic:spPr>
                </pic:pic>
              </a:graphicData>
            </a:graphic>
          </wp:inline>
        </w:drawing>
      </w:r>
    </w:p>
    <w:p w14:paraId="43C070C5" w14:textId="5CD32525" w:rsidR="00B01331" w:rsidRDefault="00B01331" w:rsidP="00B01331">
      <w:pPr>
        <w:pStyle w:val="Caption"/>
        <w:jc w:val="center"/>
      </w:pPr>
      <w:bookmarkStart w:id="123" w:name="_Toc50087127"/>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7</w:t>
      </w:r>
      <w:r w:rsidR="00663AE5">
        <w:fldChar w:fldCharType="end"/>
      </w:r>
      <w:r>
        <w:t>:</w:t>
      </w:r>
      <w:r w:rsidR="00ED7F0E" w:rsidRPr="00ED7F0E">
        <w:t xml:space="preserve"> </w:t>
      </w:r>
      <w:r w:rsidR="00ED7F0E">
        <w:t>Ch</w:t>
      </w:r>
      <w:r w:rsidR="00ED7F0E" w:rsidRPr="00B01331">
        <w:t>annel</w:t>
      </w:r>
      <w:r w:rsidR="00ED7F0E">
        <w:t>s</w:t>
      </w:r>
      <w:r w:rsidR="00ED7F0E" w:rsidRPr="00B01331">
        <w:t xml:space="preserve"> of </w:t>
      </w:r>
      <w:r w:rsidR="002A20D7">
        <w:rPr>
          <w:rFonts w:hint="eastAsia"/>
        </w:rPr>
        <w:t>a</w:t>
      </w:r>
      <w:r w:rsidR="00ED7F0E" w:rsidRPr="00B01331">
        <w:t xml:space="preserve"> </w:t>
      </w:r>
      <w:r w:rsidR="00ED7F0E">
        <w:t>R</w:t>
      </w:r>
      <w:r w:rsidR="00ED7F0E" w:rsidRPr="00B01331">
        <w:t>oom</w:t>
      </w:r>
      <w:bookmarkEnd w:id="123"/>
    </w:p>
    <w:p w14:paraId="29B092FB" w14:textId="51297008" w:rsidR="00B01331" w:rsidRDefault="00B01331" w:rsidP="000522C7">
      <w:pPr>
        <w:ind w:firstLine="720"/>
      </w:pPr>
      <w:r w:rsidRPr="00B01331">
        <w:t xml:space="preserve">The user can click on the channel to enter the channel. The user can view </w:t>
      </w:r>
      <w:r w:rsidR="00436EBC">
        <w:t xml:space="preserve">the </w:t>
      </w:r>
      <w:r w:rsidRPr="00B01331">
        <w:t xml:space="preserve">conversation in the channel. On the top right there are three buttons. The first button is to start an audio call, second is to start a video call while the third is setting. Besides, there is a participant list and a meeting agenda. </w:t>
      </w:r>
    </w:p>
    <w:p w14:paraId="789873F9" w14:textId="77777777" w:rsidR="00B01331" w:rsidRDefault="00B01331" w:rsidP="00B01331">
      <w:pPr>
        <w:keepNext/>
        <w:jc w:val="center"/>
      </w:pPr>
      <w:r>
        <w:rPr>
          <w:noProof/>
        </w:rPr>
        <w:lastRenderedPageBreak/>
        <w:drawing>
          <wp:inline distT="0" distB="0" distL="0" distR="0" wp14:anchorId="236197EC" wp14:editId="6F8818D5">
            <wp:extent cx="5221605" cy="270969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oom.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221605" cy="2709696"/>
                    </a:xfrm>
                    <a:prstGeom prst="rect">
                      <a:avLst/>
                    </a:prstGeom>
                  </pic:spPr>
                </pic:pic>
              </a:graphicData>
            </a:graphic>
          </wp:inline>
        </w:drawing>
      </w:r>
    </w:p>
    <w:p w14:paraId="7D20E6E1" w14:textId="46F718E6" w:rsidR="00B01331" w:rsidRDefault="00B01331" w:rsidP="00B01331">
      <w:pPr>
        <w:pStyle w:val="Caption"/>
        <w:jc w:val="center"/>
      </w:pPr>
      <w:bookmarkStart w:id="124" w:name="_Toc50087128"/>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8</w:t>
      </w:r>
      <w:r w:rsidR="00663AE5">
        <w:fldChar w:fldCharType="end"/>
      </w:r>
      <w:r>
        <w:t xml:space="preserve">: </w:t>
      </w:r>
      <w:r w:rsidR="00ED7F0E">
        <w:t xml:space="preserve">View </w:t>
      </w:r>
      <w:r w:rsidR="00436EBC">
        <w:t>on</w:t>
      </w:r>
      <w:r w:rsidR="00ED7F0E">
        <w:t xml:space="preserve"> Channel</w:t>
      </w:r>
      <w:bookmarkEnd w:id="124"/>
      <w:r w:rsidR="00ED7F0E">
        <w:t xml:space="preserve"> </w:t>
      </w:r>
    </w:p>
    <w:p w14:paraId="1D3761FA" w14:textId="7684C00E" w:rsidR="00B01331" w:rsidRDefault="00B01331" w:rsidP="000522C7">
      <w:pPr>
        <w:ind w:firstLine="720"/>
      </w:pPr>
      <w:r w:rsidRPr="00B01331">
        <w:t>When the user clicks on the contacts button, the application will show the contact list panel. It contains a search engine, add button, three filer buttons (All, Online, Offline) and a list of contact with username and email. Beside each contact there is a delete button.</w:t>
      </w:r>
    </w:p>
    <w:p w14:paraId="42063939" w14:textId="77777777" w:rsidR="00B01331" w:rsidRDefault="00B01331" w:rsidP="00B01331">
      <w:pPr>
        <w:keepNext/>
        <w:jc w:val="center"/>
      </w:pPr>
      <w:r>
        <w:rPr>
          <w:noProof/>
        </w:rPr>
        <w:drawing>
          <wp:inline distT="0" distB="0" distL="0" distR="0" wp14:anchorId="61586C91" wp14:editId="1AAFF8B3">
            <wp:extent cx="5135880" cy="29749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35880" cy="2974975"/>
                    </a:xfrm>
                    <a:prstGeom prst="rect">
                      <a:avLst/>
                    </a:prstGeom>
                    <a:noFill/>
                  </pic:spPr>
                </pic:pic>
              </a:graphicData>
            </a:graphic>
          </wp:inline>
        </w:drawing>
      </w:r>
    </w:p>
    <w:p w14:paraId="21A854A5" w14:textId="5BA05CFC" w:rsidR="00B01331" w:rsidRDefault="00B01331" w:rsidP="00B01331">
      <w:pPr>
        <w:pStyle w:val="Caption"/>
        <w:jc w:val="center"/>
      </w:pPr>
      <w:bookmarkStart w:id="125" w:name="_Toc50087129"/>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9</w:t>
      </w:r>
      <w:r w:rsidR="00663AE5">
        <w:fldChar w:fldCharType="end"/>
      </w:r>
      <w:r>
        <w:t>:</w:t>
      </w:r>
      <w:r w:rsidR="00ED7F0E">
        <w:t xml:space="preserve"> Contact List</w:t>
      </w:r>
      <w:bookmarkEnd w:id="125"/>
    </w:p>
    <w:p w14:paraId="58C9C4DB" w14:textId="68434208" w:rsidR="00B01331" w:rsidRDefault="00B01331" w:rsidP="000522C7">
      <w:pPr>
        <w:ind w:firstLine="720"/>
      </w:pPr>
      <w:r w:rsidRPr="00B01331">
        <w:t>If the user wants to add a contact, click the add button and a form will be shown. The user can search</w:t>
      </w:r>
      <w:r w:rsidR="00436EBC">
        <w:t xml:space="preserve"> for</w:t>
      </w:r>
      <w:r w:rsidRPr="00B01331">
        <w:t xml:space="preserve"> a friend by entering a phone number or an email address. If the user wants to delete a contact, click the delete button.</w:t>
      </w:r>
    </w:p>
    <w:p w14:paraId="71A8C162" w14:textId="77777777" w:rsidR="00B01331" w:rsidRDefault="00B01331" w:rsidP="00B01331">
      <w:pPr>
        <w:keepNext/>
        <w:jc w:val="center"/>
      </w:pPr>
      <w:r>
        <w:rPr>
          <w:noProof/>
        </w:rPr>
        <w:lastRenderedPageBreak/>
        <w:drawing>
          <wp:inline distT="0" distB="0" distL="0" distR="0" wp14:anchorId="465EBCC8" wp14:editId="60AB250E">
            <wp:extent cx="5221605" cy="2709727"/>
            <wp:effectExtent l="0" t="0" r="0" b="0"/>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d contact.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221605" cy="2709727"/>
                    </a:xfrm>
                    <a:prstGeom prst="rect">
                      <a:avLst/>
                    </a:prstGeom>
                  </pic:spPr>
                </pic:pic>
              </a:graphicData>
            </a:graphic>
          </wp:inline>
        </w:drawing>
      </w:r>
    </w:p>
    <w:p w14:paraId="2A960883" w14:textId="77C435E8" w:rsidR="00B01331" w:rsidRPr="00B01331" w:rsidRDefault="00B01331" w:rsidP="00B01331">
      <w:pPr>
        <w:pStyle w:val="Caption"/>
        <w:jc w:val="center"/>
      </w:pPr>
      <w:bookmarkStart w:id="126" w:name="_Toc50087130"/>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0</w:t>
      </w:r>
      <w:r w:rsidR="00663AE5">
        <w:fldChar w:fldCharType="end"/>
      </w:r>
      <w:r>
        <w:t>:</w:t>
      </w:r>
      <w:r w:rsidR="00ED7F0E">
        <w:t xml:space="preserve"> Add Friends</w:t>
      </w:r>
      <w:bookmarkEnd w:id="126"/>
    </w:p>
    <w:p w14:paraId="10507838" w14:textId="7A20B210" w:rsidR="00B01331" w:rsidRDefault="00B01331" w:rsidP="000522C7">
      <w:pPr>
        <w:ind w:firstLine="720"/>
      </w:pPr>
      <w:r w:rsidRPr="00B01331">
        <w:t>If the user wants to view the notification received, click on the notification button. The system will show a notification panel. It contains a search engine, three filer buttons (All, Latest, Oldest) and a list of notification</w:t>
      </w:r>
      <w:r>
        <w:t>.</w:t>
      </w:r>
    </w:p>
    <w:p w14:paraId="3C669E9F" w14:textId="77777777" w:rsidR="00B01331" w:rsidRPr="0059322F" w:rsidRDefault="00B01331" w:rsidP="00B01331">
      <w:pPr>
        <w:keepNext/>
        <w:jc w:val="center"/>
        <w:rPr>
          <w:highlight w:val="yellow"/>
        </w:rPr>
      </w:pPr>
      <w:r w:rsidRPr="0059322F">
        <w:rPr>
          <w:noProof/>
          <w:highlight w:val="yellow"/>
        </w:rPr>
        <w:drawing>
          <wp:inline distT="0" distB="0" distL="0" distR="0" wp14:anchorId="39D7756E" wp14:editId="6B2C4D7A">
            <wp:extent cx="5221605" cy="2709727"/>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tification.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21605" cy="2709727"/>
                    </a:xfrm>
                    <a:prstGeom prst="rect">
                      <a:avLst/>
                    </a:prstGeom>
                  </pic:spPr>
                </pic:pic>
              </a:graphicData>
            </a:graphic>
          </wp:inline>
        </w:drawing>
      </w:r>
    </w:p>
    <w:p w14:paraId="0F3B0B7B" w14:textId="790F9DAF" w:rsidR="00B01331" w:rsidRDefault="00B01331" w:rsidP="00B01331">
      <w:pPr>
        <w:pStyle w:val="Caption"/>
        <w:jc w:val="center"/>
      </w:pPr>
      <w:bookmarkStart w:id="127" w:name="_Toc50087131"/>
      <w:r w:rsidRPr="00DD7EAA">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1</w:t>
      </w:r>
      <w:r w:rsidR="00663AE5">
        <w:fldChar w:fldCharType="end"/>
      </w:r>
      <w:r w:rsidRPr="00DD7EAA">
        <w:t>: Notifications</w:t>
      </w:r>
      <w:bookmarkEnd w:id="127"/>
    </w:p>
    <w:p w14:paraId="048AD0C3" w14:textId="774916A1" w:rsidR="00B01331" w:rsidRDefault="00B01331" w:rsidP="000522C7">
      <w:pPr>
        <w:ind w:firstLine="720"/>
      </w:pPr>
      <w:r w:rsidRPr="00B01331">
        <w:t>If the user wants to view the chatbox, click on the chat button. The system will show the conversation panel. It contains a search engine, add button, three filter button (All, Read, Unread) and a list of conversation</w:t>
      </w:r>
    </w:p>
    <w:p w14:paraId="2644BFE9" w14:textId="1A94BEF1" w:rsidR="00B01331" w:rsidRDefault="00017B1F" w:rsidP="00B01331">
      <w:pPr>
        <w:keepNext/>
        <w:tabs>
          <w:tab w:val="left" w:pos="2510"/>
        </w:tabs>
        <w:jc w:val="center"/>
      </w:pPr>
      <w:r>
        <w:rPr>
          <w:noProof/>
        </w:rPr>
        <w:lastRenderedPageBreak/>
        <w:drawing>
          <wp:inline distT="0" distB="0" distL="0" distR="0" wp14:anchorId="576DD3BB" wp14:editId="7423AA99">
            <wp:extent cx="5221605" cy="2709545"/>
            <wp:effectExtent l="0" t="0" r="0" b="0"/>
            <wp:docPr id="52" name="Picture 5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at.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21605" cy="2709545"/>
                    </a:xfrm>
                    <a:prstGeom prst="rect">
                      <a:avLst/>
                    </a:prstGeom>
                  </pic:spPr>
                </pic:pic>
              </a:graphicData>
            </a:graphic>
          </wp:inline>
        </w:drawing>
      </w:r>
    </w:p>
    <w:p w14:paraId="3B6FA4A5" w14:textId="50C48485" w:rsidR="00B01331" w:rsidRPr="00B01331" w:rsidRDefault="00B01331" w:rsidP="00B01331">
      <w:pPr>
        <w:pStyle w:val="Caption"/>
        <w:jc w:val="center"/>
      </w:pPr>
      <w:bookmarkStart w:id="128" w:name="_Toc50087132"/>
      <w:r w:rsidRPr="00DD7EAA">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2</w:t>
      </w:r>
      <w:r w:rsidR="00663AE5">
        <w:fldChar w:fldCharType="end"/>
      </w:r>
      <w:r w:rsidRPr="00DD7EAA">
        <w:t xml:space="preserve">: </w:t>
      </w:r>
      <w:r w:rsidR="00617570" w:rsidRPr="00DD7EAA">
        <w:t xml:space="preserve">View of </w:t>
      </w:r>
      <w:r w:rsidRPr="00DD7EAA">
        <w:t>Chat</w:t>
      </w:r>
      <w:r w:rsidR="00ED7F0E" w:rsidRPr="00DD7EAA">
        <w:t xml:space="preserve"> Box</w:t>
      </w:r>
      <w:r w:rsidR="0059322F" w:rsidRPr="00DD7EAA">
        <w:t xml:space="preserve"> </w:t>
      </w:r>
      <w:r w:rsidR="003E3876">
        <w:rPr>
          <w:rFonts w:hint="eastAsia"/>
        </w:rPr>
        <w:t>Panel</w:t>
      </w:r>
      <w:bookmarkEnd w:id="128"/>
      <w:r w:rsidR="003E3876">
        <w:t xml:space="preserve"> </w:t>
      </w:r>
    </w:p>
    <w:p w14:paraId="3A062EBA" w14:textId="1A3B6093" w:rsidR="00B01331" w:rsidRDefault="00B01331" w:rsidP="000522C7">
      <w:pPr>
        <w:ind w:firstLine="720"/>
      </w:pPr>
      <w:r w:rsidRPr="00B01331">
        <w:t xml:space="preserve">The user can select on a conversation to see the whole conversation. On the top right there are three buttons. The first button is to start an audio call, second is to start a video call while the third is setting. </w:t>
      </w:r>
    </w:p>
    <w:p w14:paraId="6F8054A1" w14:textId="77777777" w:rsidR="00B01331" w:rsidRDefault="00B01331" w:rsidP="00B01331">
      <w:pPr>
        <w:keepNext/>
        <w:jc w:val="center"/>
      </w:pPr>
      <w:r>
        <w:rPr>
          <w:noProof/>
        </w:rPr>
        <w:drawing>
          <wp:inline distT="0" distB="0" distL="0" distR="0" wp14:anchorId="4CE35BB5" wp14:editId="5FB65496">
            <wp:extent cx="5221605" cy="2709727"/>
            <wp:effectExtent l="0" t="0" r="0" b="0"/>
            <wp:docPr id="46" name="Picture 4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hat_more.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21605" cy="2709727"/>
                    </a:xfrm>
                    <a:prstGeom prst="rect">
                      <a:avLst/>
                    </a:prstGeom>
                  </pic:spPr>
                </pic:pic>
              </a:graphicData>
            </a:graphic>
          </wp:inline>
        </w:drawing>
      </w:r>
    </w:p>
    <w:p w14:paraId="72F4BA6C" w14:textId="208E7791" w:rsidR="00B01331" w:rsidRDefault="00B01331" w:rsidP="00B01331">
      <w:pPr>
        <w:pStyle w:val="Caption"/>
        <w:jc w:val="center"/>
      </w:pPr>
      <w:bookmarkStart w:id="129" w:name="_Toc50087133"/>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3</w:t>
      </w:r>
      <w:r w:rsidR="00663AE5">
        <w:fldChar w:fldCharType="end"/>
      </w:r>
      <w:r>
        <w:t xml:space="preserve">: </w:t>
      </w:r>
      <w:r w:rsidR="00617570">
        <w:t>View of Conversation Window</w:t>
      </w:r>
      <w:bookmarkEnd w:id="129"/>
    </w:p>
    <w:p w14:paraId="6F0F327D" w14:textId="77777777" w:rsidR="00B01331" w:rsidRDefault="00B01331" w:rsidP="000522C7">
      <w:pPr>
        <w:ind w:firstLine="720"/>
      </w:pPr>
      <w:r w:rsidRPr="00B01331">
        <w:t>If the user wants to send a chat message to a new recipient, select on the add button and the system will show a form. The user can enter the recipient and send a new message.</w:t>
      </w:r>
    </w:p>
    <w:p w14:paraId="3E1064B1" w14:textId="77777777" w:rsidR="00B01331" w:rsidRDefault="00B01331" w:rsidP="00B01331">
      <w:pPr>
        <w:keepNext/>
        <w:jc w:val="center"/>
      </w:pPr>
      <w:r>
        <w:rPr>
          <w:noProof/>
        </w:rPr>
        <w:lastRenderedPageBreak/>
        <w:drawing>
          <wp:inline distT="0" distB="0" distL="0" distR="0" wp14:anchorId="30FC812F" wp14:editId="0E637454">
            <wp:extent cx="5158946" cy="2678079"/>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69346" cy="2683478"/>
                    </a:xfrm>
                    <a:prstGeom prst="rect">
                      <a:avLst/>
                    </a:prstGeom>
                    <a:noFill/>
                  </pic:spPr>
                </pic:pic>
              </a:graphicData>
            </a:graphic>
          </wp:inline>
        </w:drawing>
      </w:r>
    </w:p>
    <w:p w14:paraId="60C4B221" w14:textId="467379D1" w:rsidR="00B01331" w:rsidRDefault="00B01331" w:rsidP="00B01331">
      <w:pPr>
        <w:pStyle w:val="Caption"/>
        <w:jc w:val="center"/>
      </w:pPr>
      <w:bookmarkStart w:id="130" w:name="_Toc50087134"/>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4</w:t>
      </w:r>
      <w:r w:rsidR="00663AE5">
        <w:fldChar w:fldCharType="end"/>
      </w:r>
      <w:r>
        <w:t>:</w:t>
      </w:r>
      <w:r w:rsidR="00617570">
        <w:t xml:space="preserve"> Creating a New Chat</w:t>
      </w:r>
      <w:bookmarkEnd w:id="130"/>
    </w:p>
    <w:p w14:paraId="63B591E0" w14:textId="3094C2E8" w:rsidR="00B01331" w:rsidRDefault="00B01331" w:rsidP="000522C7">
      <w:pPr>
        <w:ind w:firstLine="720"/>
      </w:pPr>
      <w:r w:rsidRPr="00B01331">
        <w:t xml:space="preserve">If the user wants to view the meeting schedule, click on the schedule button. The system will show a schedule panel. It contains a search engine, add button, three filter buttons (All, Latest, Oldest) and a list of </w:t>
      </w:r>
      <w:r w:rsidR="00436EBC">
        <w:t xml:space="preserve">the </w:t>
      </w:r>
      <w:r w:rsidRPr="00B01331">
        <w:t>meeting schedule.</w:t>
      </w:r>
    </w:p>
    <w:p w14:paraId="477D4248" w14:textId="77777777" w:rsidR="00B01331" w:rsidRDefault="00B01331" w:rsidP="00B01331">
      <w:pPr>
        <w:keepNext/>
        <w:jc w:val="center"/>
      </w:pPr>
      <w:r>
        <w:rPr>
          <w:noProof/>
        </w:rPr>
        <w:drawing>
          <wp:inline distT="0" distB="0" distL="0" distR="0" wp14:anchorId="658520BC" wp14:editId="28371239">
            <wp:extent cx="5221605" cy="2709727"/>
            <wp:effectExtent l="0" t="0" r="0" b="0"/>
            <wp:docPr id="48" name="Picture 4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iew schedule.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221605" cy="2709727"/>
                    </a:xfrm>
                    <a:prstGeom prst="rect">
                      <a:avLst/>
                    </a:prstGeom>
                  </pic:spPr>
                </pic:pic>
              </a:graphicData>
            </a:graphic>
          </wp:inline>
        </w:drawing>
      </w:r>
    </w:p>
    <w:p w14:paraId="643EBE57" w14:textId="71EDAD2C" w:rsidR="00B01331" w:rsidRDefault="00B01331" w:rsidP="00B01331">
      <w:pPr>
        <w:pStyle w:val="Caption"/>
        <w:jc w:val="center"/>
      </w:pPr>
      <w:bookmarkStart w:id="131" w:name="_Toc50087135"/>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5</w:t>
      </w:r>
      <w:r w:rsidR="00663AE5">
        <w:fldChar w:fldCharType="end"/>
      </w:r>
      <w:r>
        <w:t>:</w:t>
      </w:r>
      <w:r w:rsidR="00617570">
        <w:t xml:space="preserve"> Overview of Meeting Schedule</w:t>
      </w:r>
      <w:bookmarkEnd w:id="131"/>
    </w:p>
    <w:p w14:paraId="0548EBAC" w14:textId="77777777" w:rsidR="00B01331" w:rsidRDefault="00B01331" w:rsidP="000522C7">
      <w:pPr>
        <w:ind w:firstLine="720"/>
      </w:pPr>
      <w:r w:rsidRPr="00B01331">
        <w:t>The user can select on a meeting schedule to view and edit the meeting agenda.</w:t>
      </w:r>
    </w:p>
    <w:p w14:paraId="5F3A83E8" w14:textId="09C9AE00" w:rsidR="00B01331" w:rsidRDefault="00B01331" w:rsidP="00B01331">
      <w:pPr>
        <w:keepNext/>
        <w:jc w:val="center"/>
      </w:pPr>
      <w:r>
        <w:rPr>
          <w:noProof/>
        </w:rPr>
        <w:lastRenderedPageBreak/>
        <w:drawing>
          <wp:inline distT="0" distB="0" distL="0" distR="0" wp14:anchorId="36380146" wp14:editId="4D2969E9">
            <wp:extent cx="5183660" cy="2690908"/>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08859" cy="2703989"/>
                    </a:xfrm>
                    <a:prstGeom prst="rect">
                      <a:avLst/>
                    </a:prstGeom>
                    <a:noFill/>
                  </pic:spPr>
                </pic:pic>
              </a:graphicData>
            </a:graphic>
          </wp:inline>
        </w:drawing>
      </w:r>
    </w:p>
    <w:p w14:paraId="00D270AB" w14:textId="4D813E6E" w:rsidR="00B01331" w:rsidRDefault="00B01331" w:rsidP="00B01331">
      <w:pPr>
        <w:pStyle w:val="Caption"/>
        <w:jc w:val="center"/>
      </w:pPr>
      <w:bookmarkStart w:id="132" w:name="_Toc50087136"/>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6</w:t>
      </w:r>
      <w:r w:rsidR="00663AE5">
        <w:fldChar w:fldCharType="end"/>
      </w:r>
      <w:r>
        <w:t>:</w:t>
      </w:r>
      <w:r w:rsidR="00617570" w:rsidRPr="00617570">
        <w:t xml:space="preserve"> </w:t>
      </w:r>
      <w:r w:rsidR="00617570">
        <w:t>Details</w:t>
      </w:r>
      <w:r w:rsidR="00617570" w:rsidRPr="00617570">
        <w:t xml:space="preserve"> of Meeting Schedule</w:t>
      </w:r>
      <w:bookmarkEnd w:id="132"/>
    </w:p>
    <w:p w14:paraId="78C97B7D" w14:textId="56061ABE" w:rsidR="00B01331" w:rsidRDefault="00B01331" w:rsidP="000522C7">
      <w:pPr>
        <w:ind w:firstLine="720"/>
      </w:pPr>
      <w:r w:rsidRPr="00B01331">
        <w:t>If the user wants to create a new schedule, click the create button and the system will show a</w:t>
      </w:r>
      <w:r w:rsidR="00436EBC">
        <w:t>n</w:t>
      </w:r>
      <w:r w:rsidRPr="00B01331">
        <w:t xml:space="preserve"> add schedule form. </w:t>
      </w:r>
    </w:p>
    <w:p w14:paraId="6BC9B6AC" w14:textId="0EA02094" w:rsidR="00B01331" w:rsidRDefault="00F50600" w:rsidP="00B01331">
      <w:pPr>
        <w:keepNext/>
        <w:jc w:val="center"/>
      </w:pPr>
      <w:r>
        <w:rPr>
          <w:noProof/>
        </w:rPr>
        <w:drawing>
          <wp:inline distT="0" distB="0" distL="0" distR="0" wp14:anchorId="300E9613" wp14:editId="5BFEB23D">
            <wp:extent cx="5221605" cy="2709545"/>
            <wp:effectExtent l="0" t="0" r="0" b="0"/>
            <wp:docPr id="45" name="Picture 4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dd schedule.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221605" cy="2709545"/>
                    </a:xfrm>
                    <a:prstGeom prst="rect">
                      <a:avLst/>
                    </a:prstGeom>
                  </pic:spPr>
                </pic:pic>
              </a:graphicData>
            </a:graphic>
          </wp:inline>
        </w:drawing>
      </w:r>
    </w:p>
    <w:p w14:paraId="081A2771" w14:textId="27119C70" w:rsidR="00B01331" w:rsidRDefault="00B01331" w:rsidP="00B01331">
      <w:pPr>
        <w:pStyle w:val="Caption"/>
        <w:jc w:val="center"/>
      </w:pPr>
      <w:bookmarkStart w:id="133" w:name="_Toc50087137"/>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7</w:t>
      </w:r>
      <w:r w:rsidR="00663AE5">
        <w:fldChar w:fldCharType="end"/>
      </w:r>
      <w:r>
        <w:t>:</w:t>
      </w:r>
      <w:r w:rsidR="00617570">
        <w:t xml:space="preserve"> Add a Schedule</w:t>
      </w:r>
      <w:bookmarkEnd w:id="133"/>
    </w:p>
    <w:p w14:paraId="35C6D125" w14:textId="1EB93140" w:rsidR="00B01331" w:rsidRDefault="00B01331" w:rsidP="000522C7">
      <w:pPr>
        <w:ind w:firstLine="720"/>
      </w:pPr>
      <w:r w:rsidRPr="00B01331">
        <w:t>If the user wants to manage his profile and edit the setting, click on the setting button. The system will show a setting panel</w:t>
      </w:r>
      <w:r w:rsidR="003C0DC6">
        <w:t xml:space="preserve"> as shown in Figure 4.18.</w:t>
      </w:r>
      <w:r w:rsidR="00983A85">
        <w:t xml:space="preserve"> </w:t>
      </w:r>
      <w:r w:rsidR="00D9185D">
        <w:t xml:space="preserve">The systems will </w:t>
      </w:r>
      <w:r w:rsidR="007526CE">
        <w:t>tell</w:t>
      </w:r>
      <w:r w:rsidR="00D9185D">
        <w:t xml:space="preserve"> user the total number of contacts, the total number of room</w:t>
      </w:r>
      <w:r w:rsidR="007526CE">
        <w:t xml:space="preserve"> and the total points gained when joining a meeting. </w:t>
      </w:r>
      <w:r w:rsidR="00983A85">
        <w:t xml:space="preserve">There are five buttons </w:t>
      </w:r>
      <w:r w:rsidR="00FC0B03">
        <w:t>below the user information.</w:t>
      </w:r>
      <w:r w:rsidR="00983A85">
        <w:t xml:space="preserve"> </w:t>
      </w:r>
      <w:r w:rsidR="00F50600">
        <w:t xml:space="preserve">The first button is </w:t>
      </w:r>
      <w:r w:rsidR="003C0DC6">
        <w:t xml:space="preserve">My Account. It allows the user to upload profile picture and edit the personal details. The second button is Change Password. The user </w:t>
      </w:r>
      <w:r w:rsidR="001E320E">
        <w:t xml:space="preserve">must enter the current password to change a new password. </w:t>
      </w:r>
      <w:r w:rsidR="00D35DDE">
        <w:t xml:space="preserve">The third button is Notification. </w:t>
      </w:r>
      <w:r w:rsidR="001E320E">
        <w:t xml:space="preserve">The user can also switch on or off </w:t>
      </w:r>
      <w:r w:rsidR="007E4B56">
        <w:t xml:space="preserve">the setting to receive system </w:t>
      </w:r>
      <w:r w:rsidR="007E4B56">
        <w:lastRenderedPageBreak/>
        <w:t>notification</w:t>
      </w:r>
      <w:r w:rsidR="00D35DDE">
        <w:t xml:space="preserve">. The fourth button is Status. The user can change the </w:t>
      </w:r>
      <w:r w:rsidR="00C02D89">
        <w:t xml:space="preserve">visibility of the online </w:t>
      </w:r>
      <w:r w:rsidR="00D35DDE">
        <w:t>status</w:t>
      </w:r>
      <w:r w:rsidR="00C02D89">
        <w:t xml:space="preserve"> </w:t>
      </w:r>
      <w:r w:rsidR="00D35DDE">
        <w:t xml:space="preserve">to </w:t>
      </w:r>
      <w:r w:rsidR="00C02D89">
        <w:t>another</w:t>
      </w:r>
      <w:r w:rsidR="00D35DDE">
        <w:t xml:space="preserve"> user or not.</w:t>
      </w:r>
      <w:r w:rsidR="00C02D89">
        <w:t xml:space="preserve"> The fifth button is Speed Test. The user can start a speed test for the </w:t>
      </w:r>
      <w:r w:rsidR="00E27F48">
        <w:t>internet connection before a meeting. The result will show the ping, jitter, download and upload speed of the user internet connection</w:t>
      </w:r>
      <w:r w:rsidR="00834C02">
        <w:t xml:space="preserve"> as shown in Figure 4.19.</w:t>
      </w:r>
    </w:p>
    <w:p w14:paraId="6ABE1517" w14:textId="77777777" w:rsidR="00B01331" w:rsidRDefault="00B01331" w:rsidP="00B01331">
      <w:pPr>
        <w:keepNext/>
        <w:jc w:val="center"/>
      </w:pPr>
      <w:r>
        <w:rPr>
          <w:noProof/>
        </w:rPr>
        <w:drawing>
          <wp:inline distT="0" distB="0" distL="0" distR="0" wp14:anchorId="77C1D65A" wp14:editId="49A5E836">
            <wp:extent cx="5210881" cy="27041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5210881" cy="2704131"/>
                    </a:xfrm>
                    <a:prstGeom prst="rect">
                      <a:avLst/>
                    </a:prstGeom>
                    <a:noFill/>
                  </pic:spPr>
                </pic:pic>
              </a:graphicData>
            </a:graphic>
          </wp:inline>
        </w:drawing>
      </w:r>
    </w:p>
    <w:p w14:paraId="7691ADA6" w14:textId="138734B1" w:rsidR="00487CA0" w:rsidRDefault="00B01331" w:rsidP="00591064">
      <w:pPr>
        <w:pStyle w:val="Caption"/>
        <w:jc w:val="center"/>
      </w:pPr>
      <w:bookmarkStart w:id="134" w:name="_Toc50087138"/>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8</w:t>
      </w:r>
      <w:r w:rsidR="00663AE5">
        <w:fldChar w:fldCharType="end"/>
      </w:r>
      <w:r>
        <w:t>:</w:t>
      </w:r>
      <w:r w:rsidR="0059322F">
        <w:t xml:space="preserve"> </w:t>
      </w:r>
      <w:r w:rsidR="00834C02">
        <w:t xml:space="preserve">View of </w:t>
      </w:r>
      <w:r w:rsidR="0059322F">
        <w:t>Account Setting</w:t>
      </w:r>
      <w:bookmarkEnd w:id="134"/>
    </w:p>
    <w:p w14:paraId="77487036" w14:textId="77777777" w:rsidR="00834C02" w:rsidRDefault="00E27F48" w:rsidP="00834C02">
      <w:pPr>
        <w:keepNext/>
      </w:pPr>
      <w:r>
        <w:rPr>
          <w:noProof/>
        </w:rPr>
        <w:drawing>
          <wp:inline distT="0" distB="0" distL="0" distR="0" wp14:anchorId="04CDC5EC" wp14:editId="219E0037">
            <wp:extent cx="5221605" cy="2709545"/>
            <wp:effectExtent l="0" t="0" r="0" b="0"/>
            <wp:docPr id="53" name="Picture 5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peed test.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221605" cy="2709545"/>
                    </a:xfrm>
                    <a:prstGeom prst="rect">
                      <a:avLst/>
                    </a:prstGeom>
                  </pic:spPr>
                </pic:pic>
              </a:graphicData>
            </a:graphic>
          </wp:inline>
        </w:drawing>
      </w:r>
    </w:p>
    <w:p w14:paraId="7998D5BF" w14:textId="02D276B9" w:rsidR="00803E79" w:rsidRPr="00803E79" w:rsidRDefault="00834C02" w:rsidP="00803E79">
      <w:pPr>
        <w:pStyle w:val="Caption"/>
        <w:jc w:val="center"/>
      </w:pPr>
      <w:bookmarkStart w:id="135" w:name="_Toc50087139"/>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19</w:t>
      </w:r>
      <w:r w:rsidR="00663AE5">
        <w:fldChar w:fldCharType="end"/>
      </w:r>
      <w:r>
        <w:t xml:space="preserve"> : View of Speed Test</w:t>
      </w:r>
      <w:bookmarkEnd w:id="135"/>
      <w:r>
        <w:t xml:space="preserve"> </w:t>
      </w:r>
    </w:p>
    <w:p w14:paraId="0DE1CAC7" w14:textId="660B9216" w:rsidR="004A0506" w:rsidRDefault="004A0506" w:rsidP="004A0506">
      <w:pPr>
        <w:pStyle w:val="Heading4"/>
      </w:pPr>
      <w:bookmarkStart w:id="136" w:name="_Toc50084391"/>
      <w:r>
        <w:lastRenderedPageBreak/>
        <w:t>High</w:t>
      </w:r>
      <w:r w:rsidRPr="00E33C21">
        <w:t xml:space="preserve"> Fidelity User Interface Prototype</w:t>
      </w:r>
      <w:bookmarkEnd w:id="136"/>
    </w:p>
    <w:p w14:paraId="324E0DE0" w14:textId="77777777" w:rsidR="00FE7537" w:rsidRDefault="00803E79" w:rsidP="00FE7537">
      <w:pPr>
        <w:keepNext/>
      </w:pPr>
      <w:r>
        <w:rPr>
          <w:noProof/>
        </w:rPr>
        <w:drawing>
          <wp:inline distT="0" distB="0" distL="0" distR="0" wp14:anchorId="4B00AFB9" wp14:editId="2975A7B2">
            <wp:extent cx="5221605" cy="2557145"/>
            <wp:effectExtent l="19050" t="1905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ign in.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221605" cy="2557145"/>
                    </a:xfrm>
                    <a:prstGeom prst="rect">
                      <a:avLst/>
                    </a:prstGeom>
                    <a:ln>
                      <a:solidFill>
                        <a:schemeClr val="tx1"/>
                      </a:solidFill>
                    </a:ln>
                  </pic:spPr>
                </pic:pic>
              </a:graphicData>
            </a:graphic>
          </wp:inline>
        </w:drawing>
      </w:r>
    </w:p>
    <w:p w14:paraId="4FFBE735" w14:textId="545B835E" w:rsidR="004A0506" w:rsidRDefault="00FE7537" w:rsidP="00FE7537">
      <w:pPr>
        <w:pStyle w:val="Caption"/>
        <w:jc w:val="center"/>
      </w:pPr>
      <w:bookmarkStart w:id="137" w:name="_Toc50087140"/>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0</w:t>
      </w:r>
      <w:r w:rsidR="00663AE5">
        <w:fldChar w:fldCharType="end"/>
      </w:r>
      <w:r>
        <w:t xml:space="preserve">: </w:t>
      </w:r>
      <w:r w:rsidR="00935B60">
        <w:t>Sign In Page</w:t>
      </w:r>
      <w:bookmarkEnd w:id="137"/>
    </w:p>
    <w:p w14:paraId="2D1C7E5C" w14:textId="603B9C9E" w:rsidR="00803E79" w:rsidRDefault="00F709A7" w:rsidP="004A0506">
      <w:r>
        <w:rPr>
          <w:noProof/>
        </w:rPr>
        <w:drawing>
          <wp:inline distT="0" distB="0" distL="0" distR="0" wp14:anchorId="592BEC9A" wp14:editId="68A94244">
            <wp:extent cx="5221605" cy="2550160"/>
            <wp:effectExtent l="19050" t="19050" r="0" b="254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ign up.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21605" cy="2550160"/>
                    </a:xfrm>
                    <a:prstGeom prst="rect">
                      <a:avLst/>
                    </a:prstGeom>
                    <a:ln>
                      <a:solidFill>
                        <a:schemeClr val="tx1"/>
                      </a:solidFill>
                    </a:ln>
                  </pic:spPr>
                </pic:pic>
              </a:graphicData>
            </a:graphic>
          </wp:inline>
        </w:drawing>
      </w:r>
    </w:p>
    <w:p w14:paraId="69F43303" w14:textId="583E65EC" w:rsidR="00935B60" w:rsidRDefault="00935B60" w:rsidP="00935B60">
      <w:pPr>
        <w:pStyle w:val="Caption"/>
        <w:jc w:val="center"/>
      </w:pPr>
      <w:bookmarkStart w:id="138" w:name="_Toc50087141"/>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1</w:t>
      </w:r>
      <w:r w:rsidR="00663AE5">
        <w:fldChar w:fldCharType="end"/>
      </w:r>
      <w:r>
        <w:t>: Sign Up Page</w:t>
      </w:r>
      <w:bookmarkEnd w:id="138"/>
    </w:p>
    <w:p w14:paraId="3B864A4F" w14:textId="77777777" w:rsidR="00EE466D" w:rsidRDefault="00EE466D" w:rsidP="00EE466D">
      <w:pPr>
        <w:keepNext/>
        <w:jc w:val="center"/>
      </w:pPr>
      <w:r w:rsidRPr="00EE466D">
        <w:rPr>
          <w:noProof/>
        </w:rPr>
        <w:lastRenderedPageBreak/>
        <w:drawing>
          <wp:inline distT="0" distB="0" distL="0" distR="0" wp14:anchorId="72759179" wp14:editId="59DFAB64">
            <wp:extent cx="2720218" cy="3619500"/>
            <wp:effectExtent l="19050" t="19050" r="444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747108" cy="3655280"/>
                    </a:xfrm>
                    <a:prstGeom prst="rect">
                      <a:avLst/>
                    </a:prstGeom>
                    <a:ln>
                      <a:solidFill>
                        <a:schemeClr val="tx1"/>
                      </a:solidFill>
                    </a:ln>
                  </pic:spPr>
                </pic:pic>
              </a:graphicData>
            </a:graphic>
          </wp:inline>
        </w:drawing>
      </w:r>
    </w:p>
    <w:p w14:paraId="01BFC662" w14:textId="4A004E22" w:rsidR="00B01FE7" w:rsidRDefault="00EE466D" w:rsidP="00EE466D">
      <w:pPr>
        <w:pStyle w:val="Caption"/>
        <w:jc w:val="center"/>
      </w:pPr>
      <w:bookmarkStart w:id="139" w:name="_Toc50087142"/>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2</w:t>
      </w:r>
      <w:r w:rsidR="00663AE5">
        <w:fldChar w:fldCharType="end"/>
      </w:r>
      <w:r>
        <w:t>: Home Panel</w:t>
      </w:r>
      <w:bookmarkEnd w:id="139"/>
    </w:p>
    <w:p w14:paraId="3C9243A1" w14:textId="77777777" w:rsidR="008B144A" w:rsidRDefault="008B144A" w:rsidP="008B144A">
      <w:pPr>
        <w:keepNext/>
        <w:jc w:val="center"/>
      </w:pPr>
      <w:r>
        <w:rPr>
          <w:noProof/>
        </w:rPr>
        <w:drawing>
          <wp:inline distT="0" distB="0" distL="0" distR="0" wp14:anchorId="3BE8D441" wp14:editId="0B079ECA">
            <wp:extent cx="3680460" cy="4495800"/>
            <wp:effectExtent l="0" t="0" r="0" b="0"/>
            <wp:docPr id="70" name="Picture 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reate room form.JPG"/>
                    <pic:cNvPicPr/>
                  </pic:nvPicPr>
                  <pic:blipFill>
                    <a:blip r:embed="rId73">
                      <a:extLst>
                        <a:ext uri="{28A0092B-C50C-407E-A947-70E740481C1C}">
                          <a14:useLocalDpi xmlns:a14="http://schemas.microsoft.com/office/drawing/2010/main" val="0"/>
                        </a:ext>
                      </a:extLst>
                    </a:blip>
                    <a:stretch>
                      <a:fillRect/>
                    </a:stretch>
                  </pic:blipFill>
                  <pic:spPr>
                    <a:xfrm>
                      <a:off x="0" y="0"/>
                      <a:ext cx="3680460" cy="4495800"/>
                    </a:xfrm>
                    <a:prstGeom prst="rect">
                      <a:avLst/>
                    </a:prstGeom>
                  </pic:spPr>
                </pic:pic>
              </a:graphicData>
            </a:graphic>
          </wp:inline>
        </w:drawing>
      </w:r>
    </w:p>
    <w:p w14:paraId="4C23A9DB" w14:textId="288E4093" w:rsidR="00663AE5" w:rsidRDefault="008B144A" w:rsidP="00663AE5">
      <w:pPr>
        <w:pStyle w:val="Caption"/>
        <w:jc w:val="center"/>
      </w:pPr>
      <w:bookmarkStart w:id="140" w:name="_Toc50087143"/>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3</w:t>
      </w:r>
      <w:r w:rsidR="00663AE5">
        <w:fldChar w:fldCharType="end"/>
      </w:r>
      <w:r>
        <w:t>: Create Room Form</w:t>
      </w:r>
      <w:bookmarkEnd w:id="140"/>
    </w:p>
    <w:p w14:paraId="66B66301" w14:textId="77777777" w:rsidR="00663AE5" w:rsidRDefault="00663AE5" w:rsidP="00663AE5">
      <w:pPr>
        <w:keepNext/>
      </w:pPr>
      <w:r>
        <w:rPr>
          <w:noProof/>
        </w:rPr>
        <w:lastRenderedPageBreak/>
        <w:drawing>
          <wp:inline distT="0" distB="0" distL="0" distR="0" wp14:anchorId="2E213585" wp14:editId="5C318081">
            <wp:extent cx="5221605" cy="2918460"/>
            <wp:effectExtent l="19050" t="19050" r="0" b="0"/>
            <wp:docPr id="71" name="Picture 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room.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221605" cy="2918460"/>
                    </a:xfrm>
                    <a:prstGeom prst="rect">
                      <a:avLst/>
                    </a:prstGeom>
                    <a:ln>
                      <a:solidFill>
                        <a:schemeClr val="tx1"/>
                      </a:solidFill>
                    </a:ln>
                  </pic:spPr>
                </pic:pic>
              </a:graphicData>
            </a:graphic>
          </wp:inline>
        </w:drawing>
      </w:r>
    </w:p>
    <w:p w14:paraId="72A0C455" w14:textId="7A991F14" w:rsidR="00663AE5" w:rsidRDefault="00663AE5" w:rsidP="00663AE5">
      <w:pPr>
        <w:pStyle w:val="Caption"/>
        <w:jc w:val="center"/>
      </w:pPr>
      <w:bookmarkStart w:id="141" w:name="_Toc50087144"/>
      <w:r>
        <w:t xml:space="preserve">Figure </w:t>
      </w:r>
      <w:r>
        <w:fldChar w:fldCharType="begin"/>
      </w:r>
      <w:r>
        <w:instrText xml:space="preserve"> STYLEREF 1 \s </w:instrText>
      </w:r>
      <w:r>
        <w:fldChar w:fldCharType="separate"/>
      </w:r>
      <w:r w:rsidR="005B39F8">
        <w:rPr>
          <w:noProof/>
        </w:rPr>
        <w:t>4</w:t>
      </w:r>
      <w:r>
        <w:fldChar w:fldCharType="end"/>
      </w:r>
      <w:r>
        <w:t>.</w:t>
      </w:r>
      <w:r>
        <w:fldChar w:fldCharType="begin"/>
      </w:r>
      <w:r>
        <w:instrText xml:space="preserve"> SEQ Figure \* ARABIC \s 1 </w:instrText>
      </w:r>
      <w:r>
        <w:fldChar w:fldCharType="separate"/>
      </w:r>
      <w:r w:rsidR="005B39F8">
        <w:rPr>
          <w:noProof/>
        </w:rPr>
        <w:t>24</w:t>
      </w:r>
      <w:r>
        <w:fldChar w:fldCharType="end"/>
      </w:r>
      <w:r>
        <w:rPr>
          <w:rFonts w:hint="eastAsia"/>
        </w:rPr>
        <w:t>:</w:t>
      </w:r>
      <w:r>
        <w:t xml:space="preserve"> Group Conversation in a Meeting Room</w:t>
      </w:r>
      <w:bookmarkEnd w:id="141"/>
    </w:p>
    <w:p w14:paraId="2AB0E513" w14:textId="77777777" w:rsidR="00663AE5" w:rsidRPr="00663AE5" w:rsidRDefault="00663AE5" w:rsidP="00663AE5"/>
    <w:p w14:paraId="21AD4F48" w14:textId="6F2DD3CF" w:rsidR="00924307" w:rsidRDefault="00924307" w:rsidP="00663AE5">
      <w:pPr>
        <w:pStyle w:val="Caption"/>
        <w:jc w:val="center"/>
      </w:pPr>
      <w:r>
        <w:rPr>
          <w:noProof/>
        </w:rPr>
        <w:drawing>
          <wp:inline distT="0" distB="0" distL="0" distR="0" wp14:anchorId="2B71DDE1" wp14:editId="1BD3A9CD">
            <wp:extent cx="5221605" cy="3528060"/>
            <wp:effectExtent l="0" t="0" r="0" b="0"/>
            <wp:docPr id="72" name="Picture 72"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tart a call or meeting.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21605" cy="3528060"/>
                    </a:xfrm>
                    <a:prstGeom prst="rect">
                      <a:avLst/>
                    </a:prstGeom>
                  </pic:spPr>
                </pic:pic>
              </a:graphicData>
            </a:graphic>
          </wp:inline>
        </w:drawing>
      </w:r>
    </w:p>
    <w:p w14:paraId="77CB06F4" w14:textId="426856CB" w:rsidR="00CC372C" w:rsidRPr="00CC372C" w:rsidRDefault="00924307" w:rsidP="00924307">
      <w:pPr>
        <w:pStyle w:val="Caption"/>
        <w:jc w:val="center"/>
      </w:pPr>
      <w:bookmarkStart w:id="142" w:name="_Toc50087145"/>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5</w:t>
      </w:r>
      <w:r w:rsidR="00663AE5">
        <w:fldChar w:fldCharType="end"/>
      </w:r>
      <w:r>
        <w:t xml:space="preserve">: Calling </w:t>
      </w:r>
      <w:r w:rsidR="00F06BDD">
        <w:t>to Multiple Users in a Room for</w:t>
      </w:r>
      <w:r>
        <w:t xml:space="preserve"> Group Meeting</w:t>
      </w:r>
      <w:bookmarkEnd w:id="142"/>
    </w:p>
    <w:p w14:paraId="2FE5E756" w14:textId="77777777" w:rsidR="00CD32AB" w:rsidRPr="00CD32AB" w:rsidRDefault="00CD32AB" w:rsidP="00CD32AB"/>
    <w:p w14:paraId="5AACAA60" w14:textId="77777777" w:rsidR="00F709A7" w:rsidRDefault="00F709A7" w:rsidP="00F709A7">
      <w:pPr>
        <w:keepNext/>
        <w:jc w:val="center"/>
      </w:pPr>
      <w:r>
        <w:rPr>
          <w:noProof/>
        </w:rPr>
        <w:lastRenderedPageBreak/>
        <w:drawing>
          <wp:inline distT="0" distB="0" distL="0" distR="0" wp14:anchorId="42A1EC23" wp14:editId="49624683">
            <wp:extent cx="2762250" cy="3710940"/>
            <wp:effectExtent l="19050" t="19050" r="0" b="381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ontact panel.JPG"/>
                    <pic:cNvPicPr/>
                  </pic:nvPicPr>
                  <pic:blipFill>
                    <a:blip r:embed="rId76">
                      <a:extLst>
                        <a:ext uri="{28A0092B-C50C-407E-A947-70E740481C1C}">
                          <a14:useLocalDpi xmlns:a14="http://schemas.microsoft.com/office/drawing/2010/main" val="0"/>
                        </a:ext>
                      </a:extLst>
                    </a:blip>
                    <a:stretch>
                      <a:fillRect/>
                    </a:stretch>
                  </pic:blipFill>
                  <pic:spPr>
                    <a:xfrm>
                      <a:off x="0" y="0"/>
                      <a:ext cx="2769493" cy="3720671"/>
                    </a:xfrm>
                    <a:prstGeom prst="rect">
                      <a:avLst/>
                    </a:prstGeom>
                    <a:ln>
                      <a:solidFill>
                        <a:schemeClr val="tx1"/>
                      </a:solidFill>
                    </a:ln>
                  </pic:spPr>
                </pic:pic>
              </a:graphicData>
            </a:graphic>
          </wp:inline>
        </w:drawing>
      </w:r>
    </w:p>
    <w:p w14:paraId="6B5AA91A" w14:textId="19DF6B90" w:rsidR="00005839" w:rsidRDefault="00F709A7" w:rsidP="00005839">
      <w:pPr>
        <w:pStyle w:val="Caption"/>
        <w:jc w:val="center"/>
      </w:pPr>
      <w:bookmarkStart w:id="143" w:name="_Toc50087146"/>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6</w:t>
      </w:r>
      <w:r w:rsidR="00663AE5">
        <w:fldChar w:fldCharType="end"/>
      </w:r>
      <w:r>
        <w:t xml:space="preserve">: </w:t>
      </w:r>
      <w:r w:rsidR="005E2C19">
        <w:t>View of Contacts Panel</w:t>
      </w:r>
      <w:bookmarkEnd w:id="143"/>
    </w:p>
    <w:p w14:paraId="3F9E565A" w14:textId="77777777" w:rsidR="00005839" w:rsidRDefault="00005839" w:rsidP="00005839">
      <w:pPr>
        <w:keepNext/>
        <w:jc w:val="center"/>
      </w:pPr>
      <w:r>
        <w:rPr>
          <w:noProof/>
        </w:rPr>
        <w:drawing>
          <wp:inline distT="0" distB="0" distL="0" distR="0" wp14:anchorId="6D37824A" wp14:editId="058E513D">
            <wp:extent cx="3314700" cy="3901440"/>
            <wp:effectExtent l="0" t="0" r="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add friend.JPG"/>
                    <pic:cNvPicPr/>
                  </pic:nvPicPr>
                  <pic:blipFill>
                    <a:blip r:embed="rId77">
                      <a:extLst>
                        <a:ext uri="{28A0092B-C50C-407E-A947-70E740481C1C}">
                          <a14:useLocalDpi xmlns:a14="http://schemas.microsoft.com/office/drawing/2010/main" val="0"/>
                        </a:ext>
                      </a:extLst>
                    </a:blip>
                    <a:stretch>
                      <a:fillRect/>
                    </a:stretch>
                  </pic:blipFill>
                  <pic:spPr>
                    <a:xfrm>
                      <a:off x="0" y="0"/>
                      <a:ext cx="3314700" cy="3901440"/>
                    </a:xfrm>
                    <a:prstGeom prst="rect">
                      <a:avLst/>
                    </a:prstGeom>
                  </pic:spPr>
                </pic:pic>
              </a:graphicData>
            </a:graphic>
          </wp:inline>
        </w:drawing>
      </w:r>
    </w:p>
    <w:p w14:paraId="56F06516" w14:textId="24E7148A" w:rsidR="00005839" w:rsidRPr="00005839" w:rsidRDefault="00005839" w:rsidP="00005839">
      <w:pPr>
        <w:pStyle w:val="Caption"/>
        <w:jc w:val="center"/>
      </w:pPr>
      <w:bookmarkStart w:id="144" w:name="_Toc50087147"/>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7</w:t>
      </w:r>
      <w:r w:rsidR="00663AE5">
        <w:fldChar w:fldCharType="end"/>
      </w:r>
      <w:r>
        <w:t xml:space="preserve">: Add a </w:t>
      </w:r>
      <w:r w:rsidR="00FD3931">
        <w:t>New Contact</w:t>
      </w:r>
      <w:bookmarkEnd w:id="144"/>
    </w:p>
    <w:p w14:paraId="612BFC41" w14:textId="77777777" w:rsidR="005E2C19" w:rsidRDefault="005E2C19" w:rsidP="005E2C19">
      <w:pPr>
        <w:keepNext/>
        <w:jc w:val="center"/>
      </w:pPr>
      <w:r>
        <w:rPr>
          <w:noProof/>
        </w:rPr>
        <w:lastRenderedPageBreak/>
        <w:drawing>
          <wp:inline distT="0" distB="0" distL="0" distR="0" wp14:anchorId="622E38F7" wp14:editId="41AC636A">
            <wp:extent cx="2807970" cy="3924300"/>
            <wp:effectExtent l="19050" t="19050" r="0" b="0"/>
            <wp:docPr id="57" name="Picture 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notification pane.JPG"/>
                    <pic:cNvPicPr/>
                  </pic:nvPicPr>
                  <pic:blipFill>
                    <a:blip r:embed="rId78">
                      <a:extLst>
                        <a:ext uri="{28A0092B-C50C-407E-A947-70E740481C1C}">
                          <a14:useLocalDpi xmlns:a14="http://schemas.microsoft.com/office/drawing/2010/main" val="0"/>
                        </a:ext>
                      </a:extLst>
                    </a:blip>
                    <a:stretch>
                      <a:fillRect/>
                    </a:stretch>
                  </pic:blipFill>
                  <pic:spPr>
                    <a:xfrm>
                      <a:off x="0" y="0"/>
                      <a:ext cx="2807970" cy="3924300"/>
                    </a:xfrm>
                    <a:prstGeom prst="rect">
                      <a:avLst/>
                    </a:prstGeom>
                    <a:ln>
                      <a:solidFill>
                        <a:schemeClr val="tx1"/>
                      </a:solidFill>
                    </a:ln>
                  </pic:spPr>
                </pic:pic>
              </a:graphicData>
            </a:graphic>
          </wp:inline>
        </w:drawing>
      </w:r>
    </w:p>
    <w:p w14:paraId="32CA183A" w14:textId="159BCF2B" w:rsidR="00123B02" w:rsidRDefault="005E2C19" w:rsidP="00217BFD">
      <w:pPr>
        <w:pStyle w:val="Caption"/>
        <w:jc w:val="center"/>
      </w:pPr>
      <w:bookmarkStart w:id="145" w:name="_Toc50087148"/>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8</w:t>
      </w:r>
      <w:r w:rsidR="00663AE5">
        <w:fldChar w:fldCharType="end"/>
      </w:r>
      <w:r>
        <w:t>: View of Notifications Panel</w:t>
      </w:r>
      <w:bookmarkEnd w:id="145"/>
    </w:p>
    <w:p w14:paraId="1E631224" w14:textId="77777777" w:rsidR="00123B02" w:rsidRDefault="00123B02" w:rsidP="00123B02">
      <w:pPr>
        <w:keepNext/>
        <w:jc w:val="center"/>
      </w:pPr>
      <w:r>
        <w:rPr>
          <w:noProof/>
        </w:rPr>
        <w:drawing>
          <wp:inline distT="0" distB="0" distL="0" distR="0" wp14:anchorId="70415A11" wp14:editId="2951E0C2">
            <wp:extent cx="2830830" cy="3962400"/>
            <wp:effectExtent l="19050" t="1905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37809" cy="3972169"/>
                    </a:xfrm>
                    <a:prstGeom prst="rect">
                      <a:avLst/>
                    </a:prstGeom>
                    <a:ln>
                      <a:solidFill>
                        <a:schemeClr val="tx1"/>
                      </a:solidFill>
                    </a:ln>
                  </pic:spPr>
                </pic:pic>
              </a:graphicData>
            </a:graphic>
          </wp:inline>
        </w:drawing>
      </w:r>
    </w:p>
    <w:p w14:paraId="28CB5FDC" w14:textId="5424AC61" w:rsidR="00217BFD" w:rsidRDefault="00123B02" w:rsidP="00A07903">
      <w:pPr>
        <w:pStyle w:val="Caption"/>
        <w:jc w:val="center"/>
      </w:pPr>
      <w:bookmarkStart w:id="146" w:name="_Toc50087149"/>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29</w:t>
      </w:r>
      <w:r w:rsidR="00663AE5">
        <w:fldChar w:fldCharType="end"/>
      </w:r>
      <w:r>
        <w:t>: View of Chat Panel</w:t>
      </w:r>
      <w:bookmarkEnd w:id="146"/>
    </w:p>
    <w:p w14:paraId="5166FF65" w14:textId="018C91FE" w:rsidR="00217BFD" w:rsidRDefault="00217BFD" w:rsidP="00217BFD">
      <w:pPr>
        <w:jc w:val="center"/>
      </w:pPr>
      <w:r>
        <w:rPr>
          <w:noProof/>
        </w:rPr>
        <w:lastRenderedPageBreak/>
        <w:drawing>
          <wp:inline distT="0" distB="0" distL="0" distR="0" wp14:anchorId="088EF592" wp14:editId="519FFBD2">
            <wp:extent cx="2524125" cy="3891280"/>
            <wp:effectExtent l="0" t="0" r="0" b="0"/>
            <wp:docPr id="65" name="Picture 6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new chat.JPG"/>
                    <pic:cNvPicPr/>
                  </pic:nvPicPr>
                  <pic:blipFill rotWithShape="1">
                    <a:blip r:embed="rId80">
                      <a:extLst>
                        <a:ext uri="{28A0092B-C50C-407E-A947-70E740481C1C}">
                          <a14:useLocalDpi xmlns:a14="http://schemas.microsoft.com/office/drawing/2010/main" val="0"/>
                        </a:ext>
                      </a:extLst>
                    </a:blip>
                    <a:srcRect l="51660"/>
                    <a:stretch/>
                  </pic:blipFill>
                  <pic:spPr bwMode="auto">
                    <a:xfrm>
                      <a:off x="0" y="0"/>
                      <a:ext cx="2524125" cy="3891280"/>
                    </a:xfrm>
                    <a:prstGeom prst="rect">
                      <a:avLst/>
                    </a:prstGeom>
                    <a:ln>
                      <a:noFill/>
                    </a:ln>
                    <a:extLst>
                      <a:ext uri="{53640926-AAD7-44D8-BBD7-CCE9431645EC}">
                        <a14:shadowObscured xmlns:a14="http://schemas.microsoft.com/office/drawing/2010/main"/>
                      </a:ext>
                    </a:extLst>
                  </pic:spPr>
                </pic:pic>
              </a:graphicData>
            </a:graphic>
          </wp:inline>
        </w:drawing>
      </w:r>
    </w:p>
    <w:p w14:paraId="08C96391" w14:textId="04287ED8" w:rsidR="00217BFD" w:rsidRDefault="00140679" w:rsidP="00140679">
      <w:pPr>
        <w:pStyle w:val="Caption"/>
        <w:jc w:val="center"/>
      </w:pPr>
      <w:bookmarkStart w:id="147" w:name="_Toc50087150"/>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30</w:t>
      </w:r>
      <w:r w:rsidR="00663AE5">
        <w:fldChar w:fldCharType="end"/>
      </w:r>
      <w:r>
        <w:t>: Send a New Message</w:t>
      </w:r>
      <w:bookmarkEnd w:id="147"/>
    </w:p>
    <w:p w14:paraId="4CBF6AB8" w14:textId="1554AAEB" w:rsidR="00140679" w:rsidRDefault="00140679" w:rsidP="00140679">
      <w:r>
        <w:rPr>
          <w:noProof/>
        </w:rPr>
        <w:drawing>
          <wp:inline distT="0" distB="0" distL="0" distR="0" wp14:anchorId="4F91FFBD" wp14:editId="3B67B9EE">
            <wp:extent cx="5221605" cy="3542665"/>
            <wp:effectExtent l="19050" t="19050" r="0" b="635"/>
            <wp:docPr id="66" name="Picture 6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hat.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21605" cy="3542665"/>
                    </a:xfrm>
                    <a:prstGeom prst="rect">
                      <a:avLst/>
                    </a:prstGeom>
                    <a:ln>
                      <a:solidFill>
                        <a:schemeClr val="tx1"/>
                      </a:solidFill>
                    </a:ln>
                  </pic:spPr>
                </pic:pic>
              </a:graphicData>
            </a:graphic>
          </wp:inline>
        </w:drawing>
      </w:r>
    </w:p>
    <w:p w14:paraId="1AFA3AAE" w14:textId="1D578D78" w:rsidR="00C05E5C" w:rsidRDefault="00140679" w:rsidP="00A07903">
      <w:pPr>
        <w:pStyle w:val="Caption"/>
        <w:jc w:val="center"/>
      </w:pPr>
      <w:bookmarkStart w:id="148" w:name="_Toc50087151"/>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31</w:t>
      </w:r>
      <w:r w:rsidR="00663AE5">
        <w:fldChar w:fldCharType="end"/>
      </w:r>
      <w:r>
        <w:t>: One-to-one Conversation</w:t>
      </w:r>
      <w:r w:rsidR="00A6085B">
        <w:t>s</w:t>
      </w:r>
      <w:bookmarkEnd w:id="148"/>
    </w:p>
    <w:p w14:paraId="462A23FC" w14:textId="77777777" w:rsidR="00C05E5C" w:rsidRDefault="00C05E5C" w:rsidP="00C05E5C">
      <w:pPr>
        <w:keepNext/>
      </w:pPr>
      <w:r w:rsidRPr="00C05E5C">
        <w:rPr>
          <w:noProof/>
        </w:rPr>
        <w:lastRenderedPageBreak/>
        <w:drawing>
          <wp:inline distT="0" distB="0" distL="0" distR="0" wp14:anchorId="7EC05AC8" wp14:editId="0964B127">
            <wp:extent cx="5221605" cy="3549650"/>
            <wp:effectExtent l="19050" t="1905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221605" cy="3549650"/>
                    </a:xfrm>
                    <a:prstGeom prst="rect">
                      <a:avLst/>
                    </a:prstGeom>
                    <a:ln>
                      <a:solidFill>
                        <a:schemeClr val="tx1"/>
                      </a:solidFill>
                    </a:ln>
                  </pic:spPr>
                </pic:pic>
              </a:graphicData>
            </a:graphic>
          </wp:inline>
        </w:drawing>
      </w:r>
    </w:p>
    <w:p w14:paraId="6FAD72C6" w14:textId="3C696873" w:rsidR="00C05E5C" w:rsidRDefault="00C05E5C" w:rsidP="00C05E5C">
      <w:pPr>
        <w:pStyle w:val="Caption"/>
        <w:jc w:val="center"/>
      </w:pPr>
      <w:bookmarkStart w:id="149" w:name="_Toc50087152"/>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32</w:t>
      </w:r>
      <w:r w:rsidR="00663AE5">
        <w:fldChar w:fldCharType="end"/>
      </w:r>
      <w:r>
        <w:t>: Calling to One User</w:t>
      </w:r>
      <w:bookmarkEnd w:id="149"/>
    </w:p>
    <w:p w14:paraId="5FD30BB8" w14:textId="77777777" w:rsidR="00424D74" w:rsidRDefault="00424D74" w:rsidP="00424D74">
      <w:pPr>
        <w:keepNext/>
        <w:jc w:val="center"/>
      </w:pPr>
      <w:r w:rsidRPr="00424D74">
        <w:rPr>
          <w:noProof/>
        </w:rPr>
        <w:drawing>
          <wp:inline distT="0" distB="0" distL="0" distR="0" wp14:anchorId="754CA43E" wp14:editId="34B4BD9D">
            <wp:extent cx="3573780" cy="458724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573780" cy="4587240"/>
                    </a:xfrm>
                    <a:prstGeom prst="rect">
                      <a:avLst/>
                    </a:prstGeom>
                  </pic:spPr>
                </pic:pic>
              </a:graphicData>
            </a:graphic>
          </wp:inline>
        </w:drawing>
      </w:r>
    </w:p>
    <w:p w14:paraId="491345C5" w14:textId="1C539F7D" w:rsidR="00424D74" w:rsidRDefault="00424D74" w:rsidP="00424D74">
      <w:pPr>
        <w:pStyle w:val="Caption"/>
        <w:jc w:val="center"/>
      </w:pPr>
      <w:bookmarkStart w:id="150" w:name="_Toc50087153"/>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33</w:t>
      </w:r>
      <w:r w:rsidR="00663AE5">
        <w:fldChar w:fldCharType="end"/>
      </w:r>
      <w:r>
        <w:t>: View of Schedule Panel</w:t>
      </w:r>
      <w:bookmarkEnd w:id="150"/>
    </w:p>
    <w:p w14:paraId="32201D9D" w14:textId="77777777" w:rsidR="00D92337" w:rsidRDefault="00D92337" w:rsidP="00D92337">
      <w:pPr>
        <w:keepNext/>
        <w:jc w:val="center"/>
      </w:pPr>
      <w:r w:rsidRPr="00D92337">
        <w:rPr>
          <w:noProof/>
        </w:rPr>
        <w:lastRenderedPageBreak/>
        <w:drawing>
          <wp:inline distT="0" distB="0" distL="0" distR="0" wp14:anchorId="05DA7646" wp14:editId="02810CFB">
            <wp:extent cx="3192780" cy="49987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192780" cy="4998720"/>
                    </a:xfrm>
                    <a:prstGeom prst="rect">
                      <a:avLst/>
                    </a:prstGeom>
                  </pic:spPr>
                </pic:pic>
              </a:graphicData>
            </a:graphic>
          </wp:inline>
        </w:drawing>
      </w:r>
    </w:p>
    <w:p w14:paraId="55BD803E" w14:textId="777A4E1E" w:rsidR="001D406C" w:rsidRPr="001D406C" w:rsidRDefault="00D92337" w:rsidP="00D92337">
      <w:pPr>
        <w:pStyle w:val="Caption"/>
        <w:jc w:val="center"/>
      </w:pPr>
      <w:bookmarkStart w:id="151" w:name="_Toc50087154"/>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34</w:t>
      </w:r>
      <w:r w:rsidR="00663AE5">
        <w:fldChar w:fldCharType="end"/>
      </w:r>
      <w:r>
        <w:t>: Add Schedule</w:t>
      </w:r>
      <w:bookmarkEnd w:id="151"/>
    </w:p>
    <w:p w14:paraId="355E524B" w14:textId="00C8AC35" w:rsidR="00424D74" w:rsidRDefault="00424D74" w:rsidP="00424D74">
      <w:r w:rsidRPr="00424D74">
        <w:rPr>
          <w:noProof/>
        </w:rPr>
        <w:drawing>
          <wp:inline distT="0" distB="0" distL="0" distR="0" wp14:anchorId="23670A38" wp14:editId="2ABBC6DC">
            <wp:extent cx="5221605" cy="3210560"/>
            <wp:effectExtent l="19050" t="1905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221605" cy="3210560"/>
                    </a:xfrm>
                    <a:prstGeom prst="rect">
                      <a:avLst/>
                    </a:prstGeom>
                    <a:ln>
                      <a:solidFill>
                        <a:schemeClr val="tx1"/>
                      </a:solidFill>
                    </a:ln>
                  </pic:spPr>
                </pic:pic>
              </a:graphicData>
            </a:graphic>
          </wp:inline>
        </w:drawing>
      </w:r>
    </w:p>
    <w:p w14:paraId="2E53B35F" w14:textId="7666D865" w:rsidR="00424D74" w:rsidRPr="00BD1D8F" w:rsidRDefault="00424D74" w:rsidP="001D406C">
      <w:pPr>
        <w:pStyle w:val="Caption"/>
        <w:jc w:val="center"/>
      </w:pPr>
      <w:bookmarkStart w:id="152" w:name="_Toc50087155"/>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35</w:t>
      </w:r>
      <w:r w:rsidR="00663AE5">
        <w:fldChar w:fldCharType="end"/>
      </w:r>
      <w:r>
        <w:t xml:space="preserve">: </w:t>
      </w:r>
      <w:r w:rsidR="009340E3">
        <w:t>Meeting Agenda of a Schedul</w:t>
      </w:r>
      <w:r w:rsidR="009340E3">
        <w:rPr>
          <w:rFonts w:hint="eastAsia"/>
        </w:rPr>
        <w:t>e</w:t>
      </w:r>
      <w:r w:rsidR="009340E3">
        <w:t>d Meeting</w:t>
      </w:r>
      <w:bookmarkEnd w:id="152"/>
    </w:p>
    <w:p w14:paraId="26151554" w14:textId="77777777" w:rsidR="00123B02" w:rsidRDefault="00F709A7" w:rsidP="00123B02">
      <w:pPr>
        <w:keepNext/>
        <w:jc w:val="center"/>
      </w:pPr>
      <w:r>
        <w:rPr>
          <w:noProof/>
        </w:rPr>
        <w:lastRenderedPageBreak/>
        <w:drawing>
          <wp:inline distT="0" distB="0" distL="0" distR="0" wp14:anchorId="4990669E" wp14:editId="076001F1">
            <wp:extent cx="2937510" cy="3874770"/>
            <wp:effectExtent l="19050" t="19050" r="0" b="0"/>
            <wp:docPr id="59" name="Picture 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etting panel.JPG"/>
                    <pic:cNvPicPr/>
                  </pic:nvPicPr>
                  <pic:blipFill>
                    <a:blip r:embed="rId86">
                      <a:extLst>
                        <a:ext uri="{28A0092B-C50C-407E-A947-70E740481C1C}">
                          <a14:useLocalDpi xmlns:a14="http://schemas.microsoft.com/office/drawing/2010/main" val="0"/>
                        </a:ext>
                      </a:extLst>
                    </a:blip>
                    <a:stretch>
                      <a:fillRect/>
                    </a:stretch>
                  </pic:blipFill>
                  <pic:spPr>
                    <a:xfrm>
                      <a:off x="0" y="0"/>
                      <a:ext cx="2937510" cy="3874770"/>
                    </a:xfrm>
                    <a:prstGeom prst="rect">
                      <a:avLst/>
                    </a:prstGeom>
                    <a:ln>
                      <a:solidFill>
                        <a:schemeClr val="tx1"/>
                      </a:solidFill>
                    </a:ln>
                  </pic:spPr>
                </pic:pic>
              </a:graphicData>
            </a:graphic>
          </wp:inline>
        </w:drawing>
      </w:r>
    </w:p>
    <w:p w14:paraId="536AD2E4" w14:textId="4A8D6BA5" w:rsidR="0049040D" w:rsidRDefault="00123B02" w:rsidP="00123B02">
      <w:pPr>
        <w:pStyle w:val="Caption"/>
        <w:jc w:val="center"/>
      </w:pPr>
      <w:bookmarkStart w:id="153" w:name="_Toc50087156"/>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36</w:t>
      </w:r>
      <w:r w:rsidR="00663AE5">
        <w:fldChar w:fldCharType="end"/>
      </w:r>
      <w:r>
        <w:t>: View of Settings Panel</w:t>
      </w:r>
      <w:bookmarkEnd w:id="153"/>
      <w:r w:rsidR="007A4416">
        <w:t xml:space="preserve"> </w:t>
      </w:r>
    </w:p>
    <w:p w14:paraId="7781D5D1" w14:textId="77777777" w:rsidR="009F7750" w:rsidRPr="009F7750" w:rsidRDefault="009F7750" w:rsidP="009F7750"/>
    <w:p w14:paraId="274774F9" w14:textId="4AF4A57E" w:rsidR="00175C25" w:rsidRDefault="009F7750" w:rsidP="009F7750">
      <w:pPr>
        <w:jc w:val="center"/>
      </w:pPr>
      <w:r w:rsidRPr="009F7750">
        <w:rPr>
          <w:noProof/>
        </w:rPr>
        <w:drawing>
          <wp:inline distT="0" distB="0" distL="0" distR="0" wp14:anchorId="26C411BB" wp14:editId="1E3AA6EA">
            <wp:extent cx="3457575" cy="2828925"/>
            <wp:effectExtent l="19050" t="1905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457575" cy="2828925"/>
                    </a:xfrm>
                    <a:prstGeom prst="rect">
                      <a:avLst/>
                    </a:prstGeom>
                    <a:ln>
                      <a:solidFill>
                        <a:schemeClr val="tx1"/>
                      </a:solidFill>
                    </a:ln>
                  </pic:spPr>
                </pic:pic>
              </a:graphicData>
            </a:graphic>
          </wp:inline>
        </w:drawing>
      </w:r>
    </w:p>
    <w:p w14:paraId="267DA246" w14:textId="57761196" w:rsidR="009F7750" w:rsidRPr="00175C25" w:rsidRDefault="009F7750" w:rsidP="009F7750">
      <w:pPr>
        <w:pStyle w:val="Caption"/>
        <w:jc w:val="center"/>
      </w:pPr>
      <w:bookmarkStart w:id="154" w:name="_Toc50087157"/>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37</w:t>
      </w:r>
      <w:r w:rsidR="00663AE5">
        <w:fldChar w:fldCharType="end"/>
      </w:r>
      <w:r>
        <w:t xml:space="preserve">: </w:t>
      </w:r>
      <w:r w:rsidR="004B3663">
        <w:t>Account</w:t>
      </w:r>
      <w:r>
        <w:t xml:space="preserve"> </w:t>
      </w:r>
      <w:r w:rsidR="004B3663">
        <w:t>Info</w:t>
      </w:r>
      <w:bookmarkEnd w:id="154"/>
      <w:r w:rsidR="004B3663">
        <w:t xml:space="preserve"> </w:t>
      </w:r>
    </w:p>
    <w:p w14:paraId="72540811" w14:textId="77777777" w:rsidR="0049040D" w:rsidRDefault="0049040D" w:rsidP="0049040D">
      <w:pPr>
        <w:pStyle w:val="Caption"/>
        <w:keepNext/>
        <w:jc w:val="center"/>
      </w:pPr>
      <w:r>
        <w:rPr>
          <w:noProof/>
        </w:rPr>
        <w:lastRenderedPageBreak/>
        <w:drawing>
          <wp:inline distT="0" distB="0" distL="0" distR="0" wp14:anchorId="295BAB31" wp14:editId="66423054">
            <wp:extent cx="2796540" cy="4168140"/>
            <wp:effectExtent l="19050" t="19050" r="3810" b="3810"/>
            <wp:docPr id="77" name="Picture 7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dit profile.JPG"/>
                    <pic:cNvPicPr/>
                  </pic:nvPicPr>
                  <pic:blipFill>
                    <a:blip r:embed="rId88">
                      <a:extLst>
                        <a:ext uri="{28A0092B-C50C-407E-A947-70E740481C1C}">
                          <a14:useLocalDpi xmlns:a14="http://schemas.microsoft.com/office/drawing/2010/main" val="0"/>
                        </a:ext>
                      </a:extLst>
                    </a:blip>
                    <a:stretch>
                      <a:fillRect/>
                    </a:stretch>
                  </pic:blipFill>
                  <pic:spPr>
                    <a:xfrm>
                      <a:off x="0" y="0"/>
                      <a:ext cx="2796540" cy="4168140"/>
                    </a:xfrm>
                    <a:prstGeom prst="rect">
                      <a:avLst/>
                    </a:prstGeom>
                    <a:ln>
                      <a:solidFill>
                        <a:schemeClr val="tx1"/>
                      </a:solidFill>
                    </a:ln>
                  </pic:spPr>
                </pic:pic>
              </a:graphicData>
            </a:graphic>
          </wp:inline>
        </w:drawing>
      </w:r>
    </w:p>
    <w:p w14:paraId="22A60E78" w14:textId="6E83CDE5" w:rsidR="0049040D" w:rsidRPr="0049040D" w:rsidRDefault="0049040D" w:rsidP="003E76A7">
      <w:pPr>
        <w:pStyle w:val="Caption"/>
        <w:jc w:val="center"/>
      </w:pPr>
      <w:bookmarkStart w:id="155" w:name="_Toc50087158"/>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38</w:t>
      </w:r>
      <w:r w:rsidR="00663AE5">
        <w:fldChar w:fldCharType="end"/>
      </w:r>
      <w:r>
        <w:t xml:space="preserve">: </w:t>
      </w:r>
      <w:r w:rsidR="00406CB9">
        <w:t xml:space="preserve">Edit </w:t>
      </w:r>
      <w:r w:rsidR="00406CB9">
        <w:rPr>
          <w:rFonts w:hint="eastAsia"/>
        </w:rPr>
        <w:t>User</w:t>
      </w:r>
      <w:r w:rsidR="00406CB9">
        <w:t xml:space="preserve"> Profile</w:t>
      </w:r>
      <w:bookmarkEnd w:id="155"/>
    </w:p>
    <w:p w14:paraId="7FC3779B" w14:textId="77777777" w:rsidR="003E76A7" w:rsidRDefault="0049040D" w:rsidP="003E76A7">
      <w:pPr>
        <w:keepNext/>
        <w:jc w:val="center"/>
      </w:pPr>
      <w:r>
        <w:rPr>
          <w:noProof/>
        </w:rPr>
        <w:lastRenderedPageBreak/>
        <w:drawing>
          <wp:inline distT="0" distB="0" distL="0" distR="0" wp14:anchorId="023DE9EA" wp14:editId="3E7ABB1F">
            <wp:extent cx="2533650" cy="4088130"/>
            <wp:effectExtent l="19050" t="19050" r="0" b="7620"/>
            <wp:docPr id="78" name="Picture 7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settings.JPG"/>
                    <pic:cNvPicPr/>
                  </pic:nvPicPr>
                  <pic:blipFill>
                    <a:blip r:embed="rId89">
                      <a:extLst>
                        <a:ext uri="{28A0092B-C50C-407E-A947-70E740481C1C}">
                          <a14:useLocalDpi xmlns:a14="http://schemas.microsoft.com/office/drawing/2010/main" val="0"/>
                        </a:ext>
                      </a:extLst>
                    </a:blip>
                    <a:stretch>
                      <a:fillRect/>
                    </a:stretch>
                  </pic:blipFill>
                  <pic:spPr>
                    <a:xfrm>
                      <a:off x="0" y="0"/>
                      <a:ext cx="2533650" cy="4088130"/>
                    </a:xfrm>
                    <a:prstGeom prst="rect">
                      <a:avLst/>
                    </a:prstGeom>
                    <a:ln>
                      <a:solidFill>
                        <a:schemeClr val="tx1"/>
                      </a:solidFill>
                    </a:ln>
                  </pic:spPr>
                </pic:pic>
              </a:graphicData>
            </a:graphic>
          </wp:inline>
        </w:drawing>
      </w:r>
    </w:p>
    <w:p w14:paraId="1EEFB704" w14:textId="64928F0D" w:rsidR="003E76A7" w:rsidRDefault="003E76A7" w:rsidP="00B12899">
      <w:pPr>
        <w:pStyle w:val="Caption"/>
        <w:jc w:val="center"/>
      </w:pPr>
      <w:bookmarkStart w:id="156" w:name="_Toc50087159"/>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39</w:t>
      </w:r>
      <w:r w:rsidR="00663AE5">
        <w:fldChar w:fldCharType="end"/>
      </w:r>
      <w:r>
        <w:t>: Notification and Status Settings</w:t>
      </w:r>
      <w:bookmarkEnd w:id="156"/>
      <w:r>
        <w:t xml:space="preserve"> </w:t>
      </w:r>
    </w:p>
    <w:p w14:paraId="237CAE20" w14:textId="77777777" w:rsidR="00B12899" w:rsidRPr="00B12899" w:rsidRDefault="00B12899" w:rsidP="00B12899"/>
    <w:p w14:paraId="189C8752" w14:textId="77777777" w:rsidR="00B12899" w:rsidRDefault="0049040D" w:rsidP="00B12899">
      <w:pPr>
        <w:keepNext/>
        <w:jc w:val="center"/>
      </w:pPr>
      <w:r>
        <w:rPr>
          <w:noProof/>
        </w:rPr>
        <w:drawing>
          <wp:inline distT="0" distB="0" distL="0" distR="0" wp14:anchorId="4EB44A5E" wp14:editId="7A7E44BD">
            <wp:extent cx="5221605" cy="2584450"/>
            <wp:effectExtent l="19050" t="19050" r="0" b="635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peed test.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21605" cy="2584450"/>
                    </a:xfrm>
                    <a:prstGeom prst="rect">
                      <a:avLst/>
                    </a:prstGeom>
                    <a:ln>
                      <a:solidFill>
                        <a:schemeClr val="tx1"/>
                      </a:solidFill>
                    </a:ln>
                  </pic:spPr>
                </pic:pic>
              </a:graphicData>
            </a:graphic>
          </wp:inline>
        </w:drawing>
      </w:r>
    </w:p>
    <w:p w14:paraId="48001C6C" w14:textId="6841216B" w:rsidR="00B12899" w:rsidRDefault="00B12899" w:rsidP="00B12899">
      <w:pPr>
        <w:pStyle w:val="Caption"/>
        <w:jc w:val="center"/>
      </w:pPr>
      <w:bookmarkStart w:id="157" w:name="_Toc50087160"/>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40</w:t>
      </w:r>
      <w:r w:rsidR="00663AE5">
        <w:fldChar w:fldCharType="end"/>
      </w:r>
      <w:r>
        <w:t>: Start a Speed Test</w:t>
      </w:r>
      <w:bookmarkEnd w:id="157"/>
    </w:p>
    <w:p w14:paraId="35C5A8A2" w14:textId="77777777" w:rsidR="00B12899" w:rsidRDefault="0049040D" w:rsidP="00B12899">
      <w:pPr>
        <w:keepNext/>
        <w:jc w:val="center"/>
      </w:pPr>
      <w:r>
        <w:rPr>
          <w:noProof/>
        </w:rPr>
        <w:lastRenderedPageBreak/>
        <w:drawing>
          <wp:inline distT="0" distB="0" distL="0" distR="0" wp14:anchorId="4388B692" wp14:editId="3E26ED46">
            <wp:extent cx="5221605" cy="2382520"/>
            <wp:effectExtent l="19050" t="1905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peed test result.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221605" cy="2382520"/>
                    </a:xfrm>
                    <a:prstGeom prst="rect">
                      <a:avLst/>
                    </a:prstGeom>
                    <a:ln>
                      <a:solidFill>
                        <a:schemeClr val="tx1"/>
                      </a:solidFill>
                    </a:ln>
                  </pic:spPr>
                </pic:pic>
              </a:graphicData>
            </a:graphic>
          </wp:inline>
        </w:drawing>
      </w:r>
    </w:p>
    <w:p w14:paraId="1DE349C0" w14:textId="15F925DA" w:rsidR="0082738A" w:rsidRDefault="00B12899" w:rsidP="0082738A">
      <w:pPr>
        <w:pStyle w:val="Caption"/>
        <w:jc w:val="center"/>
      </w:pPr>
      <w:bookmarkStart w:id="158" w:name="_Toc50087161"/>
      <w:r>
        <w:t xml:space="preserve">Figure </w:t>
      </w:r>
      <w:r w:rsidR="00663AE5">
        <w:fldChar w:fldCharType="begin"/>
      </w:r>
      <w:r w:rsidR="00663AE5">
        <w:instrText xml:space="preserve"> STYLEREF 1 \s </w:instrText>
      </w:r>
      <w:r w:rsidR="00663AE5">
        <w:fldChar w:fldCharType="separate"/>
      </w:r>
      <w:r w:rsidR="005B39F8">
        <w:rPr>
          <w:noProof/>
        </w:rPr>
        <w:t>4</w:t>
      </w:r>
      <w:r w:rsidR="00663AE5">
        <w:fldChar w:fldCharType="end"/>
      </w:r>
      <w:r w:rsidR="00663AE5">
        <w:t>.</w:t>
      </w:r>
      <w:r w:rsidR="00663AE5">
        <w:fldChar w:fldCharType="begin"/>
      </w:r>
      <w:r w:rsidR="00663AE5">
        <w:instrText xml:space="preserve"> SEQ Figure \* ARABIC \s 1 </w:instrText>
      </w:r>
      <w:r w:rsidR="00663AE5">
        <w:fldChar w:fldCharType="separate"/>
      </w:r>
      <w:r w:rsidR="005B39F8">
        <w:rPr>
          <w:noProof/>
        </w:rPr>
        <w:t>41</w:t>
      </w:r>
      <w:r w:rsidR="00663AE5">
        <w:fldChar w:fldCharType="end"/>
      </w:r>
      <w:r>
        <w:t xml:space="preserve"> Speed Test Result</w:t>
      </w:r>
      <w:bookmarkEnd w:id="158"/>
      <w:r>
        <w:t xml:space="preserve"> </w:t>
      </w:r>
    </w:p>
    <w:p w14:paraId="54B7F83C" w14:textId="5443F234" w:rsidR="00E27F48" w:rsidRPr="0082738A" w:rsidRDefault="0082738A" w:rsidP="0082738A">
      <w:pPr>
        <w:spacing w:line="240" w:lineRule="auto"/>
        <w:jc w:val="left"/>
        <w:rPr>
          <w:bCs/>
          <w:szCs w:val="20"/>
        </w:rPr>
      </w:pPr>
      <w:r>
        <w:br w:type="page"/>
      </w:r>
    </w:p>
    <w:p w14:paraId="26CE1621" w14:textId="0FC853D5" w:rsidR="00076C77" w:rsidRDefault="00076C77" w:rsidP="00076C77">
      <w:pPr>
        <w:pStyle w:val="Heading3"/>
      </w:pPr>
      <w:bookmarkStart w:id="159" w:name="_Toc50084392"/>
      <w:r>
        <w:rPr>
          <w:rFonts w:hint="eastAsia"/>
        </w:rPr>
        <w:lastRenderedPageBreak/>
        <w:t>Con</w:t>
      </w:r>
      <w:r>
        <w:t>clusion</w:t>
      </w:r>
      <w:bookmarkEnd w:id="159"/>
    </w:p>
    <w:p w14:paraId="7691ADAB" w14:textId="5F10BEAB" w:rsidR="00285AE7" w:rsidRPr="00076C77" w:rsidRDefault="00285AE7" w:rsidP="00DA7218">
      <w:pPr>
        <w:sectPr w:rsidR="00285AE7" w:rsidRPr="00076C77" w:rsidSect="00141699">
          <w:headerReference w:type="even" r:id="rId92"/>
          <w:headerReference w:type="default" r:id="rId93"/>
          <w:pgSz w:w="11909" w:h="16834" w:code="9"/>
          <w:pgMar w:top="1418" w:right="1418" w:bottom="1418" w:left="2268" w:header="851" w:footer="851" w:gutter="0"/>
          <w:cols w:space="720"/>
          <w:docGrid w:linePitch="360"/>
        </w:sectPr>
      </w:pPr>
      <w:r>
        <w:t>This chapter shows the</w:t>
      </w:r>
      <w:r w:rsidR="00DA7218">
        <w:t xml:space="preserve"> detailed functional </w:t>
      </w:r>
      <w:r w:rsidR="000678D1">
        <w:t xml:space="preserve">and non-functional </w:t>
      </w:r>
      <w:r w:rsidR="00DA7218">
        <w:t>requirements</w:t>
      </w:r>
      <w:r w:rsidR="000678D1">
        <w:t>. Besides</w:t>
      </w:r>
      <w:r w:rsidR="00DA7218">
        <w:t>, various design diagrams were produced in order to clarify the user requirements and to serve as a guide for the</w:t>
      </w:r>
      <w:r w:rsidR="000678D1">
        <w:t xml:space="preserve"> </w:t>
      </w:r>
      <w:r w:rsidR="00DA7218">
        <w:t xml:space="preserve">development process. </w:t>
      </w:r>
      <w:r w:rsidR="00F94AFC">
        <w:t>Several</w:t>
      </w:r>
      <w:r w:rsidR="00DA7218">
        <w:t xml:space="preserve"> design diagrams had been created for this </w:t>
      </w:r>
      <w:r w:rsidR="00F94AFC">
        <w:t xml:space="preserve">web </w:t>
      </w:r>
      <w:r w:rsidR="00DA7218">
        <w:t>application</w:t>
      </w:r>
      <w:r w:rsidR="000678D1">
        <w:t xml:space="preserve"> </w:t>
      </w:r>
      <w:r w:rsidR="00DA7218">
        <w:t>included the use case diagrams</w:t>
      </w:r>
      <w:r>
        <w:t xml:space="preserve"> </w:t>
      </w:r>
      <w:r w:rsidR="00DA7218">
        <w:t xml:space="preserve">with use case descriptions, </w:t>
      </w:r>
      <w:r w:rsidR="000678D1">
        <w:t xml:space="preserve">conceptual </w:t>
      </w:r>
      <w:r>
        <w:t>ER diagram</w:t>
      </w:r>
      <w:r w:rsidR="00DA7218">
        <w:t xml:space="preserve">, and </w:t>
      </w:r>
      <w:r>
        <w:t xml:space="preserve">low </w:t>
      </w:r>
      <w:r w:rsidR="0082738A">
        <w:t xml:space="preserve">and </w:t>
      </w:r>
      <w:r w:rsidR="00AB59A4">
        <w:t>high-fidelity</w:t>
      </w:r>
      <w:r>
        <w:t xml:space="preserve"> </w:t>
      </w:r>
      <w:r w:rsidR="00DA7218">
        <w:t>user interface designs</w:t>
      </w:r>
      <w:r>
        <w:t>.</w:t>
      </w:r>
      <w:bookmarkStart w:id="160" w:name="_GoBack"/>
      <w:bookmarkEnd w:id="160"/>
    </w:p>
    <w:p w14:paraId="24231AAD" w14:textId="77777777" w:rsidR="004D3F46" w:rsidRPr="00615884" w:rsidRDefault="004D3F46" w:rsidP="00262E4C">
      <w:pPr>
        <w:rPr>
          <w:lang w:val="en-MY"/>
        </w:rPr>
      </w:pPr>
    </w:p>
    <w:p w14:paraId="7691ADC1" w14:textId="77777777" w:rsidR="00142928" w:rsidRPr="006A7A36" w:rsidRDefault="00142928" w:rsidP="00C84B2B">
      <w:pPr>
        <w:spacing w:before="120" w:afterLines="150" w:after="360" w:line="240" w:lineRule="auto"/>
        <w:sectPr w:rsidR="00142928" w:rsidRPr="006A7A36" w:rsidSect="00274DCF">
          <w:headerReference w:type="even" r:id="rId94"/>
          <w:headerReference w:type="default" r:id="rId95"/>
          <w:pgSz w:w="11909" w:h="16834" w:code="9"/>
          <w:pgMar w:top="1418" w:right="1418" w:bottom="1418" w:left="2268" w:header="851" w:footer="851" w:gutter="0"/>
          <w:cols w:space="720"/>
          <w:docGrid w:linePitch="360"/>
        </w:sectPr>
      </w:pPr>
    </w:p>
    <w:p w14:paraId="7691ADCE" w14:textId="77777777" w:rsidR="00472434" w:rsidRPr="006A7A36" w:rsidRDefault="00472434" w:rsidP="00722084"/>
    <w:sectPr w:rsidR="00472434" w:rsidRPr="006A7A36" w:rsidSect="00274DCF">
      <w:headerReference w:type="default" r:id="rId96"/>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9AEEA0" w14:textId="77777777" w:rsidR="00C315F5" w:rsidRDefault="00C315F5">
      <w:r>
        <w:separator/>
      </w:r>
    </w:p>
    <w:p w14:paraId="77C15294" w14:textId="77777777" w:rsidR="00C315F5" w:rsidRDefault="00C315F5"/>
    <w:p w14:paraId="4E89EB87" w14:textId="77777777" w:rsidR="00C315F5" w:rsidRDefault="00C315F5" w:rsidP="00F33D21"/>
  </w:endnote>
  <w:endnote w:type="continuationSeparator" w:id="0">
    <w:p w14:paraId="349C8C9D" w14:textId="77777777" w:rsidR="00C315F5" w:rsidRDefault="00C315F5">
      <w:r>
        <w:continuationSeparator/>
      </w:r>
    </w:p>
    <w:p w14:paraId="74CB3BAC" w14:textId="77777777" w:rsidR="00C315F5" w:rsidRDefault="00C315F5"/>
    <w:p w14:paraId="33BD311E" w14:textId="77777777" w:rsidR="00C315F5" w:rsidRDefault="00C315F5"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865D43" w14:textId="77777777" w:rsidR="00C315F5" w:rsidRDefault="00C315F5">
      <w:r>
        <w:separator/>
      </w:r>
    </w:p>
    <w:p w14:paraId="24B482D9" w14:textId="77777777" w:rsidR="00C315F5" w:rsidRDefault="00C315F5"/>
    <w:p w14:paraId="3C0C7874" w14:textId="77777777" w:rsidR="00C315F5" w:rsidRDefault="00C315F5" w:rsidP="00F33D21"/>
  </w:footnote>
  <w:footnote w:type="continuationSeparator" w:id="0">
    <w:p w14:paraId="527D8AEF" w14:textId="77777777" w:rsidR="00C315F5" w:rsidRDefault="00C315F5">
      <w:r>
        <w:continuationSeparator/>
      </w:r>
    </w:p>
    <w:p w14:paraId="3547DFC5" w14:textId="77777777" w:rsidR="00C315F5" w:rsidRDefault="00C315F5"/>
    <w:p w14:paraId="21606674" w14:textId="77777777" w:rsidR="00C315F5" w:rsidRDefault="00C315F5" w:rsidP="00F33D2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ADE4" w14:textId="77777777" w:rsidR="00A808CE" w:rsidRDefault="00A808CE"/>
  <w:p w14:paraId="7691ADE5" w14:textId="77777777" w:rsidR="00A808CE" w:rsidRDefault="00A808C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ADF2" w14:textId="77777777" w:rsidR="00A808CE" w:rsidRPr="00044A4F" w:rsidRDefault="00A808CE" w:rsidP="00A83AD2">
    <w:pPr>
      <w:pStyle w:val="Header"/>
      <w:rPr>
        <w:sz w:val="20"/>
        <w:szCs w:val="20"/>
      </w:rPr>
    </w:pPr>
    <w:r w:rsidRPr="00044A4F">
      <w:rPr>
        <w:rStyle w:val="PageNumber"/>
        <w:sz w:val="20"/>
        <w:szCs w:val="20"/>
      </w:rPr>
      <w:fldChar w:fldCharType="begin"/>
    </w:r>
    <w:r w:rsidRPr="00044A4F">
      <w:rPr>
        <w:rStyle w:val="PageNumber"/>
        <w:sz w:val="20"/>
        <w:szCs w:val="20"/>
      </w:rPr>
      <w:instrText xml:space="preserve"> PAGE </w:instrText>
    </w:r>
    <w:r w:rsidRPr="00044A4F">
      <w:rPr>
        <w:rStyle w:val="PageNumber"/>
        <w:sz w:val="20"/>
        <w:szCs w:val="20"/>
      </w:rPr>
      <w:fldChar w:fldCharType="separate"/>
    </w:r>
    <w:r>
      <w:rPr>
        <w:rStyle w:val="PageNumber"/>
        <w:noProof/>
        <w:sz w:val="20"/>
        <w:szCs w:val="20"/>
      </w:rPr>
      <w:t>18</w:t>
    </w:r>
    <w:r w:rsidRPr="00044A4F">
      <w:rPr>
        <w:rStyle w:val="PageNumber"/>
        <w:sz w:val="20"/>
        <w:szCs w:val="20"/>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ADF3" w14:textId="77777777" w:rsidR="00A808CE" w:rsidRDefault="00A808CE"/>
  <w:p w14:paraId="7691ADF4" w14:textId="77777777" w:rsidR="00A808CE" w:rsidRDefault="00A808CE"/>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ADF5" w14:textId="77777777" w:rsidR="00A808CE" w:rsidRPr="00044A4F" w:rsidRDefault="00A808CE" w:rsidP="00A83AD2">
    <w:pPr>
      <w:pStyle w:val="Header"/>
      <w:rPr>
        <w:sz w:val="20"/>
        <w:szCs w:val="2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ADF6" w14:textId="77777777" w:rsidR="00A808CE" w:rsidRPr="00044A4F" w:rsidRDefault="00A808CE" w:rsidP="00A83AD2">
    <w:pPr>
      <w:pStyle w:val="Header"/>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ADE6" w14:textId="77777777" w:rsidR="00A808CE" w:rsidRPr="00044A4F" w:rsidRDefault="00A808CE" w:rsidP="00A83AD2">
    <w:pPr>
      <w:pStyle w:val="Header"/>
      <w:rPr>
        <w:sz w:val="20"/>
        <w:szCs w:val="20"/>
      </w:rPr>
    </w:pPr>
    <w:r w:rsidRPr="00044A4F">
      <w:rPr>
        <w:rStyle w:val="PageNumber"/>
        <w:sz w:val="20"/>
        <w:szCs w:val="20"/>
      </w:rPr>
      <w:fldChar w:fldCharType="begin"/>
    </w:r>
    <w:r w:rsidRPr="00044A4F">
      <w:rPr>
        <w:rStyle w:val="PageNumber"/>
        <w:sz w:val="20"/>
        <w:szCs w:val="20"/>
      </w:rPr>
      <w:instrText xml:space="preserve"> PAGE </w:instrText>
    </w:r>
    <w:r w:rsidRPr="00044A4F">
      <w:rPr>
        <w:rStyle w:val="PageNumber"/>
        <w:sz w:val="20"/>
        <w:szCs w:val="20"/>
      </w:rPr>
      <w:fldChar w:fldCharType="separate"/>
    </w:r>
    <w:r>
      <w:rPr>
        <w:rStyle w:val="PageNumber"/>
        <w:noProof/>
        <w:sz w:val="20"/>
        <w:szCs w:val="20"/>
      </w:rPr>
      <w:t>vii</w:t>
    </w:r>
    <w:r w:rsidRPr="00044A4F">
      <w:rPr>
        <w:rStyle w:val="PageNumber"/>
        <w:sz w:val="20"/>
        <w:szCs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ADE7" w14:textId="77777777" w:rsidR="00A808CE" w:rsidRDefault="00A808CE"/>
  <w:p w14:paraId="7691ADE8" w14:textId="77777777" w:rsidR="00A808CE" w:rsidRDefault="00A808C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ADE9" w14:textId="77777777" w:rsidR="00A808CE" w:rsidRPr="00CE22F6" w:rsidRDefault="00A808CE" w:rsidP="00141699">
    <w:pPr>
      <w:pStyle w:val="Header"/>
      <w:rPr>
        <w:sz w:val="20"/>
        <w:szCs w:val="20"/>
        <w:lang w:val="en-US"/>
      </w:rPr>
    </w:pPr>
    <w:r w:rsidRPr="00044A4F">
      <w:rPr>
        <w:rStyle w:val="PageNumber"/>
        <w:sz w:val="20"/>
        <w:szCs w:val="20"/>
      </w:rPr>
      <w:fldChar w:fldCharType="begin"/>
    </w:r>
    <w:r w:rsidRPr="00044A4F">
      <w:rPr>
        <w:rStyle w:val="PageNumber"/>
        <w:sz w:val="20"/>
        <w:szCs w:val="20"/>
      </w:rPr>
      <w:instrText xml:space="preserve"> PAGE </w:instrText>
    </w:r>
    <w:r w:rsidRPr="00044A4F">
      <w:rPr>
        <w:rStyle w:val="PageNumber"/>
        <w:sz w:val="20"/>
        <w:szCs w:val="20"/>
      </w:rPr>
      <w:fldChar w:fldCharType="separate"/>
    </w:r>
    <w:r>
      <w:rPr>
        <w:rStyle w:val="PageNumber"/>
        <w:noProof/>
        <w:sz w:val="20"/>
        <w:szCs w:val="20"/>
      </w:rPr>
      <w:t>9</w:t>
    </w:r>
    <w:r w:rsidRPr="00044A4F">
      <w:rPr>
        <w:rStyle w:val="PageNumber"/>
        <w:sz w:val="20"/>
        <w:szCs w:val="20"/>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ADEA" w14:textId="77777777" w:rsidR="00A808CE" w:rsidRDefault="00A808CE"/>
  <w:p w14:paraId="7691ADEB" w14:textId="77777777" w:rsidR="00A808CE" w:rsidRDefault="00A808CE"/>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ADEC" w14:textId="77777777" w:rsidR="00A808CE" w:rsidRPr="00044A4F" w:rsidRDefault="00A808CE" w:rsidP="00A83AD2">
    <w:pPr>
      <w:pStyle w:val="Header"/>
      <w:rPr>
        <w:sz w:val="20"/>
        <w:szCs w:val="20"/>
      </w:rPr>
    </w:pPr>
    <w:r w:rsidRPr="00044A4F">
      <w:rPr>
        <w:rStyle w:val="PageNumber"/>
        <w:sz w:val="20"/>
        <w:szCs w:val="20"/>
      </w:rPr>
      <w:fldChar w:fldCharType="begin"/>
    </w:r>
    <w:r w:rsidRPr="00044A4F">
      <w:rPr>
        <w:rStyle w:val="PageNumber"/>
        <w:sz w:val="20"/>
        <w:szCs w:val="20"/>
      </w:rPr>
      <w:instrText xml:space="preserve"> PAGE </w:instrText>
    </w:r>
    <w:r w:rsidRPr="00044A4F">
      <w:rPr>
        <w:rStyle w:val="PageNumber"/>
        <w:sz w:val="20"/>
        <w:szCs w:val="20"/>
      </w:rPr>
      <w:fldChar w:fldCharType="separate"/>
    </w:r>
    <w:r>
      <w:rPr>
        <w:rStyle w:val="PageNumber"/>
        <w:noProof/>
        <w:sz w:val="20"/>
        <w:szCs w:val="20"/>
      </w:rPr>
      <w:t>14</w:t>
    </w:r>
    <w:r w:rsidRPr="00044A4F">
      <w:rPr>
        <w:rStyle w:val="PageNumber"/>
        <w:sz w:val="20"/>
        <w:szCs w:val="2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ADED" w14:textId="77777777" w:rsidR="00A808CE" w:rsidRDefault="00A808CE"/>
  <w:p w14:paraId="7691ADEE" w14:textId="77777777" w:rsidR="00A808CE" w:rsidRDefault="00A808CE"/>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ADEF" w14:textId="77777777" w:rsidR="00A808CE" w:rsidRPr="00044A4F" w:rsidRDefault="00A808CE" w:rsidP="00A83AD2">
    <w:pPr>
      <w:pStyle w:val="Header"/>
      <w:rPr>
        <w:sz w:val="20"/>
        <w:szCs w:val="20"/>
      </w:rPr>
    </w:pPr>
    <w:r w:rsidRPr="00044A4F">
      <w:rPr>
        <w:rStyle w:val="PageNumber"/>
        <w:sz w:val="20"/>
        <w:szCs w:val="20"/>
      </w:rPr>
      <w:fldChar w:fldCharType="begin"/>
    </w:r>
    <w:r w:rsidRPr="00044A4F">
      <w:rPr>
        <w:rStyle w:val="PageNumber"/>
        <w:sz w:val="20"/>
        <w:szCs w:val="20"/>
      </w:rPr>
      <w:instrText xml:space="preserve"> PAGE </w:instrText>
    </w:r>
    <w:r w:rsidRPr="00044A4F">
      <w:rPr>
        <w:rStyle w:val="PageNumber"/>
        <w:sz w:val="20"/>
        <w:szCs w:val="20"/>
      </w:rPr>
      <w:fldChar w:fldCharType="separate"/>
    </w:r>
    <w:r>
      <w:rPr>
        <w:rStyle w:val="PageNumber"/>
        <w:noProof/>
        <w:sz w:val="20"/>
        <w:szCs w:val="20"/>
      </w:rPr>
      <w:t>15</w:t>
    </w:r>
    <w:r w:rsidRPr="00044A4F">
      <w:rPr>
        <w:rStyle w:val="PageNumber"/>
        <w:sz w:val="20"/>
        <w:szCs w:val="20"/>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ADF0" w14:textId="77777777" w:rsidR="00A808CE" w:rsidRDefault="00A808CE"/>
  <w:p w14:paraId="7691ADF1" w14:textId="77777777" w:rsidR="00A808CE" w:rsidRDefault="00A808C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B2AF8"/>
    <w:multiLevelType w:val="hybridMultilevel"/>
    <w:tmpl w:val="5ABAF7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101EFC"/>
    <w:multiLevelType w:val="multilevel"/>
    <w:tmpl w:val="0A6E910A"/>
    <w:lvl w:ilvl="0">
      <w:start w:val="1"/>
      <w:numFmt w:val="decimal"/>
      <w:pStyle w:val="Heading1"/>
      <w:suff w:val="nothing"/>
      <w:lvlText w:val="CHAPTER %1"/>
      <w:lvlJc w:val="left"/>
      <w:pPr>
        <w:ind w:left="180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none"/>
      <w:pStyle w:val="Heading2"/>
      <w:lvlText w:val="%1"/>
      <w:lvlJc w:val="left"/>
      <w:pPr>
        <w:tabs>
          <w:tab w:val="num" w:pos="0"/>
        </w:tabs>
        <w:ind w:left="0" w:firstLine="0"/>
      </w:pPr>
      <w:rPr>
        <w:rFonts w:hint="default"/>
        <w:color w:val="FFFFFF"/>
      </w:rPr>
    </w:lvl>
    <w:lvl w:ilvl="2">
      <w:start w:val="1"/>
      <w:numFmt w:val="decimal"/>
      <w:pStyle w:val="Heading3"/>
      <w:lvlText w:val="%1.%3"/>
      <w:lvlJc w:val="left"/>
      <w:pPr>
        <w:tabs>
          <w:tab w:val="num" w:pos="851"/>
        </w:tabs>
        <w:ind w:left="851" w:hanging="851"/>
      </w:pPr>
      <w:rPr>
        <w:rFonts w:hint="default"/>
      </w:rPr>
    </w:lvl>
    <w:lvl w:ilvl="3">
      <w:start w:val="1"/>
      <w:numFmt w:val="decimal"/>
      <w:pStyle w:val="Heading4"/>
      <w:lvlText w:val="%1.%3.%4"/>
      <w:lvlJc w:val="left"/>
      <w:pPr>
        <w:tabs>
          <w:tab w:val="num" w:pos="851"/>
        </w:tabs>
        <w:ind w:left="851"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 w15:restartNumberingAfterBreak="0">
    <w:nsid w:val="059F4E73"/>
    <w:multiLevelType w:val="hybridMultilevel"/>
    <w:tmpl w:val="A6FEEFF0"/>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063F4113"/>
    <w:multiLevelType w:val="hybridMultilevel"/>
    <w:tmpl w:val="5ABAF7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BB66B57"/>
    <w:multiLevelType w:val="hybridMultilevel"/>
    <w:tmpl w:val="943C5F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D790A2B"/>
    <w:multiLevelType w:val="hybridMultilevel"/>
    <w:tmpl w:val="88D82E3C"/>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0FD338D1"/>
    <w:multiLevelType w:val="hybridMultilevel"/>
    <w:tmpl w:val="D7823A28"/>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0FF73455"/>
    <w:multiLevelType w:val="hybridMultilevel"/>
    <w:tmpl w:val="A4B084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47337A5"/>
    <w:multiLevelType w:val="hybridMultilevel"/>
    <w:tmpl w:val="E13082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54C3155"/>
    <w:multiLevelType w:val="hybridMultilevel"/>
    <w:tmpl w:val="7DD0FD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7DE6007"/>
    <w:multiLevelType w:val="hybridMultilevel"/>
    <w:tmpl w:val="28AC91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A184A00"/>
    <w:multiLevelType w:val="hybridMultilevel"/>
    <w:tmpl w:val="0A768F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B46C32"/>
    <w:multiLevelType w:val="hybridMultilevel"/>
    <w:tmpl w:val="60C280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7F87C54"/>
    <w:multiLevelType w:val="hybridMultilevel"/>
    <w:tmpl w:val="9FBC950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82F5BF1"/>
    <w:multiLevelType w:val="hybridMultilevel"/>
    <w:tmpl w:val="FD7C0EE6"/>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2E704C37"/>
    <w:multiLevelType w:val="hybridMultilevel"/>
    <w:tmpl w:val="17D236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2FB914B8"/>
    <w:multiLevelType w:val="hybridMultilevel"/>
    <w:tmpl w:val="A448CB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FF75DE6"/>
    <w:multiLevelType w:val="hybridMultilevel"/>
    <w:tmpl w:val="28AC91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483439B"/>
    <w:multiLevelType w:val="hybridMultilevel"/>
    <w:tmpl w:val="9F5633D0"/>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15:restartNumberingAfterBreak="0">
    <w:nsid w:val="376F546D"/>
    <w:multiLevelType w:val="hybridMultilevel"/>
    <w:tmpl w:val="60C280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7F273CB"/>
    <w:multiLevelType w:val="hybridMultilevel"/>
    <w:tmpl w:val="0DB2D672"/>
    <w:lvl w:ilvl="0" w:tplc="44090019">
      <w:start w:val="1"/>
      <w:numFmt w:val="lowerLetter"/>
      <w:lvlText w:val="%1."/>
      <w:lvlJc w:val="left"/>
      <w:pPr>
        <w:ind w:left="720" w:hanging="360"/>
      </w:pPr>
      <w:rPr>
        <w:rFont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2" w15:restartNumberingAfterBreak="0">
    <w:nsid w:val="3D1D3204"/>
    <w:multiLevelType w:val="hybridMultilevel"/>
    <w:tmpl w:val="CDF0F13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26F539D"/>
    <w:multiLevelType w:val="hybridMultilevel"/>
    <w:tmpl w:val="C82A96EA"/>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4" w15:restartNumberingAfterBreak="0">
    <w:nsid w:val="437B0062"/>
    <w:multiLevelType w:val="hybridMultilevel"/>
    <w:tmpl w:val="DD6613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53665F1"/>
    <w:multiLevelType w:val="hybridMultilevel"/>
    <w:tmpl w:val="FF12F54C"/>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6" w15:restartNumberingAfterBreak="0">
    <w:nsid w:val="4B653024"/>
    <w:multiLevelType w:val="hybridMultilevel"/>
    <w:tmpl w:val="42EA673E"/>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7" w15:restartNumberingAfterBreak="0">
    <w:nsid w:val="4CD977C7"/>
    <w:multiLevelType w:val="hybridMultilevel"/>
    <w:tmpl w:val="9968B852"/>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4D1904D2"/>
    <w:multiLevelType w:val="hybridMultilevel"/>
    <w:tmpl w:val="2A6E46D0"/>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9" w15:restartNumberingAfterBreak="0">
    <w:nsid w:val="4EAA05EC"/>
    <w:multiLevelType w:val="hybridMultilevel"/>
    <w:tmpl w:val="6D445C2C"/>
    <w:lvl w:ilvl="0" w:tplc="93C6AD3C">
      <w:start w:val="1"/>
      <w:numFmt w:val="lowerLetter"/>
      <w:lvlText w:val="%1."/>
      <w:lvlJc w:val="left"/>
      <w:pPr>
        <w:ind w:left="850" w:hanging="85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50811988"/>
    <w:multiLevelType w:val="hybridMultilevel"/>
    <w:tmpl w:val="7C368BB8"/>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1" w15:restartNumberingAfterBreak="0">
    <w:nsid w:val="58213CD4"/>
    <w:multiLevelType w:val="hybridMultilevel"/>
    <w:tmpl w:val="B06836C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5B297136"/>
    <w:multiLevelType w:val="hybridMultilevel"/>
    <w:tmpl w:val="C344B314"/>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3" w15:restartNumberingAfterBreak="0">
    <w:nsid w:val="62412919"/>
    <w:multiLevelType w:val="hybridMultilevel"/>
    <w:tmpl w:val="B5F876B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3130B09"/>
    <w:multiLevelType w:val="hybridMultilevel"/>
    <w:tmpl w:val="9FBC950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3AF7AAC"/>
    <w:multiLevelType w:val="hybridMultilevel"/>
    <w:tmpl w:val="9FBC950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6756031"/>
    <w:multiLevelType w:val="hybridMultilevel"/>
    <w:tmpl w:val="FD5C41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FF632D"/>
    <w:multiLevelType w:val="hybridMultilevel"/>
    <w:tmpl w:val="21F88E1C"/>
    <w:lvl w:ilvl="0" w:tplc="44090019">
      <w:start w:val="1"/>
      <w:numFmt w:val="lowerLetter"/>
      <w:lvlText w:val="%1."/>
      <w:lvlJc w:val="lef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38" w15:restartNumberingAfterBreak="0">
    <w:nsid w:val="6DBA454C"/>
    <w:multiLevelType w:val="hybridMultilevel"/>
    <w:tmpl w:val="43C8AA96"/>
    <w:lvl w:ilvl="0" w:tplc="DFEAD516">
      <w:start w:val="1"/>
      <w:numFmt w:val="decimal"/>
      <w:lvlText w:val="%1."/>
      <w:lvlJc w:val="left"/>
      <w:pPr>
        <w:ind w:left="1174" w:hanging="360"/>
      </w:pPr>
      <w:rPr>
        <w:rFonts w:ascii="Times New Roman" w:hAnsi="Times New Roman" w:cs="Times New Roman" w:hint="default"/>
      </w:r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39" w15:restartNumberingAfterBreak="0">
    <w:nsid w:val="74CB5409"/>
    <w:multiLevelType w:val="hybridMultilevel"/>
    <w:tmpl w:val="3C1684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67C31E0"/>
    <w:multiLevelType w:val="hybridMultilevel"/>
    <w:tmpl w:val="515CBCF0"/>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1" w15:restartNumberingAfterBreak="0">
    <w:nsid w:val="77AE0F7B"/>
    <w:multiLevelType w:val="hybridMultilevel"/>
    <w:tmpl w:val="9FBC950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7E8514A"/>
    <w:multiLevelType w:val="hybridMultilevel"/>
    <w:tmpl w:val="B73AA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F920C5"/>
    <w:multiLevelType w:val="hybridMultilevel"/>
    <w:tmpl w:val="470888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E4C6E58"/>
    <w:multiLevelType w:val="hybridMultilevel"/>
    <w:tmpl w:val="EF6CB958"/>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5" w15:restartNumberingAfterBreak="0">
    <w:nsid w:val="7F472775"/>
    <w:multiLevelType w:val="hybridMultilevel"/>
    <w:tmpl w:val="E44E3A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F8B593A"/>
    <w:multiLevelType w:val="hybridMultilevel"/>
    <w:tmpl w:val="A448CB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16"/>
  </w:num>
  <w:num w:numId="3">
    <w:abstractNumId w:val="42"/>
  </w:num>
  <w:num w:numId="4">
    <w:abstractNumId w:val="15"/>
  </w:num>
  <w:num w:numId="5">
    <w:abstractNumId w:val="11"/>
  </w:num>
  <w:num w:numId="6">
    <w:abstractNumId w:val="36"/>
  </w:num>
  <w:num w:numId="7">
    <w:abstractNumId w:val="25"/>
  </w:num>
  <w:num w:numId="8">
    <w:abstractNumId w:val="28"/>
  </w:num>
  <w:num w:numId="9">
    <w:abstractNumId w:val="21"/>
  </w:num>
  <w:num w:numId="10">
    <w:abstractNumId w:val="30"/>
  </w:num>
  <w:num w:numId="11">
    <w:abstractNumId w:val="32"/>
  </w:num>
  <w:num w:numId="12">
    <w:abstractNumId w:val="14"/>
  </w:num>
  <w:num w:numId="13">
    <w:abstractNumId w:val="40"/>
  </w:num>
  <w:num w:numId="14">
    <w:abstractNumId w:val="37"/>
  </w:num>
  <w:num w:numId="15">
    <w:abstractNumId w:val="6"/>
  </w:num>
  <w:num w:numId="16">
    <w:abstractNumId w:val="2"/>
  </w:num>
  <w:num w:numId="17">
    <w:abstractNumId w:val="26"/>
  </w:num>
  <w:num w:numId="18">
    <w:abstractNumId w:val="23"/>
  </w:num>
  <w:num w:numId="19">
    <w:abstractNumId w:val="44"/>
  </w:num>
  <w:num w:numId="20">
    <w:abstractNumId w:val="5"/>
  </w:num>
  <w:num w:numId="21">
    <w:abstractNumId w:val="19"/>
  </w:num>
  <w:num w:numId="22">
    <w:abstractNumId w:val="27"/>
  </w:num>
  <w:num w:numId="23">
    <w:abstractNumId w:val="29"/>
  </w:num>
  <w:num w:numId="24">
    <w:abstractNumId w:val="22"/>
  </w:num>
  <w:num w:numId="25">
    <w:abstractNumId w:val="41"/>
  </w:num>
  <w:num w:numId="26">
    <w:abstractNumId w:val="8"/>
  </w:num>
  <w:num w:numId="27">
    <w:abstractNumId w:val="45"/>
  </w:num>
  <w:num w:numId="28">
    <w:abstractNumId w:val="46"/>
  </w:num>
  <w:num w:numId="29">
    <w:abstractNumId w:val="17"/>
  </w:num>
  <w:num w:numId="30">
    <w:abstractNumId w:val="0"/>
  </w:num>
  <w:num w:numId="31">
    <w:abstractNumId w:val="3"/>
  </w:num>
  <w:num w:numId="32">
    <w:abstractNumId w:val="24"/>
  </w:num>
  <w:num w:numId="33">
    <w:abstractNumId w:val="4"/>
  </w:num>
  <w:num w:numId="34">
    <w:abstractNumId w:val="7"/>
  </w:num>
  <w:num w:numId="35">
    <w:abstractNumId w:val="9"/>
  </w:num>
  <w:num w:numId="36">
    <w:abstractNumId w:val="33"/>
  </w:num>
  <w:num w:numId="37">
    <w:abstractNumId w:val="10"/>
  </w:num>
  <w:num w:numId="38">
    <w:abstractNumId w:val="18"/>
  </w:num>
  <w:num w:numId="39">
    <w:abstractNumId w:val="43"/>
  </w:num>
  <w:num w:numId="40">
    <w:abstractNumId w:val="31"/>
  </w:num>
  <w:num w:numId="41">
    <w:abstractNumId w:val="20"/>
  </w:num>
  <w:num w:numId="42">
    <w:abstractNumId w:val="12"/>
  </w:num>
  <w:num w:numId="43">
    <w:abstractNumId w:val="39"/>
  </w:num>
  <w:num w:numId="44">
    <w:abstractNumId w:val="35"/>
  </w:num>
  <w:num w:numId="45">
    <w:abstractNumId w:val="34"/>
  </w:num>
  <w:num w:numId="46">
    <w:abstractNumId w:val="13"/>
  </w:num>
  <w:num w:numId="47">
    <w:abstractNumId w:val="3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0" w:nlCheck="1" w:checkStyle="1"/>
  <w:activeWritingStyle w:appName="MSWord" w:lang="en-US" w:vendorID="64" w:dllVersion="0" w:nlCheck="1" w:checkStyle="1"/>
  <w:activeWritingStyle w:appName="MSWord" w:lang="fr-FR" w:vendorID="64" w:dllVersion="0"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MY" w:vendorID="64" w:dllVersion="0"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472434"/>
    <w:rsid w:val="000002D3"/>
    <w:rsid w:val="000005B0"/>
    <w:rsid w:val="00005839"/>
    <w:rsid w:val="000064E7"/>
    <w:rsid w:val="00010340"/>
    <w:rsid w:val="00012479"/>
    <w:rsid w:val="00013A35"/>
    <w:rsid w:val="00016AF3"/>
    <w:rsid w:val="00016F2C"/>
    <w:rsid w:val="00017B1F"/>
    <w:rsid w:val="000203D2"/>
    <w:rsid w:val="00022D0B"/>
    <w:rsid w:val="000239B8"/>
    <w:rsid w:val="000305C9"/>
    <w:rsid w:val="0003327A"/>
    <w:rsid w:val="00033A98"/>
    <w:rsid w:val="00035BCF"/>
    <w:rsid w:val="00036CF4"/>
    <w:rsid w:val="00041B91"/>
    <w:rsid w:val="00043A73"/>
    <w:rsid w:val="00044A4F"/>
    <w:rsid w:val="000522C7"/>
    <w:rsid w:val="00056E0E"/>
    <w:rsid w:val="0005750C"/>
    <w:rsid w:val="00063064"/>
    <w:rsid w:val="0006542A"/>
    <w:rsid w:val="00065519"/>
    <w:rsid w:val="000678D1"/>
    <w:rsid w:val="000705FB"/>
    <w:rsid w:val="0007369E"/>
    <w:rsid w:val="00074986"/>
    <w:rsid w:val="00076C77"/>
    <w:rsid w:val="00077042"/>
    <w:rsid w:val="000773C5"/>
    <w:rsid w:val="000812CA"/>
    <w:rsid w:val="0008268D"/>
    <w:rsid w:val="00083F03"/>
    <w:rsid w:val="00083FBF"/>
    <w:rsid w:val="000859AC"/>
    <w:rsid w:val="0008665D"/>
    <w:rsid w:val="00086F5E"/>
    <w:rsid w:val="00095B23"/>
    <w:rsid w:val="00095C3E"/>
    <w:rsid w:val="000A0209"/>
    <w:rsid w:val="000A3F43"/>
    <w:rsid w:val="000A4B2C"/>
    <w:rsid w:val="000A5A0B"/>
    <w:rsid w:val="000B53A8"/>
    <w:rsid w:val="000B5447"/>
    <w:rsid w:val="000B55EE"/>
    <w:rsid w:val="000D71E7"/>
    <w:rsid w:val="000D7886"/>
    <w:rsid w:val="000E054C"/>
    <w:rsid w:val="000E4DEF"/>
    <w:rsid w:val="000E59DA"/>
    <w:rsid w:val="000F5CBD"/>
    <w:rsid w:val="000F7473"/>
    <w:rsid w:val="000F7D81"/>
    <w:rsid w:val="001101F2"/>
    <w:rsid w:val="00111184"/>
    <w:rsid w:val="001237E5"/>
    <w:rsid w:val="00123B02"/>
    <w:rsid w:val="00127132"/>
    <w:rsid w:val="00127C64"/>
    <w:rsid w:val="00130716"/>
    <w:rsid w:val="0013074D"/>
    <w:rsid w:val="00133654"/>
    <w:rsid w:val="001355BD"/>
    <w:rsid w:val="00136478"/>
    <w:rsid w:val="00140679"/>
    <w:rsid w:val="00141699"/>
    <w:rsid w:val="00142928"/>
    <w:rsid w:val="00142B5F"/>
    <w:rsid w:val="00145492"/>
    <w:rsid w:val="001520BD"/>
    <w:rsid w:val="001545B5"/>
    <w:rsid w:val="00157E62"/>
    <w:rsid w:val="00166AB3"/>
    <w:rsid w:val="001724EE"/>
    <w:rsid w:val="00173ABA"/>
    <w:rsid w:val="00175C25"/>
    <w:rsid w:val="0018034F"/>
    <w:rsid w:val="001817F7"/>
    <w:rsid w:val="00181F81"/>
    <w:rsid w:val="001923DA"/>
    <w:rsid w:val="00192F90"/>
    <w:rsid w:val="00193E27"/>
    <w:rsid w:val="001A082F"/>
    <w:rsid w:val="001A2C84"/>
    <w:rsid w:val="001A4100"/>
    <w:rsid w:val="001A60ED"/>
    <w:rsid w:val="001B0431"/>
    <w:rsid w:val="001B25E8"/>
    <w:rsid w:val="001B2DD1"/>
    <w:rsid w:val="001B6CAC"/>
    <w:rsid w:val="001C09F8"/>
    <w:rsid w:val="001C322B"/>
    <w:rsid w:val="001C404C"/>
    <w:rsid w:val="001C7692"/>
    <w:rsid w:val="001D27D7"/>
    <w:rsid w:val="001D3BEA"/>
    <w:rsid w:val="001D406C"/>
    <w:rsid w:val="001D5E2F"/>
    <w:rsid w:val="001E1993"/>
    <w:rsid w:val="001E2869"/>
    <w:rsid w:val="001E320E"/>
    <w:rsid w:val="001F2E02"/>
    <w:rsid w:val="001F598D"/>
    <w:rsid w:val="00201436"/>
    <w:rsid w:val="00204437"/>
    <w:rsid w:val="0020601F"/>
    <w:rsid w:val="00206F7F"/>
    <w:rsid w:val="002112BC"/>
    <w:rsid w:val="002131C1"/>
    <w:rsid w:val="00213855"/>
    <w:rsid w:val="00217BFD"/>
    <w:rsid w:val="002226A6"/>
    <w:rsid w:val="00230F15"/>
    <w:rsid w:val="0023596F"/>
    <w:rsid w:val="002363BD"/>
    <w:rsid w:val="00237A25"/>
    <w:rsid w:val="00244170"/>
    <w:rsid w:val="002466E6"/>
    <w:rsid w:val="002601B9"/>
    <w:rsid w:val="00260C2D"/>
    <w:rsid w:val="00261EC9"/>
    <w:rsid w:val="00262BFC"/>
    <w:rsid w:val="00262E4C"/>
    <w:rsid w:val="0026327F"/>
    <w:rsid w:val="002632FB"/>
    <w:rsid w:val="00263B77"/>
    <w:rsid w:val="002647BD"/>
    <w:rsid w:val="0026482D"/>
    <w:rsid w:val="00264EF0"/>
    <w:rsid w:val="00265027"/>
    <w:rsid w:val="00265BCE"/>
    <w:rsid w:val="00266192"/>
    <w:rsid w:val="0026788F"/>
    <w:rsid w:val="00274DCF"/>
    <w:rsid w:val="00276F55"/>
    <w:rsid w:val="00277230"/>
    <w:rsid w:val="00283D8C"/>
    <w:rsid w:val="002843A5"/>
    <w:rsid w:val="00285AE7"/>
    <w:rsid w:val="00285D6E"/>
    <w:rsid w:val="002909D7"/>
    <w:rsid w:val="002936DB"/>
    <w:rsid w:val="00293754"/>
    <w:rsid w:val="00293A90"/>
    <w:rsid w:val="002954A6"/>
    <w:rsid w:val="00296CE7"/>
    <w:rsid w:val="00297D27"/>
    <w:rsid w:val="002A20D7"/>
    <w:rsid w:val="002A3335"/>
    <w:rsid w:val="002A41C2"/>
    <w:rsid w:val="002A4D9F"/>
    <w:rsid w:val="002A6A78"/>
    <w:rsid w:val="002A6D65"/>
    <w:rsid w:val="002B4633"/>
    <w:rsid w:val="002B53EC"/>
    <w:rsid w:val="002B5FC6"/>
    <w:rsid w:val="002C193C"/>
    <w:rsid w:val="002C420D"/>
    <w:rsid w:val="002C7EFD"/>
    <w:rsid w:val="002D52D8"/>
    <w:rsid w:val="002E17C3"/>
    <w:rsid w:val="002E3F74"/>
    <w:rsid w:val="002E547E"/>
    <w:rsid w:val="002E71FA"/>
    <w:rsid w:val="002F18DC"/>
    <w:rsid w:val="002F2010"/>
    <w:rsid w:val="002F3B98"/>
    <w:rsid w:val="002F5D2E"/>
    <w:rsid w:val="00314B3E"/>
    <w:rsid w:val="00315EE8"/>
    <w:rsid w:val="00320A3C"/>
    <w:rsid w:val="00326330"/>
    <w:rsid w:val="00330C6C"/>
    <w:rsid w:val="00335754"/>
    <w:rsid w:val="00336F96"/>
    <w:rsid w:val="003404FB"/>
    <w:rsid w:val="003422AF"/>
    <w:rsid w:val="0034605F"/>
    <w:rsid w:val="00352708"/>
    <w:rsid w:val="003539BC"/>
    <w:rsid w:val="00360749"/>
    <w:rsid w:val="00361848"/>
    <w:rsid w:val="0036192F"/>
    <w:rsid w:val="003634DF"/>
    <w:rsid w:val="003665B6"/>
    <w:rsid w:val="003716B2"/>
    <w:rsid w:val="0037469D"/>
    <w:rsid w:val="003776DA"/>
    <w:rsid w:val="00377761"/>
    <w:rsid w:val="00380909"/>
    <w:rsid w:val="003814FE"/>
    <w:rsid w:val="00381F1E"/>
    <w:rsid w:val="00384D3E"/>
    <w:rsid w:val="00384ED2"/>
    <w:rsid w:val="0039059B"/>
    <w:rsid w:val="00397A2F"/>
    <w:rsid w:val="003A10AC"/>
    <w:rsid w:val="003A268A"/>
    <w:rsid w:val="003A26D8"/>
    <w:rsid w:val="003A6F47"/>
    <w:rsid w:val="003A7FC0"/>
    <w:rsid w:val="003B0A28"/>
    <w:rsid w:val="003B14BA"/>
    <w:rsid w:val="003B1919"/>
    <w:rsid w:val="003B4A56"/>
    <w:rsid w:val="003B762A"/>
    <w:rsid w:val="003C0054"/>
    <w:rsid w:val="003C0069"/>
    <w:rsid w:val="003C0770"/>
    <w:rsid w:val="003C0DC6"/>
    <w:rsid w:val="003C115E"/>
    <w:rsid w:val="003C2338"/>
    <w:rsid w:val="003C7A50"/>
    <w:rsid w:val="003D5214"/>
    <w:rsid w:val="003D5D59"/>
    <w:rsid w:val="003D6426"/>
    <w:rsid w:val="003E32A4"/>
    <w:rsid w:val="003E3876"/>
    <w:rsid w:val="003E76A7"/>
    <w:rsid w:val="003F2616"/>
    <w:rsid w:val="003F3A42"/>
    <w:rsid w:val="003F4387"/>
    <w:rsid w:val="0040017B"/>
    <w:rsid w:val="004016FB"/>
    <w:rsid w:val="004049FB"/>
    <w:rsid w:val="00404A94"/>
    <w:rsid w:val="00406738"/>
    <w:rsid w:val="00406CB9"/>
    <w:rsid w:val="00412366"/>
    <w:rsid w:val="00415157"/>
    <w:rsid w:val="00415580"/>
    <w:rsid w:val="004213AA"/>
    <w:rsid w:val="0042190D"/>
    <w:rsid w:val="00421C6F"/>
    <w:rsid w:val="00423B78"/>
    <w:rsid w:val="00424D74"/>
    <w:rsid w:val="00431BDD"/>
    <w:rsid w:val="00431F9C"/>
    <w:rsid w:val="00436EBC"/>
    <w:rsid w:val="00451482"/>
    <w:rsid w:val="0045460F"/>
    <w:rsid w:val="004568E1"/>
    <w:rsid w:val="0046441F"/>
    <w:rsid w:val="00472434"/>
    <w:rsid w:val="00473C48"/>
    <w:rsid w:val="00482D41"/>
    <w:rsid w:val="00485C3C"/>
    <w:rsid w:val="0048723C"/>
    <w:rsid w:val="00487CA0"/>
    <w:rsid w:val="0049040D"/>
    <w:rsid w:val="00492D04"/>
    <w:rsid w:val="00494CF8"/>
    <w:rsid w:val="004A0506"/>
    <w:rsid w:val="004A4A22"/>
    <w:rsid w:val="004A618F"/>
    <w:rsid w:val="004B3663"/>
    <w:rsid w:val="004B6069"/>
    <w:rsid w:val="004C6C49"/>
    <w:rsid w:val="004D3F46"/>
    <w:rsid w:val="004E0744"/>
    <w:rsid w:val="004E7A24"/>
    <w:rsid w:val="004F1D90"/>
    <w:rsid w:val="004F5F85"/>
    <w:rsid w:val="004F6EA4"/>
    <w:rsid w:val="004F772F"/>
    <w:rsid w:val="0050068F"/>
    <w:rsid w:val="00506D78"/>
    <w:rsid w:val="00511B0D"/>
    <w:rsid w:val="00512B5C"/>
    <w:rsid w:val="00513764"/>
    <w:rsid w:val="00524489"/>
    <w:rsid w:val="00526711"/>
    <w:rsid w:val="00526C50"/>
    <w:rsid w:val="00530CD0"/>
    <w:rsid w:val="00530DFF"/>
    <w:rsid w:val="00536951"/>
    <w:rsid w:val="00536A47"/>
    <w:rsid w:val="00551524"/>
    <w:rsid w:val="00556000"/>
    <w:rsid w:val="005602FB"/>
    <w:rsid w:val="00570610"/>
    <w:rsid w:val="00573E6D"/>
    <w:rsid w:val="005760C6"/>
    <w:rsid w:val="00576861"/>
    <w:rsid w:val="00577A1D"/>
    <w:rsid w:val="00580702"/>
    <w:rsid w:val="00581A0D"/>
    <w:rsid w:val="005877A9"/>
    <w:rsid w:val="005878A0"/>
    <w:rsid w:val="00587BCE"/>
    <w:rsid w:val="00591064"/>
    <w:rsid w:val="0059322F"/>
    <w:rsid w:val="00595E71"/>
    <w:rsid w:val="005A1A15"/>
    <w:rsid w:val="005A2DFB"/>
    <w:rsid w:val="005A2FF1"/>
    <w:rsid w:val="005A31E3"/>
    <w:rsid w:val="005B2B26"/>
    <w:rsid w:val="005B39F8"/>
    <w:rsid w:val="005B7591"/>
    <w:rsid w:val="005C3261"/>
    <w:rsid w:val="005D2BD5"/>
    <w:rsid w:val="005D5305"/>
    <w:rsid w:val="005D672A"/>
    <w:rsid w:val="005E2C19"/>
    <w:rsid w:val="005F0320"/>
    <w:rsid w:val="005F7D82"/>
    <w:rsid w:val="00612231"/>
    <w:rsid w:val="00615884"/>
    <w:rsid w:val="00616141"/>
    <w:rsid w:val="006172D5"/>
    <w:rsid w:val="00617570"/>
    <w:rsid w:val="00621535"/>
    <w:rsid w:val="006247C0"/>
    <w:rsid w:val="0063027C"/>
    <w:rsid w:val="00633225"/>
    <w:rsid w:val="00636074"/>
    <w:rsid w:val="00636752"/>
    <w:rsid w:val="00636904"/>
    <w:rsid w:val="006405B4"/>
    <w:rsid w:val="00640D10"/>
    <w:rsid w:val="00643F03"/>
    <w:rsid w:val="00647428"/>
    <w:rsid w:val="00651FB1"/>
    <w:rsid w:val="00654B23"/>
    <w:rsid w:val="0065515E"/>
    <w:rsid w:val="00655E19"/>
    <w:rsid w:val="006566F7"/>
    <w:rsid w:val="006616EB"/>
    <w:rsid w:val="00662834"/>
    <w:rsid w:val="00663AE5"/>
    <w:rsid w:val="006679E7"/>
    <w:rsid w:val="00670287"/>
    <w:rsid w:val="00671003"/>
    <w:rsid w:val="006710F5"/>
    <w:rsid w:val="00677329"/>
    <w:rsid w:val="00681AA3"/>
    <w:rsid w:val="006822C9"/>
    <w:rsid w:val="00682978"/>
    <w:rsid w:val="00684E09"/>
    <w:rsid w:val="0068620B"/>
    <w:rsid w:val="00687517"/>
    <w:rsid w:val="00692752"/>
    <w:rsid w:val="00692C0D"/>
    <w:rsid w:val="006964D6"/>
    <w:rsid w:val="006A7A36"/>
    <w:rsid w:val="006B0B3A"/>
    <w:rsid w:val="006B1A2E"/>
    <w:rsid w:val="006B1EA9"/>
    <w:rsid w:val="006B4ADC"/>
    <w:rsid w:val="006B50D7"/>
    <w:rsid w:val="006B5879"/>
    <w:rsid w:val="006C22F6"/>
    <w:rsid w:val="006C4A0A"/>
    <w:rsid w:val="006C4A2B"/>
    <w:rsid w:val="006C53A0"/>
    <w:rsid w:val="006C6190"/>
    <w:rsid w:val="006D3075"/>
    <w:rsid w:val="006D38CE"/>
    <w:rsid w:val="006D4FDC"/>
    <w:rsid w:val="006E0AF8"/>
    <w:rsid w:val="006E7CA9"/>
    <w:rsid w:val="006F7034"/>
    <w:rsid w:val="006F7076"/>
    <w:rsid w:val="00702BBA"/>
    <w:rsid w:val="00705561"/>
    <w:rsid w:val="00705E4D"/>
    <w:rsid w:val="0071523D"/>
    <w:rsid w:val="00722084"/>
    <w:rsid w:val="00731870"/>
    <w:rsid w:val="0073481E"/>
    <w:rsid w:val="00734919"/>
    <w:rsid w:val="00742621"/>
    <w:rsid w:val="0074282C"/>
    <w:rsid w:val="007432C0"/>
    <w:rsid w:val="007464BD"/>
    <w:rsid w:val="007526CE"/>
    <w:rsid w:val="0075519A"/>
    <w:rsid w:val="00764390"/>
    <w:rsid w:val="00765B1C"/>
    <w:rsid w:val="00766285"/>
    <w:rsid w:val="00766C6F"/>
    <w:rsid w:val="007676CE"/>
    <w:rsid w:val="00771CCE"/>
    <w:rsid w:val="00780CB9"/>
    <w:rsid w:val="0078150E"/>
    <w:rsid w:val="007835F2"/>
    <w:rsid w:val="0078482E"/>
    <w:rsid w:val="0079085D"/>
    <w:rsid w:val="00790BD6"/>
    <w:rsid w:val="00794E66"/>
    <w:rsid w:val="00796808"/>
    <w:rsid w:val="007A1F93"/>
    <w:rsid w:val="007A25E6"/>
    <w:rsid w:val="007A2D9C"/>
    <w:rsid w:val="007A4416"/>
    <w:rsid w:val="007A5883"/>
    <w:rsid w:val="007B1B9E"/>
    <w:rsid w:val="007B4AEC"/>
    <w:rsid w:val="007C1814"/>
    <w:rsid w:val="007C393E"/>
    <w:rsid w:val="007C3F59"/>
    <w:rsid w:val="007C6490"/>
    <w:rsid w:val="007D12BD"/>
    <w:rsid w:val="007D2382"/>
    <w:rsid w:val="007D2C36"/>
    <w:rsid w:val="007D3BBB"/>
    <w:rsid w:val="007D4D5A"/>
    <w:rsid w:val="007D5337"/>
    <w:rsid w:val="007D7E94"/>
    <w:rsid w:val="007E0CA9"/>
    <w:rsid w:val="007E2319"/>
    <w:rsid w:val="007E4B56"/>
    <w:rsid w:val="007F1C81"/>
    <w:rsid w:val="007F2554"/>
    <w:rsid w:val="0080204C"/>
    <w:rsid w:val="00803E79"/>
    <w:rsid w:val="008111B9"/>
    <w:rsid w:val="008135A0"/>
    <w:rsid w:val="008149A4"/>
    <w:rsid w:val="00814C37"/>
    <w:rsid w:val="00817B13"/>
    <w:rsid w:val="008249AA"/>
    <w:rsid w:val="0082738A"/>
    <w:rsid w:val="0083209C"/>
    <w:rsid w:val="00834C02"/>
    <w:rsid w:val="0083593B"/>
    <w:rsid w:val="00843272"/>
    <w:rsid w:val="00845849"/>
    <w:rsid w:val="008464D3"/>
    <w:rsid w:val="0084657F"/>
    <w:rsid w:val="008526BA"/>
    <w:rsid w:val="00854FB1"/>
    <w:rsid w:val="008579B4"/>
    <w:rsid w:val="00860C7D"/>
    <w:rsid w:val="00871C47"/>
    <w:rsid w:val="00872161"/>
    <w:rsid w:val="0087574F"/>
    <w:rsid w:val="008835E6"/>
    <w:rsid w:val="00883616"/>
    <w:rsid w:val="0088492B"/>
    <w:rsid w:val="008901FD"/>
    <w:rsid w:val="00895BEF"/>
    <w:rsid w:val="008A1483"/>
    <w:rsid w:val="008A319B"/>
    <w:rsid w:val="008A340F"/>
    <w:rsid w:val="008A3CE4"/>
    <w:rsid w:val="008A412A"/>
    <w:rsid w:val="008A5450"/>
    <w:rsid w:val="008A6EEF"/>
    <w:rsid w:val="008B144A"/>
    <w:rsid w:val="008B25A9"/>
    <w:rsid w:val="008B2DE0"/>
    <w:rsid w:val="008B475F"/>
    <w:rsid w:val="008B57A5"/>
    <w:rsid w:val="008B71B9"/>
    <w:rsid w:val="008C37CE"/>
    <w:rsid w:val="008C46FD"/>
    <w:rsid w:val="008C5729"/>
    <w:rsid w:val="008C74BD"/>
    <w:rsid w:val="008D11CC"/>
    <w:rsid w:val="008D172B"/>
    <w:rsid w:val="008D21FC"/>
    <w:rsid w:val="008F265D"/>
    <w:rsid w:val="009017A8"/>
    <w:rsid w:val="009046E3"/>
    <w:rsid w:val="00904D35"/>
    <w:rsid w:val="009056DF"/>
    <w:rsid w:val="00905771"/>
    <w:rsid w:val="00912E50"/>
    <w:rsid w:val="009158E5"/>
    <w:rsid w:val="00917A77"/>
    <w:rsid w:val="00920337"/>
    <w:rsid w:val="0092039F"/>
    <w:rsid w:val="0092390C"/>
    <w:rsid w:val="00924307"/>
    <w:rsid w:val="00933399"/>
    <w:rsid w:val="009340E3"/>
    <w:rsid w:val="00935B60"/>
    <w:rsid w:val="00935B7A"/>
    <w:rsid w:val="00935D65"/>
    <w:rsid w:val="00936298"/>
    <w:rsid w:val="00936D42"/>
    <w:rsid w:val="00951F45"/>
    <w:rsid w:val="00954301"/>
    <w:rsid w:val="00954A48"/>
    <w:rsid w:val="00957ABC"/>
    <w:rsid w:val="00961F02"/>
    <w:rsid w:val="009625E1"/>
    <w:rsid w:val="00964EFC"/>
    <w:rsid w:val="00965CF0"/>
    <w:rsid w:val="0097140C"/>
    <w:rsid w:val="0097625A"/>
    <w:rsid w:val="00983A85"/>
    <w:rsid w:val="00984F0F"/>
    <w:rsid w:val="00987BE1"/>
    <w:rsid w:val="00992F72"/>
    <w:rsid w:val="009A0224"/>
    <w:rsid w:val="009A04D8"/>
    <w:rsid w:val="009A5348"/>
    <w:rsid w:val="009B2B3C"/>
    <w:rsid w:val="009B38A7"/>
    <w:rsid w:val="009B3E92"/>
    <w:rsid w:val="009B576F"/>
    <w:rsid w:val="009C1503"/>
    <w:rsid w:val="009C2B43"/>
    <w:rsid w:val="009C3EEC"/>
    <w:rsid w:val="009D0A3D"/>
    <w:rsid w:val="009D3725"/>
    <w:rsid w:val="009D5080"/>
    <w:rsid w:val="009D6F96"/>
    <w:rsid w:val="009D73CD"/>
    <w:rsid w:val="009E23DB"/>
    <w:rsid w:val="009F259D"/>
    <w:rsid w:val="009F55FC"/>
    <w:rsid w:val="009F6D37"/>
    <w:rsid w:val="009F6F59"/>
    <w:rsid w:val="009F7750"/>
    <w:rsid w:val="00A00F21"/>
    <w:rsid w:val="00A018CC"/>
    <w:rsid w:val="00A01930"/>
    <w:rsid w:val="00A01E96"/>
    <w:rsid w:val="00A0329D"/>
    <w:rsid w:val="00A03FDB"/>
    <w:rsid w:val="00A04758"/>
    <w:rsid w:val="00A07903"/>
    <w:rsid w:val="00A10295"/>
    <w:rsid w:val="00A14E7F"/>
    <w:rsid w:val="00A15581"/>
    <w:rsid w:val="00A2303E"/>
    <w:rsid w:val="00A31418"/>
    <w:rsid w:val="00A34161"/>
    <w:rsid w:val="00A34279"/>
    <w:rsid w:val="00A36F5F"/>
    <w:rsid w:val="00A372F4"/>
    <w:rsid w:val="00A402D5"/>
    <w:rsid w:val="00A4426A"/>
    <w:rsid w:val="00A4611F"/>
    <w:rsid w:val="00A507B7"/>
    <w:rsid w:val="00A54EE4"/>
    <w:rsid w:val="00A6085B"/>
    <w:rsid w:val="00A61EE7"/>
    <w:rsid w:val="00A62FCD"/>
    <w:rsid w:val="00A63245"/>
    <w:rsid w:val="00A73712"/>
    <w:rsid w:val="00A808CE"/>
    <w:rsid w:val="00A82F92"/>
    <w:rsid w:val="00A83AD2"/>
    <w:rsid w:val="00A863EC"/>
    <w:rsid w:val="00A86B2E"/>
    <w:rsid w:val="00A87EA7"/>
    <w:rsid w:val="00A91D01"/>
    <w:rsid w:val="00A94850"/>
    <w:rsid w:val="00A957F8"/>
    <w:rsid w:val="00AA5270"/>
    <w:rsid w:val="00AA781C"/>
    <w:rsid w:val="00AB1649"/>
    <w:rsid w:val="00AB16E7"/>
    <w:rsid w:val="00AB2241"/>
    <w:rsid w:val="00AB4B50"/>
    <w:rsid w:val="00AB59A4"/>
    <w:rsid w:val="00AB6903"/>
    <w:rsid w:val="00AC0D3A"/>
    <w:rsid w:val="00AC1EF2"/>
    <w:rsid w:val="00AC3101"/>
    <w:rsid w:val="00AD172A"/>
    <w:rsid w:val="00AD41F5"/>
    <w:rsid w:val="00AD47DF"/>
    <w:rsid w:val="00AD7FD6"/>
    <w:rsid w:val="00AE074D"/>
    <w:rsid w:val="00AE0A1C"/>
    <w:rsid w:val="00AE2C1D"/>
    <w:rsid w:val="00AE4B05"/>
    <w:rsid w:val="00AE5FDF"/>
    <w:rsid w:val="00AE7C10"/>
    <w:rsid w:val="00AF5693"/>
    <w:rsid w:val="00AF56F8"/>
    <w:rsid w:val="00B00654"/>
    <w:rsid w:val="00B01331"/>
    <w:rsid w:val="00B01E92"/>
    <w:rsid w:val="00B01FE7"/>
    <w:rsid w:val="00B054BF"/>
    <w:rsid w:val="00B12899"/>
    <w:rsid w:val="00B13343"/>
    <w:rsid w:val="00B15B92"/>
    <w:rsid w:val="00B1639E"/>
    <w:rsid w:val="00B16C0C"/>
    <w:rsid w:val="00B16C9F"/>
    <w:rsid w:val="00B20D1F"/>
    <w:rsid w:val="00B26E71"/>
    <w:rsid w:val="00B374F3"/>
    <w:rsid w:val="00B37A3B"/>
    <w:rsid w:val="00B40AF3"/>
    <w:rsid w:val="00B41BF7"/>
    <w:rsid w:val="00B54C7C"/>
    <w:rsid w:val="00B615C0"/>
    <w:rsid w:val="00B6290C"/>
    <w:rsid w:val="00B650D6"/>
    <w:rsid w:val="00B70994"/>
    <w:rsid w:val="00B737C0"/>
    <w:rsid w:val="00B809B7"/>
    <w:rsid w:val="00B84388"/>
    <w:rsid w:val="00B85439"/>
    <w:rsid w:val="00B90C4B"/>
    <w:rsid w:val="00B91BA2"/>
    <w:rsid w:val="00B94A22"/>
    <w:rsid w:val="00B95763"/>
    <w:rsid w:val="00B96FB0"/>
    <w:rsid w:val="00BA61B8"/>
    <w:rsid w:val="00BA68B4"/>
    <w:rsid w:val="00BB54F8"/>
    <w:rsid w:val="00BB696A"/>
    <w:rsid w:val="00BB7E63"/>
    <w:rsid w:val="00BC06C2"/>
    <w:rsid w:val="00BC2D56"/>
    <w:rsid w:val="00BC463E"/>
    <w:rsid w:val="00BC5EE6"/>
    <w:rsid w:val="00BC7E7A"/>
    <w:rsid w:val="00BD1D8F"/>
    <w:rsid w:val="00BE118E"/>
    <w:rsid w:val="00BE42A0"/>
    <w:rsid w:val="00BF01B1"/>
    <w:rsid w:val="00BF0ADC"/>
    <w:rsid w:val="00BF2C35"/>
    <w:rsid w:val="00BF31EA"/>
    <w:rsid w:val="00C01C1A"/>
    <w:rsid w:val="00C02D89"/>
    <w:rsid w:val="00C03F3F"/>
    <w:rsid w:val="00C0455F"/>
    <w:rsid w:val="00C05E5C"/>
    <w:rsid w:val="00C10A85"/>
    <w:rsid w:val="00C10E17"/>
    <w:rsid w:val="00C21250"/>
    <w:rsid w:val="00C26836"/>
    <w:rsid w:val="00C315F5"/>
    <w:rsid w:val="00C34F0B"/>
    <w:rsid w:val="00C35972"/>
    <w:rsid w:val="00C4086B"/>
    <w:rsid w:val="00C418DF"/>
    <w:rsid w:val="00C43CCE"/>
    <w:rsid w:val="00C450DC"/>
    <w:rsid w:val="00C46BEB"/>
    <w:rsid w:val="00C56098"/>
    <w:rsid w:val="00C56F99"/>
    <w:rsid w:val="00C60E17"/>
    <w:rsid w:val="00C61F44"/>
    <w:rsid w:val="00C643AC"/>
    <w:rsid w:val="00C64C3E"/>
    <w:rsid w:val="00C73FB9"/>
    <w:rsid w:val="00C73FEE"/>
    <w:rsid w:val="00C821D2"/>
    <w:rsid w:val="00C84B2B"/>
    <w:rsid w:val="00C946C2"/>
    <w:rsid w:val="00C94912"/>
    <w:rsid w:val="00C97D0B"/>
    <w:rsid w:val="00C97FDD"/>
    <w:rsid w:val="00CA0FF2"/>
    <w:rsid w:val="00CA5A13"/>
    <w:rsid w:val="00CA699A"/>
    <w:rsid w:val="00CB52DB"/>
    <w:rsid w:val="00CB660F"/>
    <w:rsid w:val="00CC15DE"/>
    <w:rsid w:val="00CC33CD"/>
    <w:rsid w:val="00CC372C"/>
    <w:rsid w:val="00CC403E"/>
    <w:rsid w:val="00CC5F64"/>
    <w:rsid w:val="00CC6EF7"/>
    <w:rsid w:val="00CC7F82"/>
    <w:rsid w:val="00CD03ED"/>
    <w:rsid w:val="00CD1D87"/>
    <w:rsid w:val="00CD20D4"/>
    <w:rsid w:val="00CD32AB"/>
    <w:rsid w:val="00CD34B5"/>
    <w:rsid w:val="00CE0244"/>
    <w:rsid w:val="00CE22F6"/>
    <w:rsid w:val="00CE2372"/>
    <w:rsid w:val="00CE507C"/>
    <w:rsid w:val="00CF1365"/>
    <w:rsid w:val="00CF210B"/>
    <w:rsid w:val="00CF23BD"/>
    <w:rsid w:val="00CF2999"/>
    <w:rsid w:val="00CF5768"/>
    <w:rsid w:val="00CF7725"/>
    <w:rsid w:val="00D006B5"/>
    <w:rsid w:val="00D066A6"/>
    <w:rsid w:val="00D07B5D"/>
    <w:rsid w:val="00D1648D"/>
    <w:rsid w:val="00D168AB"/>
    <w:rsid w:val="00D21468"/>
    <w:rsid w:val="00D216CB"/>
    <w:rsid w:val="00D25BDE"/>
    <w:rsid w:val="00D268EB"/>
    <w:rsid w:val="00D35DDE"/>
    <w:rsid w:val="00D37DF1"/>
    <w:rsid w:val="00D41DB1"/>
    <w:rsid w:val="00D55009"/>
    <w:rsid w:val="00D568E9"/>
    <w:rsid w:val="00D6238E"/>
    <w:rsid w:val="00D626FB"/>
    <w:rsid w:val="00D74A64"/>
    <w:rsid w:val="00D80959"/>
    <w:rsid w:val="00D82E11"/>
    <w:rsid w:val="00D86656"/>
    <w:rsid w:val="00D90B48"/>
    <w:rsid w:val="00D9185D"/>
    <w:rsid w:val="00D92337"/>
    <w:rsid w:val="00DA0357"/>
    <w:rsid w:val="00DA7218"/>
    <w:rsid w:val="00DA7F59"/>
    <w:rsid w:val="00DB7B1A"/>
    <w:rsid w:val="00DB7C5A"/>
    <w:rsid w:val="00DC4191"/>
    <w:rsid w:val="00DC4FF1"/>
    <w:rsid w:val="00DC756C"/>
    <w:rsid w:val="00DD252F"/>
    <w:rsid w:val="00DD445A"/>
    <w:rsid w:val="00DD637F"/>
    <w:rsid w:val="00DD69E4"/>
    <w:rsid w:val="00DD6C47"/>
    <w:rsid w:val="00DD7EAA"/>
    <w:rsid w:val="00DE00FB"/>
    <w:rsid w:val="00DE1971"/>
    <w:rsid w:val="00DE3807"/>
    <w:rsid w:val="00DE4E89"/>
    <w:rsid w:val="00DE598C"/>
    <w:rsid w:val="00DE6C75"/>
    <w:rsid w:val="00DE7BDA"/>
    <w:rsid w:val="00DF082E"/>
    <w:rsid w:val="00DF0E47"/>
    <w:rsid w:val="00DF25A1"/>
    <w:rsid w:val="00DF726B"/>
    <w:rsid w:val="00DF7E95"/>
    <w:rsid w:val="00E01481"/>
    <w:rsid w:val="00E10A41"/>
    <w:rsid w:val="00E10D9C"/>
    <w:rsid w:val="00E15D9B"/>
    <w:rsid w:val="00E15F04"/>
    <w:rsid w:val="00E163BC"/>
    <w:rsid w:val="00E16BE7"/>
    <w:rsid w:val="00E2211C"/>
    <w:rsid w:val="00E22440"/>
    <w:rsid w:val="00E27F48"/>
    <w:rsid w:val="00E33C21"/>
    <w:rsid w:val="00E33C4A"/>
    <w:rsid w:val="00E347FE"/>
    <w:rsid w:val="00E37FCA"/>
    <w:rsid w:val="00E43BEF"/>
    <w:rsid w:val="00E43F7C"/>
    <w:rsid w:val="00E47739"/>
    <w:rsid w:val="00E55985"/>
    <w:rsid w:val="00E56B9B"/>
    <w:rsid w:val="00E572D8"/>
    <w:rsid w:val="00E60485"/>
    <w:rsid w:val="00E6241F"/>
    <w:rsid w:val="00E642E5"/>
    <w:rsid w:val="00E66D7D"/>
    <w:rsid w:val="00E71CF5"/>
    <w:rsid w:val="00E72131"/>
    <w:rsid w:val="00E74ECE"/>
    <w:rsid w:val="00E7599E"/>
    <w:rsid w:val="00E76BEA"/>
    <w:rsid w:val="00E814ED"/>
    <w:rsid w:val="00E817D6"/>
    <w:rsid w:val="00E82248"/>
    <w:rsid w:val="00E835AC"/>
    <w:rsid w:val="00E85B33"/>
    <w:rsid w:val="00E91654"/>
    <w:rsid w:val="00E939B2"/>
    <w:rsid w:val="00E93F5E"/>
    <w:rsid w:val="00E95675"/>
    <w:rsid w:val="00E960A8"/>
    <w:rsid w:val="00EB1069"/>
    <w:rsid w:val="00EB16B8"/>
    <w:rsid w:val="00EB21CE"/>
    <w:rsid w:val="00EB3F14"/>
    <w:rsid w:val="00EB5E62"/>
    <w:rsid w:val="00EB612F"/>
    <w:rsid w:val="00EB68A1"/>
    <w:rsid w:val="00EB7E1E"/>
    <w:rsid w:val="00EC3407"/>
    <w:rsid w:val="00EC42F1"/>
    <w:rsid w:val="00EC447B"/>
    <w:rsid w:val="00EC6B3D"/>
    <w:rsid w:val="00ED4293"/>
    <w:rsid w:val="00ED7495"/>
    <w:rsid w:val="00ED7F0E"/>
    <w:rsid w:val="00EE1F86"/>
    <w:rsid w:val="00EE279D"/>
    <w:rsid w:val="00EE3EE4"/>
    <w:rsid w:val="00EE466D"/>
    <w:rsid w:val="00EF1451"/>
    <w:rsid w:val="00EF310D"/>
    <w:rsid w:val="00EF56B2"/>
    <w:rsid w:val="00EF7AB1"/>
    <w:rsid w:val="00EF7C17"/>
    <w:rsid w:val="00F012FE"/>
    <w:rsid w:val="00F059FE"/>
    <w:rsid w:val="00F06BDD"/>
    <w:rsid w:val="00F07626"/>
    <w:rsid w:val="00F1290E"/>
    <w:rsid w:val="00F12A3B"/>
    <w:rsid w:val="00F12A94"/>
    <w:rsid w:val="00F12F89"/>
    <w:rsid w:val="00F14F88"/>
    <w:rsid w:val="00F16AED"/>
    <w:rsid w:val="00F16C14"/>
    <w:rsid w:val="00F16E5C"/>
    <w:rsid w:val="00F214F1"/>
    <w:rsid w:val="00F2356C"/>
    <w:rsid w:val="00F27C13"/>
    <w:rsid w:val="00F33A39"/>
    <w:rsid w:val="00F33D21"/>
    <w:rsid w:val="00F34027"/>
    <w:rsid w:val="00F34426"/>
    <w:rsid w:val="00F36DEB"/>
    <w:rsid w:val="00F422CC"/>
    <w:rsid w:val="00F430A7"/>
    <w:rsid w:val="00F43D07"/>
    <w:rsid w:val="00F45891"/>
    <w:rsid w:val="00F45F84"/>
    <w:rsid w:val="00F50442"/>
    <w:rsid w:val="00F50600"/>
    <w:rsid w:val="00F53D2B"/>
    <w:rsid w:val="00F54D69"/>
    <w:rsid w:val="00F55567"/>
    <w:rsid w:val="00F5586E"/>
    <w:rsid w:val="00F629AE"/>
    <w:rsid w:val="00F65240"/>
    <w:rsid w:val="00F709A7"/>
    <w:rsid w:val="00F73295"/>
    <w:rsid w:val="00F75B3B"/>
    <w:rsid w:val="00F80DFD"/>
    <w:rsid w:val="00F827DE"/>
    <w:rsid w:val="00F84330"/>
    <w:rsid w:val="00F84ACE"/>
    <w:rsid w:val="00F84FC9"/>
    <w:rsid w:val="00F901B1"/>
    <w:rsid w:val="00F93497"/>
    <w:rsid w:val="00F93520"/>
    <w:rsid w:val="00F94AFC"/>
    <w:rsid w:val="00FA5068"/>
    <w:rsid w:val="00FB0222"/>
    <w:rsid w:val="00FB1FA7"/>
    <w:rsid w:val="00FB1FAF"/>
    <w:rsid w:val="00FB4D57"/>
    <w:rsid w:val="00FB5C70"/>
    <w:rsid w:val="00FC00C9"/>
    <w:rsid w:val="00FC0B03"/>
    <w:rsid w:val="00FC0DF5"/>
    <w:rsid w:val="00FC31BE"/>
    <w:rsid w:val="00FC3EFD"/>
    <w:rsid w:val="00FC6E07"/>
    <w:rsid w:val="00FD3931"/>
    <w:rsid w:val="00FD3EC3"/>
    <w:rsid w:val="00FD711E"/>
    <w:rsid w:val="00FE7537"/>
    <w:rsid w:val="00FF0C03"/>
    <w:rsid w:val="00FF2365"/>
    <w:rsid w:val="00FF477C"/>
    <w:rsid w:val="00FF759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7691ABD7"/>
  <w15:docId w15:val="{77A85703-FACF-4183-B368-D8E1932D4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22084"/>
    <w:pPr>
      <w:spacing w:line="360" w:lineRule="auto"/>
      <w:jc w:val="both"/>
    </w:pPr>
    <w:rPr>
      <w:sz w:val="24"/>
      <w:szCs w:val="24"/>
      <w:lang w:val="en-GB"/>
    </w:rPr>
  </w:style>
  <w:style w:type="paragraph" w:styleId="Heading1">
    <w:name w:val="heading 1"/>
    <w:basedOn w:val="Normal"/>
    <w:next w:val="Normal"/>
    <w:qFormat/>
    <w:rsid w:val="0097625A"/>
    <w:pPr>
      <w:numPr>
        <w:numId w:val="1"/>
      </w:numPr>
      <w:jc w:val="center"/>
      <w:outlineLvl w:val="0"/>
    </w:pPr>
    <w:rPr>
      <w:b/>
    </w:rPr>
  </w:style>
  <w:style w:type="paragraph" w:styleId="Heading2">
    <w:name w:val="heading 2"/>
    <w:basedOn w:val="Heading1"/>
    <w:next w:val="Normal"/>
    <w:qFormat/>
    <w:rsid w:val="00655E19"/>
    <w:pPr>
      <w:numPr>
        <w:ilvl w:val="1"/>
      </w:numPr>
      <w:tabs>
        <w:tab w:val="left" w:pos="130"/>
      </w:tabs>
      <w:outlineLvl w:val="1"/>
    </w:pPr>
  </w:style>
  <w:style w:type="paragraph" w:styleId="Heading3">
    <w:name w:val="heading 3"/>
    <w:basedOn w:val="Normal"/>
    <w:next w:val="Normal"/>
    <w:qFormat/>
    <w:rsid w:val="00A372F4"/>
    <w:pPr>
      <w:keepNext/>
      <w:numPr>
        <w:ilvl w:val="2"/>
        <w:numId w:val="1"/>
      </w:numPr>
      <w:outlineLvl w:val="2"/>
    </w:pPr>
    <w:rPr>
      <w:rFonts w:cs="Arial"/>
      <w:b/>
      <w:bCs/>
      <w:szCs w:val="26"/>
    </w:rPr>
  </w:style>
  <w:style w:type="paragraph" w:styleId="Heading4">
    <w:name w:val="heading 4"/>
    <w:basedOn w:val="Normal"/>
    <w:next w:val="Normal"/>
    <w:link w:val="Heading4Char"/>
    <w:qFormat/>
    <w:rsid w:val="00A372F4"/>
    <w:pPr>
      <w:keepNext/>
      <w:numPr>
        <w:ilvl w:val="3"/>
        <w:numId w:val="1"/>
      </w:numPr>
      <w:outlineLvl w:val="3"/>
    </w:pPr>
    <w:rPr>
      <w:b/>
      <w:bCs/>
      <w:szCs w:val="28"/>
    </w:rPr>
  </w:style>
  <w:style w:type="paragraph" w:styleId="Heading5">
    <w:name w:val="heading 5"/>
    <w:basedOn w:val="Normal"/>
    <w:next w:val="Normal"/>
    <w:qFormat/>
    <w:rsid w:val="00A372F4"/>
    <w:pPr>
      <w:numPr>
        <w:ilvl w:val="4"/>
        <w:numId w:val="1"/>
      </w:numPr>
      <w:outlineLvl w:val="4"/>
    </w:pPr>
    <w:rPr>
      <w:b/>
      <w:bCs/>
      <w:iCs/>
      <w:szCs w:val="26"/>
    </w:rPr>
  </w:style>
  <w:style w:type="paragraph" w:styleId="Heading6">
    <w:name w:val="heading 6"/>
    <w:basedOn w:val="Normal"/>
    <w:next w:val="Normal"/>
    <w:qFormat/>
    <w:rsid w:val="003C0069"/>
    <w:pPr>
      <w:numPr>
        <w:ilvl w:val="5"/>
        <w:numId w:val="1"/>
      </w:numPr>
      <w:spacing w:before="240" w:after="60"/>
      <w:outlineLvl w:val="5"/>
    </w:pPr>
    <w:rPr>
      <w:b/>
      <w:bCs/>
      <w:sz w:val="22"/>
      <w:szCs w:val="22"/>
    </w:rPr>
  </w:style>
  <w:style w:type="paragraph" w:styleId="Heading7">
    <w:name w:val="heading 7"/>
    <w:basedOn w:val="Normal"/>
    <w:next w:val="Normal"/>
    <w:qFormat/>
    <w:rsid w:val="003C0069"/>
    <w:pPr>
      <w:numPr>
        <w:ilvl w:val="6"/>
        <w:numId w:val="1"/>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qFormat/>
    <w:rsid w:val="00F27C13"/>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33D21"/>
    <w:pPr>
      <w:tabs>
        <w:tab w:val="center" w:pos="4320"/>
        <w:tab w:val="right" w:pos="8640"/>
      </w:tabs>
      <w:jc w:val="right"/>
    </w:pPr>
  </w:style>
  <w:style w:type="paragraph" w:styleId="Footer">
    <w:name w:val="footer"/>
    <w:basedOn w:val="Normal"/>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uiPriority w:val="39"/>
    <w:rsid w:val="00BE11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2"/>
      </w:numPr>
    </w:pPr>
  </w:style>
  <w:style w:type="paragraph" w:styleId="Caption">
    <w:name w:val="caption"/>
    <w:basedOn w:val="Normal"/>
    <w:next w:val="Normal"/>
    <w:link w:val="CaptionChar"/>
    <w:qFormat/>
    <w:rsid w:val="0036192F"/>
    <w:rPr>
      <w:bCs/>
      <w:szCs w:val="20"/>
    </w:rPr>
  </w:style>
  <w:style w:type="character" w:customStyle="1" w:styleId="CaptionChar">
    <w:name w:val="Caption Char"/>
    <w:basedOn w:val="DefaultParagraphFont"/>
    <w:link w:val="Caption"/>
    <w:rsid w:val="0036192F"/>
    <w:rPr>
      <w:rFonts w:eastAsia="SimSun"/>
      <w:bCs/>
      <w:sz w:val="24"/>
      <w:lang w:val="en-GB" w:eastAsia="zh-CN" w:bidi="ar-SA"/>
    </w:rPr>
  </w:style>
  <w:style w:type="paragraph" w:styleId="TOC2">
    <w:name w:val="toc 2"/>
    <w:basedOn w:val="Normal"/>
    <w:next w:val="Normal"/>
    <w:autoRedefine/>
    <w:uiPriority w:val="39"/>
    <w:rsid w:val="00EC42F1"/>
    <w:pPr>
      <w:tabs>
        <w:tab w:val="left" w:pos="1440"/>
        <w:tab w:val="right" w:pos="8213"/>
      </w:tabs>
      <w:spacing w:before="480"/>
      <w:ind w:left="510"/>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BalloonText">
    <w:name w:val="Balloon Text"/>
    <w:basedOn w:val="Normal"/>
    <w:link w:val="BalloonTextChar"/>
    <w:rsid w:val="00F629AE"/>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F629AE"/>
    <w:rPr>
      <w:rFonts w:ascii="Tahoma" w:hAnsi="Tahoma" w:cs="Tahoma"/>
      <w:sz w:val="16"/>
      <w:szCs w:val="16"/>
      <w:lang w:val="en-GB"/>
    </w:rPr>
  </w:style>
  <w:style w:type="paragraph" w:styleId="NormalWeb">
    <w:name w:val="Normal (Web)"/>
    <w:basedOn w:val="Normal"/>
    <w:uiPriority w:val="99"/>
    <w:unhideWhenUsed/>
    <w:rsid w:val="00142928"/>
    <w:pPr>
      <w:spacing w:before="100" w:beforeAutospacing="1" w:after="100" w:afterAutospacing="1" w:line="240" w:lineRule="auto"/>
      <w:jc w:val="left"/>
    </w:pPr>
    <w:rPr>
      <w:rFonts w:eastAsia="Times New Roman"/>
      <w:lang w:val="en-US" w:eastAsia="en-US"/>
    </w:rPr>
  </w:style>
  <w:style w:type="character" w:styleId="Emphasis">
    <w:name w:val="Emphasis"/>
    <w:basedOn w:val="DefaultParagraphFont"/>
    <w:uiPriority w:val="20"/>
    <w:qFormat/>
    <w:rsid w:val="00142928"/>
    <w:rPr>
      <w:i/>
      <w:iCs/>
    </w:rPr>
  </w:style>
  <w:style w:type="character" w:styleId="Strong">
    <w:name w:val="Strong"/>
    <w:basedOn w:val="DefaultParagraphFont"/>
    <w:uiPriority w:val="22"/>
    <w:qFormat/>
    <w:rsid w:val="00C94912"/>
    <w:rPr>
      <w:b/>
      <w:bCs/>
    </w:rPr>
  </w:style>
  <w:style w:type="character" w:customStyle="1" w:styleId="HeaderChar">
    <w:name w:val="Header Char"/>
    <w:basedOn w:val="DefaultParagraphFont"/>
    <w:link w:val="Header"/>
    <w:uiPriority w:val="99"/>
    <w:rsid w:val="004A4A22"/>
    <w:rPr>
      <w:sz w:val="24"/>
      <w:szCs w:val="24"/>
      <w:lang w:val="en-GB"/>
    </w:rPr>
  </w:style>
  <w:style w:type="character" w:styleId="CommentReference">
    <w:name w:val="annotation reference"/>
    <w:basedOn w:val="DefaultParagraphFont"/>
    <w:rsid w:val="006B5879"/>
    <w:rPr>
      <w:sz w:val="16"/>
      <w:szCs w:val="16"/>
    </w:rPr>
  </w:style>
  <w:style w:type="paragraph" w:styleId="CommentText">
    <w:name w:val="annotation text"/>
    <w:basedOn w:val="Normal"/>
    <w:link w:val="CommentTextChar"/>
    <w:rsid w:val="006B5879"/>
    <w:pPr>
      <w:spacing w:line="240" w:lineRule="auto"/>
    </w:pPr>
    <w:rPr>
      <w:sz w:val="20"/>
      <w:szCs w:val="20"/>
    </w:rPr>
  </w:style>
  <w:style w:type="character" w:customStyle="1" w:styleId="CommentTextChar">
    <w:name w:val="Comment Text Char"/>
    <w:basedOn w:val="DefaultParagraphFont"/>
    <w:link w:val="CommentText"/>
    <w:rsid w:val="006B5879"/>
    <w:rPr>
      <w:lang w:val="en-GB"/>
    </w:rPr>
  </w:style>
  <w:style w:type="paragraph" w:styleId="CommentSubject">
    <w:name w:val="annotation subject"/>
    <w:basedOn w:val="CommentText"/>
    <w:next w:val="CommentText"/>
    <w:link w:val="CommentSubjectChar"/>
    <w:rsid w:val="006B5879"/>
    <w:rPr>
      <w:b/>
      <w:bCs/>
    </w:rPr>
  </w:style>
  <w:style w:type="character" w:customStyle="1" w:styleId="CommentSubjectChar">
    <w:name w:val="Comment Subject Char"/>
    <w:basedOn w:val="CommentTextChar"/>
    <w:link w:val="CommentSubject"/>
    <w:rsid w:val="006B5879"/>
    <w:rPr>
      <w:b/>
      <w:bCs/>
      <w:lang w:val="en-GB"/>
    </w:rPr>
  </w:style>
  <w:style w:type="paragraph" w:styleId="ListParagraph">
    <w:name w:val="List Paragraph"/>
    <w:basedOn w:val="Normal"/>
    <w:uiPriority w:val="34"/>
    <w:qFormat/>
    <w:rsid w:val="005A31E3"/>
    <w:pPr>
      <w:ind w:left="720"/>
      <w:contextualSpacing/>
    </w:pPr>
  </w:style>
  <w:style w:type="character" w:styleId="UnresolvedMention">
    <w:name w:val="Unresolved Mention"/>
    <w:basedOn w:val="DefaultParagraphFont"/>
    <w:uiPriority w:val="99"/>
    <w:semiHidden/>
    <w:unhideWhenUsed/>
    <w:rsid w:val="00FD3EC3"/>
    <w:rPr>
      <w:color w:val="605E5C"/>
      <w:shd w:val="clear" w:color="auto" w:fill="E1DFDD"/>
    </w:rPr>
  </w:style>
  <w:style w:type="character" w:customStyle="1" w:styleId="Heading4Char">
    <w:name w:val="Heading 4 Char"/>
    <w:basedOn w:val="DefaultParagraphFont"/>
    <w:link w:val="Heading4"/>
    <w:rsid w:val="004C6C49"/>
    <w:rPr>
      <w:b/>
      <w:bCs/>
      <w:sz w:val="24"/>
      <w:szCs w:val="28"/>
      <w:lang w:val="en-GB"/>
    </w:rPr>
  </w:style>
  <w:style w:type="paragraph" w:styleId="Date">
    <w:name w:val="Date"/>
    <w:basedOn w:val="Normal"/>
    <w:next w:val="Normal"/>
    <w:link w:val="DateChar"/>
    <w:uiPriority w:val="99"/>
    <w:semiHidden/>
    <w:unhideWhenUsed/>
    <w:rsid w:val="00285D6E"/>
    <w:pPr>
      <w:spacing w:after="160" w:line="259" w:lineRule="auto"/>
      <w:jc w:val="left"/>
    </w:pPr>
    <w:rPr>
      <w:rFonts w:asciiTheme="minorHAnsi" w:eastAsiaTheme="minorEastAsia" w:hAnsiTheme="minorHAnsi" w:cstheme="minorBidi"/>
      <w:sz w:val="22"/>
      <w:szCs w:val="22"/>
      <w:lang w:val="en-MY"/>
    </w:rPr>
  </w:style>
  <w:style w:type="character" w:customStyle="1" w:styleId="DateChar">
    <w:name w:val="Date Char"/>
    <w:basedOn w:val="DefaultParagraphFont"/>
    <w:link w:val="Date"/>
    <w:uiPriority w:val="99"/>
    <w:semiHidden/>
    <w:rsid w:val="00285D6E"/>
    <w:rPr>
      <w:rFonts w:asciiTheme="minorHAnsi" w:eastAsiaTheme="minorEastAsia" w:hAnsiTheme="minorHAnsi" w:cstheme="minorBidi"/>
      <w:sz w:val="22"/>
      <w:szCs w:val="22"/>
      <w:lang w:val="en-MY"/>
    </w:rPr>
  </w:style>
  <w:style w:type="paragraph" w:styleId="TOCHeading">
    <w:name w:val="TOC Heading"/>
    <w:basedOn w:val="Heading1"/>
    <w:next w:val="Normal"/>
    <w:uiPriority w:val="39"/>
    <w:unhideWhenUsed/>
    <w:qFormat/>
    <w:rsid w:val="00CE22F6"/>
    <w:pPr>
      <w:keepNext/>
      <w:keepLines/>
      <w:numPr>
        <w:numId w:val="0"/>
      </w:num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1828">
      <w:bodyDiv w:val="1"/>
      <w:marLeft w:val="0"/>
      <w:marRight w:val="0"/>
      <w:marTop w:val="0"/>
      <w:marBottom w:val="0"/>
      <w:divBdr>
        <w:top w:val="none" w:sz="0" w:space="0" w:color="auto"/>
        <w:left w:val="none" w:sz="0" w:space="0" w:color="auto"/>
        <w:bottom w:val="none" w:sz="0" w:space="0" w:color="auto"/>
        <w:right w:val="none" w:sz="0" w:space="0" w:color="auto"/>
      </w:divBdr>
    </w:div>
    <w:div w:id="479153449">
      <w:bodyDiv w:val="1"/>
      <w:marLeft w:val="0"/>
      <w:marRight w:val="0"/>
      <w:marTop w:val="0"/>
      <w:marBottom w:val="0"/>
      <w:divBdr>
        <w:top w:val="none" w:sz="0" w:space="0" w:color="auto"/>
        <w:left w:val="none" w:sz="0" w:space="0" w:color="auto"/>
        <w:bottom w:val="none" w:sz="0" w:space="0" w:color="auto"/>
        <w:right w:val="none" w:sz="0" w:space="0" w:color="auto"/>
      </w:divBdr>
    </w:div>
    <w:div w:id="525558061">
      <w:bodyDiv w:val="1"/>
      <w:marLeft w:val="0"/>
      <w:marRight w:val="0"/>
      <w:marTop w:val="0"/>
      <w:marBottom w:val="0"/>
      <w:divBdr>
        <w:top w:val="none" w:sz="0" w:space="0" w:color="auto"/>
        <w:left w:val="none" w:sz="0" w:space="0" w:color="auto"/>
        <w:bottom w:val="none" w:sz="0" w:space="0" w:color="auto"/>
        <w:right w:val="none" w:sz="0" w:space="0" w:color="auto"/>
      </w:divBdr>
    </w:div>
    <w:div w:id="784422525">
      <w:bodyDiv w:val="1"/>
      <w:marLeft w:val="0"/>
      <w:marRight w:val="0"/>
      <w:marTop w:val="0"/>
      <w:marBottom w:val="0"/>
      <w:divBdr>
        <w:top w:val="none" w:sz="0" w:space="0" w:color="auto"/>
        <w:left w:val="none" w:sz="0" w:space="0" w:color="auto"/>
        <w:bottom w:val="none" w:sz="0" w:space="0" w:color="auto"/>
        <w:right w:val="none" w:sz="0" w:space="0" w:color="auto"/>
      </w:divBdr>
    </w:div>
    <w:div w:id="1136951132">
      <w:bodyDiv w:val="1"/>
      <w:marLeft w:val="0"/>
      <w:marRight w:val="0"/>
      <w:marTop w:val="0"/>
      <w:marBottom w:val="0"/>
      <w:divBdr>
        <w:top w:val="none" w:sz="0" w:space="0" w:color="auto"/>
        <w:left w:val="none" w:sz="0" w:space="0" w:color="auto"/>
        <w:bottom w:val="none" w:sz="0" w:space="0" w:color="auto"/>
        <w:right w:val="none" w:sz="0" w:space="0" w:color="auto"/>
      </w:divBdr>
    </w:div>
    <w:div w:id="1385368203">
      <w:bodyDiv w:val="1"/>
      <w:marLeft w:val="0"/>
      <w:marRight w:val="0"/>
      <w:marTop w:val="0"/>
      <w:marBottom w:val="0"/>
      <w:divBdr>
        <w:top w:val="none" w:sz="0" w:space="0" w:color="auto"/>
        <w:left w:val="none" w:sz="0" w:space="0" w:color="auto"/>
        <w:bottom w:val="none" w:sz="0" w:space="0" w:color="auto"/>
        <w:right w:val="none" w:sz="0" w:space="0" w:color="auto"/>
      </w:divBdr>
    </w:div>
    <w:div w:id="1472596134">
      <w:bodyDiv w:val="1"/>
      <w:marLeft w:val="0"/>
      <w:marRight w:val="0"/>
      <w:marTop w:val="0"/>
      <w:marBottom w:val="0"/>
      <w:divBdr>
        <w:top w:val="none" w:sz="0" w:space="0" w:color="auto"/>
        <w:left w:val="none" w:sz="0" w:space="0" w:color="auto"/>
        <w:bottom w:val="none" w:sz="0" w:space="0" w:color="auto"/>
        <w:right w:val="none" w:sz="0" w:space="0" w:color="auto"/>
      </w:divBdr>
    </w:div>
    <w:div w:id="1538158067">
      <w:bodyDiv w:val="1"/>
      <w:marLeft w:val="0"/>
      <w:marRight w:val="0"/>
      <w:marTop w:val="0"/>
      <w:marBottom w:val="0"/>
      <w:divBdr>
        <w:top w:val="none" w:sz="0" w:space="0" w:color="auto"/>
        <w:left w:val="none" w:sz="0" w:space="0" w:color="auto"/>
        <w:bottom w:val="none" w:sz="0" w:space="0" w:color="auto"/>
        <w:right w:val="none" w:sz="0" w:space="0" w:color="auto"/>
      </w:divBdr>
    </w:div>
    <w:div w:id="2122065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9.png"/><Relationship Id="rId42" Type="http://schemas.openxmlformats.org/officeDocument/2006/relationships/image" Target="media/image28.png"/><Relationship Id="rId47" Type="http://schemas.openxmlformats.org/officeDocument/2006/relationships/header" Target="header8.xml"/><Relationship Id="rId63" Type="http://schemas.openxmlformats.org/officeDocument/2006/relationships/image" Target="media/image45.jpeg"/><Relationship Id="rId68" Type="http://schemas.openxmlformats.org/officeDocument/2006/relationships/image" Target="media/image50.jpeg"/><Relationship Id="rId84" Type="http://schemas.openxmlformats.org/officeDocument/2006/relationships/image" Target="media/image66.png"/><Relationship Id="rId89" Type="http://schemas.openxmlformats.org/officeDocument/2006/relationships/image" Target="media/image71.JPG"/><Relationship Id="rId16" Type="http://schemas.openxmlformats.org/officeDocument/2006/relationships/image" Target="media/image4.png"/><Relationship Id="rId11" Type="http://schemas.openxmlformats.org/officeDocument/2006/relationships/image" Target="media/image2.tmp"/><Relationship Id="rId32" Type="http://schemas.openxmlformats.org/officeDocument/2006/relationships/hyperlink" Target="https://www.microsoft.com/en-my/microsoft-365/microsoft-teams/group-chat-software" TargetMode="External"/><Relationship Id="rId37" Type="http://schemas.openxmlformats.org/officeDocument/2006/relationships/image" Target="media/image23.png"/><Relationship Id="rId53" Type="http://schemas.openxmlformats.org/officeDocument/2006/relationships/image" Target="media/image35.jpg"/><Relationship Id="rId58" Type="http://schemas.openxmlformats.org/officeDocument/2006/relationships/image" Target="media/image40.jpeg"/><Relationship Id="rId74" Type="http://schemas.openxmlformats.org/officeDocument/2006/relationships/image" Target="media/image56.jpeg"/><Relationship Id="rId79" Type="http://schemas.openxmlformats.org/officeDocument/2006/relationships/image" Target="media/image61.png"/><Relationship Id="rId5" Type="http://schemas.openxmlformats.org/officeDocument/2006/relationships/webSettings" Target="webSettings.xml"/><Relationship Id="rId90" Type="http://schemas.openxmlformats.org/officeDocument/2006/relationships/image" Target="media/image72.jpeg"/><Relationship Id="rId95" Type="http://schemas.openxmlformats.org/officeDocument/2006/relationships/header" Target="header12.xml"/><Relationship Id="rId22" Type="http://schemas.openxmlformats.org/officeDocument/2006/relationships/image" Target="media/image10.tmp"/><Relationship Id="rId27" Type="http://schemas.openxmlformats.org/officeDocument/2006/relationships/image" Target="media/image14.png"/><Relationship Id="rId43" Type="http://schemas.openxmlformats.org/officeDocument/2006/relationships/header" Target="header5.xml"/><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jpeg"/><Relationship Id="rId80" Type="http://schemas.openxmlformats.org/officeDocument/2006/relationships/image" Target="media/image62.JPG"/><Relationship Id="rId85"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image" Target="media/image12.tmp"/><Relationship Id="rId33" Type="http://schemas.openxmlformats.org/officeDocument/2006/relationships/image" Target="media/image19.png"/><Relationship Id="rId38" Type="http://schemas.openxmlformats.org/officeDocument/2006/relationships/image" Target="media/image24.tmp"/><Relationship Id="rId46" Type="http://schemas.openxmlformats.org/officeDocument/2006/relationships/header" Target="header7.xml"/><Relationship Id="rId59" Type="http://schemas.openxmlformats.org/officeDocument/2006/relationships/image" Target="media/image41.png"/><Relationship Id="rId67" Type="http://schemas.openxmlformats.org/officeDocument/2006/relationships/image" Target="media/image49.jpeg"/><Relationship Id="rId20" Type="http://schemas.openxmlformats.org/officeDocument/2006/relationships/image" Target="media/image8.png"/><Relationship Id="rId41" Type="http://schemas.openxmlformats.org/officeDocument/2006/relationships/image" Target="media/image27.tmp"/><Relationship Id="rId54" Type="http://schemas.openxmlformats.org/officeDocument/2006/relationships/image" Target="media/image36.jpeg"/><Relationship Id="rId62" Type="http://schemas.openxmlformats.org/officeDocument/2006/relationships/image" Target="media/image44.jpeg"/><Relationship Id="rId70" Type="http://schemas.openxmlformats.org/officeDocument/2006/relationships/image" Target="media/image52.jpeg"/><Relationship Id="rId75" Type="http://schemas.openxmlformats.org/officeDocument/2006/relationships/image" Target="media/image57.JPG"/><Relationship Id="rId83" Type="http://schemas.openxmlformats.org/officeDocument/2006/relationships/image" Target="media/image65.png"/><Relationship Id="rId88" Type="http://schemas.openxmlformats.org/officeDocument/2006/relationships/image" Target="media/image70.JPG"/><Relationship Id="rId91" Type="http://schemas.openxmlformats.org/officeDocument/2006/relationships/image" Target="media/image73.JPG"/><Relationship Id="rId96"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zoom.us/" TargetMode="External"/><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1.png"/><Relationship Id="rId57" Type="http://schemas.openxmlformats.org/officeDocument/2006/relationships/image" Target="media/image39.jpeg"/><Relationship Id="rId10" Type="http://schemas.openxmlformats.org/officeDocument/2006/relationships/image" Target="media/image1.tmp"/><Relationship Id="rId31" Type="http://schemas.openxmlformats.org/officeDocument/2006/relationships/image" Target="media/image18.png"/><Relationship Id="rId44" Type="http://schemas.openxmlformats.org/officeDocument/2006/relationships/header" Target="header6.xml"/><Relationship Id="rId52" Type="http://schemas.openxmlformats.org/officeDocument/2006/relationships/image" Target="media/image34.jpg"/><Relationship Id="rId60" Type="http://schemas.openxmlformats.org/officeDocument/2006/relationships/image" Target="media/image42.jpeg"/><Relationship Id="rId65" Type="http://schemas.openxmlformats.org/officeDocument/2006/relationships/image" Target="media/image47.jpeg"/><Relationship Id="rId73" Type="http://schemas.openxmlformats.org/officeDocument/2006/relationships/image" Target="media/image55.JPG"/><Relationship Id="rId78" Type="http://schemas.openxmlformats.org/officeDocument/2006/relationships/image" Target="media/image60.JPG"/><Relationship Id="rId81" Type="http://schemas.openxmlformats.org/officeDocument/2006/relationships/image" Target="media/image63.JPG"/><Relationship Id="rId86" Type="http://schemas.openxmlformats.org/officeDocument/2006/relationships/image" Target="media/image68.JPG"/><Relationship Id="rId94"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5.tmp"/><Relationship Id="rId34" Type="http://schemas.openxmlformats.org/officeDocument/2006/relationships/image" Target="media/image20.png"/><Relationship Id="rId50" Type="http://schemas.openxmlformats.org/officeDocument/2006/relationships/image" Target="media/image32.png"/><Relationship Id="rId55" Type="http://schemas.openxmlformats.org/officeDocument/2006/relationships/image" Target="media/image37.jpeg"/><Relationship Id="rId76" Type="http://schemas.openxmlformats.org/officeDocument/2006/relationships/image" Target="media/image58.JP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3.jpeg"/><Relationship Id="rId92" Type="http://schemas.openxmlformats.org/officeDocument/2006/relationships/header" Target="header9.xml"/><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hyperlink" Target="https://www.webex.com/" TargetMode="External"/><Relationship Id="rId40" Type="http://schemas.openxmlformats.org/officeDocument/2006/relationships/image" Target="media/image26.png"/><Relationship Id="rId45" Type="http://schemas.openxmlformats.org/officeDocument/2006/relationships/image" Target="media/image29.png"/><Relationship Id="rId66" Type="http://schemas.openxmlformats.org/officeDocument/2006/relationships/image" Target="media/image48.png"/><Relationship Id="rId87" Type="http://schemas.openxmlformats.org/officeDocument/2006/relationships/image" Target="media/image69.png"/><Relationship Id="rId61" Type="http://schemas.openxmlformats.org/officeDocument/2006/relationships/image" Target="media/image43.jpeg"/><Relationship Id="rId82" Type="http://schemas.openxmlformats.org/officeDocument/2006/relationships/image" Target="media/image64.png"/><Relationship Id="rId19" Type="http://schemas.openxmlformats.org/officeDocument/2006/relationships/image" Target="media/image7.tmp"/><Relationship Id="rId14" Type="http://schemas.openxmlformats.org/officeDocument/2006/relationships/header" Target="header4.xml"/><Relationship Id="rId30" Type="http://schemas.openxmlformats.org/officeDocument/2006/relationships/image" Target="media/image17.png"/><Relationship Id="rId35" Type="http://schemas.openxmlformats.org/officeDocument/2006/relationships/image" Target="media/image21.png"/><Relationship Id="rId56" Type="http://schemas.openxmlformats.org/officeDocument/2006/relationships/image" Target="media/image38.jpg"/><Relationship Id="rId77" Type="http://schemas.openxmlformats.org/officeDocument/2006/relationships/image" Target="media/image59.JPG"/><Relationship Id="rId8" Type="http://schemas.openxmlformats.org/officeDocument/2006/relationships/header" Target="header1.xml"/><Relationship Id="rId51" Type="http://schemas.openxmlformats.org/officeDocument/2006/relationships/image" Target="media/image33.jpg"/><Relationship Id="rId72" Type="http://schemas.openxmlformats.org/officeDocument/2006/relationships/image" Target="media/image54.png"/><Relationship Id="rId93" Type="http://schemas.openxmlformats.org/officeDocument/2006/relationships/header" Target="header10.xml"/><Relationship Id="rId9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43549C-E8F6-4796-8047-52C38050F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7</Pages>
  <Words>15508</Words>
  <Characters>88401</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FES Final Year Project Template</vt:lpstr>
    </vt:vector>
  </TitlesOfParts>
  <Company>UTAR</Company>
  <LinksUpToDate>false</LinksUpToDate>
  <CharactersWithSpaces>103702</CharactersWithSpaces>
  <SharedDoc>false</SharedDoc>
  <HLinks>
    <vt:vector size="288" baseType="variant">
      <vt:variant>
        <vt:i4>4849753</vt:i4>
      </vt:variant>
      <vt:variant>
        <vt:i4>357</vt:i4>
      </vt:variant>
      <vt:variant>
        <vt:i4>0</vt:i4>
      </vt:variant>
      <vt:variant>
        <vt:i4>5</vt:i4>
      </vt:variant>
      <vt:variant>
        <vt:lpwstr>http://proquest.umi.com/ed32457.html</vt:lpwstr>
      </vt:variant>
      <vt:variant>
        <vt:lpwstr/>
      </vt:variant>
      <vt:variant>
        <vt:i4>1245270</vt:i4>
      </vt:variant>
      <vt:variant>
        <vt:i4>354</vt:i4>
      </vt:variant>
      <vt:variant>
        <vt:i4>0</vt:i4>
      </vt:variant>
      <vt:variant>
        <vt:i4>5</vt:i4>
      </vt:variant>
      <vt:variant>
        <vt:lpwstr>http://www.apastyle.org/ref.html</vt:lpwstr>
      </vt:variant>
      <vt:variant>
        <vt:lpwstr/>
      </vt:variant>
      <vt:variant>
        <vt:i4>1441852</vt:i4>
      </vt:variant>
      <vt:variant>
        <vt:i4>284</vt:i4>
      </vt:variant>
      <vt:variant>
        <vt:i4>0</vt:i4>
      </vt:variant>
      <vt:variant>
        <vt:i4>5</vt:i4>
      </vt:variant>
      <vt:variant>
        <vt:lpwstr/>
      </vt:variant>
      <vt:variant>
        <vt:lpwstr>_Toc217106971</vt:lpwstr>
      </vt:variant>
      <vt:variant>
        <vt:i4>1441852</vt:i4>
      </vt:variant>
      <vt:variant>
        <vt:i4>278</vt:i4>
      </vt:variant>
      <vt:variant>
        <vt:i4>0</vt:i4>
      </vt:variant>
      <vt:variant>
        <vt:i4>5</vt:i4>
      </vt:variant>
      <vt:variant>
        <vt:lpwstr/>
      </vt:variant>
      <vt:variant>
        <vt:lpwstr>_Toc217106970</vt:lpwstr>
      </vt:variant>
      <vt:variant>
        <vt:i4>1114161</vt:i4>
      </vt:variant>
      <vt:variant>
        <vt:i4>269</vt:i4>
      </vt:variant>
      <vt:variant>
        <vt:i4>0</vt:i4>
      </vt:variant>
      <vt:variant>
        <vt:i4>5</vt:i4>
      </vt:variant>
      <vt:variant>
        <vt:lpwstr/>
      </vt:variant>
      <vt:variant>
        <vt:lpwstr>_Toc217107414</vt:lpwstr>
      </vt:variant>
      <vt:variant>
        <vt:i4>1114161</vt:i4>
      </vt:variant>
      <vt:variant>
        <vt:i4>263</vt:i4>
      </vt:variant>
      <vt:variant>
        <vt:i4>0</vt:i4>
      </vt:variant>
      <vt:variant>
        <vt:i4>5</vt:i4>
      </vt:variant>
      <vt:variant>
        <vt:lpwstr/>
      </vt:variant>
      <vt:variant>
        <vt:lpwstr>_Toc217107413</vt:lpwstr>
      </vt:variant>
      <vt:variant>
        <vt:i4>1114161</vt:i4>
      </vt:variant>
      <vt:variant>
        <vt:i4>257</vt:i4>
      </vt:variant>
      <vt:variant>
        <vt:i4>0</vt:i4>
      </vt:variant>
      <vt:variant>
        <vt:i4>5</vt:i4>
      </vt:variant>
      <vt:variant>
        <vt:lpwstr/>
      </vt:variant>
      <vt:variant>
        <vt:lpwstr>_Toc217107412</vt:lpwstr>
      </vt:variant>
      <vt:variant>
        <vt:i4>1441844</vt:i4>
      </vt:variant>
      <vt:variant>
        <vt:i4>248</vt:i4>
      </vt:variant>
      <vt:variant>
        <vt:i4>0</vt:i4>
      </vt:variant>
      <vt:variant>
        <vt:i4>5</vt:i4>
      </vt:variant>
      <vt:variant>
        <vt:lpwstr/>
      </vt:variant>
      <vt:variant>
        <vt:lpwstr>_Toc217108192</vt:lpwstr>
      </vt:variant>
      <vt:variant>
        <vt:i4>1441844</vt:i4>
      </vt:variant>
      <vt:variant>
        <vt:i4>242</vt:i4>
      </vt:variant>
      <vt:variant>
        <vt:i4>0</vt:i4>
      </vt:variant>
      <vt:variant>
        <vt:i4>5</vt:i4>
      </vt:variant>
      <vt:variant>
        <vt:lpwstr/>
      </vt:variant>
      <vt:variant>
        <vt:lpwstr>_Toc217108191</vt:lpwstr>
      </vt:variant>
      <vt:variant>
        <vt:i4>1441844</vt:i4>
      </vt:variant>
      <vt:variant>
        <vt:i4>236</vt:i4>
      </vt:variant>
      <vt:variant>
        <vt:i4>0</vt:i4>
      </vt:variant>
      <vt:variant>
        <vt:i4>5</vt:i4>
      </vt:variant>
      <vt:variant>
        <vt:lpwstr/>
      </vt:variant>
      <vt:variant>
        <vt:lpwstr>_Toc217108190</vt:lpwstr>
      </vt:variant>
      <vt:variant>
        <vt:i4>1507380</vt:i4>
      </vt:variant>
      <vt:variant>
        <vt:i4>230</vt:i4>
      </vt:variant>
      <vt:variant>
        <vt:i4>0</vt:i4>
      </vt:variant>
      <vt:variant>
        <vt:i4>5</vt:i4>
      </vt:variant>
      <vt:variant>
        <vt:lpwstr/>
      </vt:variant>
      <vt:variant>
        <vt:lpwstr>_Toc217108189</vt:lpwstr>
      </vt:variant>
      <vt:variant>
        <vt:i4>1441843</vt:i4>
      </vt:variant>
      <vt:variant>
        <vt:i4>221</vt:i4>
      </vt:variant>
      <vt:variant>
        <vt:i4>0</vt:i4>
      </vt:variant>
      <vt:variant>
        <vt:i4>5</vt:i4>
      </vt:variant>
      <vt:variant>
        <vt:lpwstr/>
      </vt:variant>
      <vt:variant>
        <vt:lpwstr>_Toc293907266</vt:lpwstr>
      </vt:variant>
      <vt:variant>
        <vt:i4>1441843</vt:i4>
      </vt:variant>
      <vt:variant>
        <vt:i4>215</vt:i4>
      </vt:variant>
      <vt:variant>
        <vt:i4>0</vt:i4>
      </vt:variant>
      <vt:variant>
        <vt:i4>5</vt:i4>
      </vt:variant>
      <vt:variant>
        <vt:lpwstr/>
      </vt:variant>
      <vt:variant>
        <vt:lpwstr>_Toc293907265</vt:lpwstr>
      </vt:variant>
      <vt:variant>
        <vt:i4>1441843</vt:i4>
      </vt:variant>
      <vt:variant>
        <vt:i4>209</vt:i4>
      </vt:variant>
      <vt:variant>
        <vt:i4>0</vt:i4>
      </vt:variant>
      <vt:variant>
        <vt:i4>5</vt:i4>
      </vt:variant>
      <vt:variant>
        <vt:lpwstr/>
      </vt:variant>
      <vt:variant>
        <vt:lpwstr>_Toc293907264</vt:lpwstr>
      </vt:variant>
      <vt:variant>
        <vt:i4>1441843</vt:i4>
      </vt:variant>
      <vt:variant>
        <vt:i4>203</vt:i4>
      </vt:variant>
      <vt:variant>
        <vt:i4>0</vt:i4>
      </vt:variant>
      <vt:variant>
        <vt:i4>5</vt:i4>
      </vt:variant>
      <vt:variant>
        <vt:lpwstr/>
      </vt:variant>
      <vt:variant>
        <vt:lpwstr>_Toc293907263</vt:lpwstr>
      </vt:variant>
      <vt:variant>
        <vt:i4>1441843</vt:i4>
      </vt:variant>
      <vt:variant>
        <vt:i4>197</vt:i4>
      </vt:variant>
      <vt:variant>
        <vt:i4>0</vt:i4>
      </vt:variant>
      <vt:variant>
        <vt:i4>5</vt:i4>
      </vt:variant>
      <vt:variant>
        <vt:lpwstr/>
      </vt:variant>
      <vt:variant>
        <vt:lpwstr>_Toc293907262</vt:lpwstr>
      </vt:variant>
      <vt:variant>
        <vt:i4>1441843</vt:i4>
      </vt:variant>
      <vt:variant>
        <vt:i4>191</vt:i4>
      </vt:variant>
      <vt:variant>
        <vt:i4>0</vt:i4>
      </vt:variant>
      <vt:variant>
        <vt:i4>5</vt:i4>
      </vt:variant>
      <vt:variant>
        <vt:lpwstr/>
      </vt:variant>
      <vt:variant>
        <vt:lpwstr>_Toc293907261</vt:lpwstr>
      </vt:variant>
      <vt:variant>
        <vt:i4>1441843</vt:i4>
      </vt:variant>
      <vt:variant>
        <vt:i4>185</vt:i4>
      </vt:variant>
      <vt:variant>
        <vt:i4>0</vt:i4>
      </vt:variant>
      <vt:variant>
        <vt:i4>5</vt:i4>
      </vt:variant>
      <vt:variant>
        <vt:lpwstr/>
      </vt:variant>
      <vt:variant>
        <vt:lpwstr>_Toc293907260</vt:lpwstr>
      </vt:variant>
      <vt:variant>
        <vt:i4>1376307</vt:i4>
      </vt:variant>
      <vt:variant>
        <vt:i4>179</vt:i4>
      </vt:variant>
      <vt:variant>
        <vt:i4>0</vt:i4>
      </vt:variant>
      <vt:variant>
        <vt:i4>5</vt:i4>
      </vt:variant>
      <vt:variant>
        <vt:lpwstr/>
      </vt:variant>
      <vt:variant>
        <vt:lpwstr>_Toc293907259</vt:lpwstr>
      </vt:variant>
      <vt:variant>
        <vt:i4>1376307</vt:i4>
      </vt:variant>
      <vt:variant>
        <vt:i4>173</vt:i4>
      </vt:variant>
      <vt:variant>
        <vt:i4>0</vt:i4>
      </vt:variant>
      <vt:variant>
        <vt:i4>5</vt:i4>
      </vt:variant>
      <vt:variant>
        <vt:lpwstr/>
      </vt:variant>
      <vt:variant>
        <vt:lpwstr>_Toc293907258</vt:lpwstr>
      </vt:variant>
      <vt:variant>
        <vt:i4>1376307</vt:i4>
      </vt:variant>
      <vt:variant>
        <vt:i4>167</vt:i4>
      </vt:variant>
      <vt:variant>
        <vt:i4>0</vt:i4>
      </vt:variant>
      <vt:variant>
        <vt:i4>5</vt:i4>
      </vt:variant>
      <vt:variant>
        <vt:lpwstr/>
      </vt:variant>
      <vt:variant>
        <vt:lpwstr>_Toc293907257</vt:lpwstr>
      </vt:variant>
      <vt:variant>
        <vt:i4>1376307</vt:i4>
      </vt:variant>
      <vt:variant>
        <vt:i4>161</vt:i4>
      </vt:variant>
      <vt:variant>
        <vt:i4>0</vt:i4>
      </vt:variant>
      <vt:variant>
        <vt:i4>5</vt:i4>
      </vt:variant>
      <vt:variant>
        <vt:lpwstr/>
      </vt:variant>
      <vt:variant>
        <vt:lpwstr>_Toc293907256</vt:lpwstr>
      </vt:variant>
      <vt:variant>
        <vt:i4>1376307</vt:i4>
      </vt:variant>
      <vt:variant>
        <vt:i4>155</vt:i4>
      </vt:variant>
      <vt:variant>
        <vt:i4>0</vt:i4>
      </vt:variant>
      <vt:variant>
        <vt:i4>5</vt:i4>
      </vt:variant>
      <vt:variant>
        <vt:lpwstr/>
      </vt:variant>
      <vt:variant>
        <vt:lpwstr>_Toc293907255</vt:lpwstr>
      </vt:variant>
      <vt:variant>
        <vt:i4>1376307</vt:i4>
      </vt:variant>
      <vt:variant>
        <vt:i4>149</vt:i4>
      </vt:variant>
      <vt:variant>
        <vt:i4>0</vt:i4>
      </vt:variant>
      <vt:variant>
        <vt:i4>5</vt:i4>
      </vt:variant>
      <vt:variant>
        <vt:lpwstr/>
      </vt:variant>
      <vt:variant>
        <vt:lpwstr>_Toc293907254</vt:lpwstr>
      </vt:variant>
      <vt:variant>
        <vt:i4>1376307</vt:i4>
      </vt:variant>
      <vt:variant>
        <vt:i4>143</vt:i4>
      </vt:variant>
      <vt:variant>
        <vt:i4>0</vt:i4>
      </vt:variant>
      <vt:variant>
        <vt:i4>5</vt:i4>
      </vt:variant>
      <vt:variant>
        <vt:lpwstr/>
      </vt:variant>
      <vt:variant>
        <vt:lpwstr>_Toc293907253</vt:lpwstr>
      </vt:variant>
      <vt:variant>
        <vt:i4>1376307</vt:i4>
      </vt:variant>
      <vt:variant>
        <vt:i4>137</vt:i4>
      </vt:variant>
      <vt:variant>
        <vt:i4>0</vt:i4>
      </vt:variant>
      <vt:variant>
        <vt:i4>5</vt:i4>
      </vt:variant>
      <vt:variant>
        <vt:lpwstr/>
      </vt:variant>
      <vt:variant>
        <vt:lpwstr>_Toc293907252</vt:lpwstr>
      </vt:variant>
      <vt:variant>
        <vt:i4>1376307</vt:i4>
      </vt:variant>
      <vt:variant>
        <vt:i4>131</vt:i4>
      </vt:variant>
      <vt:variant>
        <vt:i4>0</vt:i4>
      </vt:variant>
      <vt:variant>
        <vt:i4>5</vt:i4>
      </vt:variant>
      <vt:variant>
        <vt:lpwstr/>
      </vt:variant>
      <vt:variant>
        <vt:lpwstr>_Toc293907251</vt:lpwstr>
      </vt:variant>
      <vt:variant>
        <vt:i4>1376307</vt:i4>
      </vt:variant>
      <vt:variant>
        <vt:i4>125</vt:i4>
      </vt:variant>
      <vt:variant>
        <vt:i4>0</vt:i4>
      </vt:variant>
      <vt:variant>
        <vt:i4>5</vt:i4>
      </vt:variant>
      <vt:variant>
        <vt:lpwstr/>
      </vt:variant>
      <vt:variant>
        <vt:lpwstr>_Toc293907250</vt:lpwstr>
      </vt:variant>
      <vt:variant>
        <vt:i4>1310771</vt:i4>
      </vt:variant>
      <vt:variant>
        <vt:i4>119</vt:i4>
      </vt:variant>
      <vt:variant>
        <vt:i4>0</vt:i4>
      </vt:variant>
      <vt:variant>
        <vt:i4>5</vt:i4>
      </vt:variant>
      <vt:variant>
        <vt:lpwstr/>
      </vt:variant>
      <vt:variant>
        <vt:lpwstr>_Toc293907249</vt:lpwstr>
      </vt:variant>
      <vt:variant>
        <vt:i4>1310771</vt:i4>
      </vt:variant>
      <vt:variant>
        <vt:i4>113</vt:i4>
      </vt:variant>
      <vt:variant>
        <vt:i4>0</vt:i4>
      </vt:variant>
      <vt:variant>
        <vt:i4>5</vt:i4>
      </vt:variant>
      <vt:variant>
        <vt:lpwstr/>
      </vt:variant>
      <vt:variant>
        <vt:lpwstr>_Toc293907248</vt:lpwstr>
      </vt:variant>
      <vt:variant>
        <vt:i4>1310771</vt:i4>
      </vt:variant>
      <vt:variant>
        <vt:i4>107</vt:i4>
      </vt:variant>
      <vt:variant>
        <vt:i4>0</vt:i4>
      </vt:variant>
      <vt:variant>
        <vt:i4>5</vt:i4>
      </vt:variant>
      <vt:variant>
        <vt:lpwstr/>
      </vt:variant>
      <vt:variant>
        <vt:lpwstr>_Toc293907247</vt:lpwstr>
      </vt:variant>
      <vt:variant>
        <vt:i4>1310771</vt:i4>
      </vt:variant>
      <vt:variant>
        <vt:i4>101</vt:i4>
      </vt:variant>
      <vt:variant>
        <vt:i4>0</vt:i4>
      </vt:variant>
      <vt:variant>
        <vt:i4>5</vt:i4>
      </vt:variant>
      <vt:variant>
        <vt:lpwstr/>
      </vt:variant>
      <vt:variant>
        <vt:lpwstr>_Toc293907246</vt:lpwstr>
      </vt:variant>
      <vt:variant>
        <vt:i4>1310771</vt:i4>
      </vt:variant>
      <vt:variant>
        <vt:i4>95</vt:i4>
      </vt:variant>
      <vt:variant>
        <vt:i4>0</vt:i4>
      </vt:variant>
      <vt:variant>
        <vt:i4>5</vt:i4>
      </vt:variant>
      <vt:variant>
        <vt:lpwstr/>
      </vt:variant>
      <vt:variant>
        <vt:lpwstr>_Toc293907245</vt:lpwstr>
      </vt:variant>
      <vt:variant>
        <vt:i4>1310771</vt:i4>
      </vt:variant>
      <vt:variant>
        <vt:i4>89</vt:i4>
      </vt:variant>
      <vt:variant>
        <vt:i4>0</vt:i4>
      </vt:variant>
      <vt:variant>
        <vt:i4>5</vt:i4>
      </vt:variant>
      <vt:variant>
        <vt:lpwstr/>
      </vt:variant>
      <vt:variant>
        <vt:lpwstr>_Toc293907244</vt:lpwstr>
      </vt:variant>
      <vt:variant>
        <vt:i4>1310771</vt:i4>
      </vt:variant>
      <vt:variant>
        <vt:i4>83</vt:i4>
      </vt:variant>
      <vt:variant>
        <vt:i4>0</vt:i4>
      </vt:variant>
      <vt:variant>
        <vt:i4>5</vt:i4>
      </vt:variant>
      <vt:variant>
        <vt:lpwstr/>
      </vt:variant>
      <vt:variant>
        <vt:lpwstr>_Toc293907243</vt:lpwstr>
      </vt:variant>
      <vt:variant>
        <vt:i4>1310771</vt:i4>
      </vt:variant>
      <vt:variant>
        <vt:i4>77</vt:i4>
      </vt:variant>
      <vt:variant>
        <vt:i4>0</vt:i4>
      </vt:variant>
      <vt:variant>
        <vt:i4>5</vt:i4>
      </vt:variant>
      <vt:variant>
        <vt:lpwstr/>
      </vt:variant>
      <vt:variant>
        <vt:lpwstr>_Toc293907242</vt:lpwstr>
      </vt:variant>
      <vt:variant>
        <vt:i4>1310771</vt:i4>
      </vt:variant>
      <vt:variant>
        <vt:i4>71</vt:i4>
      </vt:variant>
      <vt:variant>
        <vt:i4>0</vt:i4>
      </vt:variant>
      <vt:variant>
        <vt:i4>5</vt:i4>
      </vt:variant>
      <vt:variant>
        <vt:lpwstr/>
      </vt:variant>
      <vt:variant>
        <vt:lpwstr>_Toc293907241</vt:lpwstr>
      </vt:variant>
      <vt:variant>
        <vt:i4>1310771</vt:i4>
      </vt:variant>
      <vt:variant>
        <vt:i4>65</vt:i4>
      </vt:variant>
      <vt:variant>
        <vt:i4>0</vt:i4>
      </vt:variant>
      <vt:variant>
        <vt:i4>5</vt:i4>
      </vt:variant>
      <vt:variant>
        <vt:lpwstr/>
      </vt:variant>
      <vt:variant>
        <vt:lpwstr>_Toc293907240</vt:lpwstr>
      </vt:variant>
      <vt:variant>
        <vt:i4>1245235</vt:i4>
      </vt:variant>
      <vt:variant>
        <vt:i4>59</vt:i4>
      </vt:variant>
      <vt:variant>
        <vt:i4>0</vt:i4>
      </vt:variant>
      <vt:variant>
        <vt:i4>5</vt:i4>
      </vt:variant>
      <vt:variant>
        <vt:lpwstr/>
      </vt:variant>
      <vt:variant>
        <vt:lpwstr>_Toc293907239</vt:lpwstr>
      </vt:variant>
      <vt:variant>
        <vt:i4>1376304</vt:i4>
      </vt:variant>
      <vt:variant>
        <vt:i4>50</vt:i4>
      </vt:variant>
      <vt:variant>
        <vt:i4>0</vt:i4>
      </vt:variant>
      <vt:variant>
        <vt:i4>5</vt:i4>
      </vt:variant>
      <vt:variant>
        <vt:lpwstr/>
      </vt:variant>
      <vt:variant>
        <vt:lpwstr>_Toc234300620</vt:lpwstr>
      </vt:variant>
      <vt:variant>
        <vt:i4>1441840</vt:i4>
      </vt:variant>
      <vt:variant>
        <vt:i4>44</vt:i4>
      </vt:variant>
      <vt:variant>
        <vt:i4>0</vt:i4>
      </vt:variant>
      <vt:variant>
        <vt:i4>5</vt:i4>
      </vt:variant>
      <vt:variant>
        <vt:lpwstr/>
      </vt:variant>
      <vt:variant>
        <vt:lpwstr>_Toc234300619</vt:lpwstr>
      </vt:variant>
      <vt:variant>
        <vt:i4>1441840</vt:i4>
      </vt:variant>
      <vt:variant>
        <vt:i4>38</vt:i4>
      </vt:variant>
      <vt:variant>
        <vt:i4>0</vt:i4>
      </vt:variant>
      <vt:variant>
        <vt:i4>5</vt:i4>
      </vt:variant>
      <vt:variant>
        <vt:lpwstr/>
      </vt:variant>
      <vt:variant>
        <vt:lpwstr>_Toc234300618</vt:lpwstr>
      </vt:variant>
      <vt:variant>
        <vt:i4>1441840</vt:i4>
      </vt:variant>
      <vt:variant>
        <vt:i4>32</vt:i4>
      </vt:variant>
      <vt:variant>
        <vt:i4>0</vt:i4>
      </vt:variant>
      <vt:variant>
        <vt:i4>5</vt:i4>
      </vt:variant>
      <vt:variant>
        <vt:lpwstr/>
      </vt:variant>
      <vt:variant>
        <vt:lpwstr>_Toc234300617</vt:lpwstr>
      </vt:variant>
      <vt:variant>
        <vt:i4>1441840</vt:i4>
      </vt:variant>
      <vt:variant>
        <vt:i4>26</vt:i4>
      </vt:variant>
      <vt:variant>
        <vt:i4>0</vt:i4>
      </vt:variant>
      <vt:variant>
        <vt:i4>5</vt:i4>
      </vt:variant>
      <vt:variant>
        <vt:lpwstr/>
      </vt:variant>
      <vt:variant>
        <vt:lpwstr>_Toc234300616</vt:lpwstr>
      </vt:variant>
      <vt:variant>
        <vt:i4>1441840</vt:i4>
      </vt:variant>
      <vt:variant>
        <vt:i4>20</vt:i4>
      </vt:variant>
      <vt:variant>
        <vt:i4>0</vt:i4>
      </vt:variant>
      <vt:variant>
        <vt:i4>5</vt:i4>
      </vt:variant>
      <vt:variant>
        <vt:lpwstr/>
      </vt:variant>
      <vt:variant>
        <vt:lpwstr>_Toc234300615</vt:lpwstr>
      </vt:variant>
      <vt:variant>
        <vt:i4>1441840</vt:i4>
      </vt:variant>
      <vt:variant>
        <vt:i4>14</vt:i4>
      </vt:variant>
      <vt:variant>
        <vt:i4>0</vt:i4>
      </vt:variant>
      <vt:variant>
        <vt:i4>5</vt:i4>
      </vt:variant>
      <vt:variant>
        <vt:lpwstr/>
      </vt:variant>
      <vt:variant>
        <vt:lpwstr>_Toc234300614</vt:lpwstr>
      </vt:variant>
      <vt:variant>
        <vt:i4>1441840</vt:i4>
      </vt:variant>
      <vt:variant>
        <vt:i4>8</vt:i4>
      </vt:variant>
      <vt:variant>
        <vt:i4>0</vt:i4>
      </vt:variant>
      <vt:variant>
        <vt:i4>5</vt:i4>
      </vt:variant>
      <vt:variant>
        <vt:lpwstr/>
      </vt:variant>
      <vt:variant>
        <vt:lpwstr>_Toc234300613</vt:lpwstr>
      </vt:variant>
      <vt:variant>
        <vt:i4>1441840</vt:i4>
      </vt:variant>
      <vt:variant>
        <vt:i4>2</vt:i4>
      </vt:variant>
      <vt:variant>
        <vt:i4>0</vt:i4>
      </vt:variant>
      <vt:variant>
        <vt:i4>5</vt:i4>
      </vt:variant>
      <vt:variant>
        <vt:lpwstr/>
      </vt:variant>
      <vt:variant>
        <vt:lpwstr>_Toc2343006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S Final Year Project Template</dc:title>
  <dc:creator>Teoh HC</dc:creator>
  <cp:lastModifiedBy>Geminien Tan</cp:lastModifiedBy>
  <cp:revision>3</cp:revision>
  <cp:lastPrinted>2020-09-04T02:24:00Z</cp:lastPrinted>
  <dcterms:created xsi:type="dcterms:W3CDTF">2020-09-04T02:25:00Z</dcterms:created>
  <dcterms:modified xsi:type="dcterms:W3CDTF">2020-09-04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435642-f7f4-3f7a-9eb1-f58775bae13e</vt:lpwstr>
  </property>
  <property fmtid="{D5CDD505-2E9C-101B-9397-08002B2CF9AE}" pid="4" name="Mendeley Citation Style_1">
    <vt:lpwstr>http://www.zotero.org/styles/harvard-universiti-tunku-abdul-rahma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harvard-universiti-tunku-abdul-rahman</vt:lpwstr>
  </property>
  <property fmtid="{D5CDD505-2E9C-101B-9397-08002B2CF9AE}" pid="24" name="Mendeley Recent Style Name 9_1">
    <vt:lpwstr>Universiti Tunku Abdul Rahman - Harvard</vt:lpwstr>
  </property>
</Properties>
</file>